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41D33B51" w14:textId="2DE87DA0" w:rsidR="00E2560F" w:rsidRDefault="00E2560F" w:rsidP="00477DFD">
      <w:pPr>
        <w:pStyle w:val="ListParagraph"/>
        <w:numPr>
          <w:ilvl w:val="0"/>
          <w:numId w:val="8"/>
        </w:numPr>
        <w:rPr>
          <w:lang w:val="en-IE" w:eastAsia="en-GB"/>
        </w:rPr>
      </w:pPr>
      <w:r>
        <w:rPr>
          <w:lang w:val="en-IE" w:eastAsia="en-GB"/>
        </w:rPr>
        <w:t>IEE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376E052" w14:textId="306B16B0" w:rsidR="00113E83" w:rsidRDefault="00113E83" w:rsidP="00113E83">
      <w:pPr>
        <w:pStyle w:val="Heading1"/>
        <w:rPr>
          <w:lang w:val="en-IE" w:eastAsia="en-GB"/>
        </w:rPr>
      </w:pPr>
      <w:r>
        <w:rPr>
          <w:lang w:val="en-IE" w:eastAsia="en-GB"/>
        </w:rPr>
        <w:t>Background</w:t>
      </w:r>
    </w:p>
    <w:p w14:paraId="15852863" w14:textId="09CCBC8E"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CF613B">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IEA 2012)</w:t>
      </w:r>
      <w:r w:rsidR="00120DC2">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CF613B">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CF613B">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CF613B">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815657" w:rsidRPr="00815657">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71DDF01E" w:rsidR="000E27D4" w:rsidRDefault="000E27D4" w:rsidP="00113E83">
      <w:pPr>
        <w:rPr>
          <w:lang w:val="en-IE" w:eastAsia="en-GB"/>
        </w:rPr>
      </w:pPr>
      <w:r>
        <w:rPr>
          <w:lang w:val="en-IE" w:eastAsia="en-GB"/>
        </w:rPr>
        <w:t>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F82748" w:rsidRPr="00F82748">
        <w:rPr>
          <w:b/>
        </w:rPr>
        <w:t xml:space="preserve">Figure </w:t>
      </w:r>
      <w:r w:rsidR="00F82748" w:rsidRPr="00F82748">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CF613B">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815657" w:rsidRPr="00815657">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lastRenderedPageBreak/>
        <w:drawing>
          <wp:inline distT="0" distB="0" distL="0" distR="0" wp14:anchorId="4836612E" wp14:editId="44E183F2">
            <wp:extent cx="3528204" cy="28817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3530399" cy="2883550"/>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0" w:name="_Ref426565547"/>
      <w:r>
        <w:t xml:space="preserve">Figure </w:t>
      </w:r>
      <w:fldSimple w:instr=" SEQ Figure \* ARABIC ">
        <w:r w:rsidR="00F82748">
          <w:rPr>
            <w:noProof/>
          </w:rPr>
          <w:t>1</w:t>
        </w:r>
      </w:fldSimple>
      <w:bookmarkEnd w:id="0"/>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FDE6CA"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 performance</w:t>
      </w:r>
      <w:r w:rsidR="000D268B">
        <w:rPr>
          <w:lang w:val="en-IE" w:eastAsia="en-GB"/>
        </w:rPr>
        <w:t xml:space="preserve"> of air compressors</w:t>
      </w:r>
      <w:r>
        <w:rPr>
          <w:lang w:val="en-IE" w:eastAsia="en-GB"/>
        </w:rPr>
        <w:t>.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F82748" w:rsidRPr="00F82748">
        <w:rPr>
          <w:b/>
        </w:rPr>
        <w:t xml:space="preserve">Table </w:t>
      </w:r>
      <w:r w:rsidR="00F82748" w:rsidRPr="00F82748">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3A7BAB">
        <w:tc>
          <w:tcPr>
            <w:tcW w:w="3005" w:type="dxa"/>
            <w:shd w:val="clear" w:color="auto" w:fill="BFBFBF" w:themeFill="background1" w:themeFillShade="BF"/>
          </w:tcPr>
          <w:p w14:paraId="446D1794" w14:textId="2563D2EB" w:rsidR="00C52BCD" w:rsidRPr="003A7BAB" w:rsidRDefault="00C52BCD" w:rsidP="00113E83">
            <w:pPr>
              <w:rPr>
                <w:b/>
                <w:i/>
                <w:lang w:val="en-IE" w:eastAsia="en-GB"/>
              </w:rPr>
            </w:pPr>
            <w:r w:rsidRPr="003A7BAB">
              <w:rPr>
                <w:b/>
                <w:i/>
                <w:lang w:val="en-IE" w:eastAsia="en-GB"/>
              </w:rPr>
              <w:t>Performance Management Method</w:t>
            </w:r>
          </w:p>
        </w:tc>
        <w:tc>
          <w:tcPr>
            <w:tcW w:w="3005" w:type="dxa"/>
            <w:shd w:val="clear" w:color="auto" w:fill="BFBFBF" w:themeFill="background1" w:themeFillShade="BF"/>
          </w:tcPr>
          <w:p w14:paraId="282E72A4" w14:textId="37AC22AD" w:rsidR="00C52BCD" w:rsidRPr="003A7BAB" w:rsidRDefault="00C52BCD" w:rsidP="00113E83">
            <w:pPr>
              <w:rPr>
                <w:b/>
                <w:i/>
                <w:lang w:val="en-IE" w:eastAsia="en-GB"/>
              </w:rPr>
            </w:pPr>
            <w:r w:rsidRPr="003A7BAB">
              <w:rPr>
                <w:b/>
                <w:i/>
                <w:lang w:val="en-IE" w:eastAsia="en-GB"/>
              </w:rPr>
              <w:t>Advantages</w:t>
            </w:r>
          </w:p>
        </w:tc>
        <w:tc>
          <w:tcPr>
            <w:tcW w:w="3006" w:type="dxa"/>
            <w:shd w:val="clear" w:color="auto" w:fill="BFBFBF" w:themeFill="background1" w:themeFillShade="BF"/>
          </w:tcPr>
          <w:p w14:paraId="18F0CA4F" w14:textId="553F490B" w:rsidR="00C52BCD" w:rsidRPr="003A7BAB" w:rsidRDefault="00C52BCD" w:rsidP="00113E83">
            <w:pPr>
              <w:rPr>
                <w:b/>
                <w:i/>
                <w:lang w:val="en-IE" w:eastAsia="en-GB"/>
              </w:rPr>
            </w:pPr>
            <w:r w:rsidRPr="003A7BAB">
              <w:rPr>
                <w:b/>
                <w:i/>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180E686B" w:rsidR="00C52BCD" w:rsidRDefault="00113724" w:rsidP="00113E83">
            <w:pPr>
              <w:rPr>
                <w:lang w:val="en-IE" w:eastAsia="en-GB"/>
              </w:rPr>
            </w:pPr>
            <w:r>
              <w:rPr>
                <w:lang w:val="en-IE" w:eastAsia="en-GB"/>
              </w:rPr>
              <w:t xml:space="preserve">Potential for </w:t>
            </w:r>
            <w:r w:rsidR="00F95DBD">
              <w:rPr>
                <w:lang w:val="en-IE" w:eastAsia="en-GB"/>
              </w:rPr>
              <w:t>unnecessary</w:t>
            </w:r>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64A6EF2E" w:rsidR="00C52BCD" w:rsidRDefault="00C52BCD" w:rsidP="00C52BCD">
      <w:pPr>
        <w:pStyle w:val="Caption"/>
        <w:jc w:val="center"/>
      </w:pPr>
      <w:bookmarkStart w:id="1" w:name="_Ref425352519"/>
      <w:r>
        <w:t xml:space="preserve">Table </w:t>
      </w:r>
      <w:fldSimple w:instr=" SEQ Table \* ARABIC ">
        <w:r w:rsidR="00F82748">
          <w:rPr>
            <w:noProof/>
          </w:rPr>
          <w:t>1</w:t>
        </w:r>
      </w:fldSimple>
      <w:bookmarkEnd w:id="1"/>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F82748" w:rsidRPr="00F82748">
        <w:rPr>
          <w:b/>
        </w:rPr>
        <w:t xml:space="preserve">Table </w:t>
      </w:r>
      <w:r w:rsidR="00F82748" w:rsidRPr="00F82748">
        <w:rPr>
          <w:b/>
          <w:noProof/>
        </w:rPr>
        <w:t>1</w:t>
      </w:r>
      <w:r w:rsidRPr="00C52BCD">
        <w:rPr>
          <w:b/>
          <w:lang w:val="en-IE" w:eastAsia="en-GB"/>
        </w:rPr>
        <w:fldChar w:fldCharType="end"/>
      </w:r>
      <w:r>
        <w:rPr>
          <w:lang w:val="en-IE" w:eastAsia="en-GB"/>
        </w:rPr>
        <w:t xml:space="preserve">, </w:t>
      </w:r>
      <w:r w:rsidR="00104A57">
        <w:rPr>
          <w:lang w:val="en-IE" w:eastAsia="en-GB"/>
        </w:rPr>
        <w:t xml:space="preserve">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w:t>
      </w:r>
      <w:r w:rsidR="00104A57">
        <w:rPr>
          <w:lang w:val="en-IE" w:eastAsia="en-GB"/>
        </w:rPr>
        <w:lastRenderedPageBreak/>
        <w:t>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04644262" w:rsidR="00647350" w:rsidRDefault="00CF2D31" w:rsidP="00C52BCD">
      <w:pPr>
        <w:rPr>
          <w:b/>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w:t>
      </w:r>
      <w:r w:rsidR="00F95DBD">
        <w:rPr>
          <w:lang w:val="en-IE" w:eastAsia="en-GB"/>
        </w:rPr>
        <w:t>could be designated as</w:t>
      </w:r>
      <w:r w:rsidR="003A7BAB">
        <w:rPr>
          <w:lang w:val="en-IE" w:eastAsia="en-GB"/>
        </w:rPr>
        <w:t xml:space="preserve"> having any of the goals outlined in</w:t>
      </w:r>
      <w:r w:rsidR="00647350">
        <w:rPr>
          <w:lang w:val="en-IE" w:eastAsia="en-GB"/>
        </w:rPr>
        <w:t xml:space="preserve"> </w:t>
      </w:r>
      <w:r w:rsidR="003A7BAB" w:rsidRPr="00647350">
        <w:rPr>
          <w:b/>
          <w:lang w:val="en-IE" w:eastAsia="en-GB"/>
        </w:rPr>
        <w:fldChar w:fldCharType="begin"/>
      </w:r>
      <w:r w:rsidR="003A7BAB" w:rsidRPr="00647350">
        <w:rPr>
          <w:b/>
          <w:lang w:val="en-IE" w:eastAsia="en-GB"/>
        </w:rPr>
        <w:instrText xml:space="preserve"> REF _Ref431384104 \h </w:instrText>
      </w:r>
      <w:r w:rsidR="00647350">
        <w:rPr>
          <w:b/>
          <w:lang w:val="en-IE" w:eastAsia="en-GB"/>
        </w:rPr>
        <w:instrText xml:space="preserve"> \* MERGEFORMAT </w:instrText>
      </w:r>
      <w:r w:rsidR="003A7BAB" w:rsidRPr="00647350">
        <w:rPr>
          <w:b/>
          <w:lang w:val="en-IE" w:eastAsia="en-GB"/>
        </w:rPr>
      </w:r>
      <w:r w:rsidR="003A7BAB" w:rsidRPr="00647350">
        <w:rPr>
          <w:b/>
          <w:lang w:val="en-IE" w:eastAsia="en-GB"/>
        </w:rPr>
        <w:fldChar w:fldCharType="separate"/>
      </w:r>
      <w:r w:rsidR="00F82748" w:rsidRPr="00F82748">
        <w:rPr>
          <w:b/>
        </w:rPr>
        <w:t xml:space="preserve">Table </w:t>
      </w:r>
      <w:r w:rsidR="00F82748" w:rsidRPr="00F82748">
        <w:rPr>
          <w:b/>
          <w:noProof/>
        </w:rPr>
        <w:t>2</w:t>
      </w:r>
      <w:r w:rsidR="003A7BAB" w:rsidRPr="00647350">
        <w:rPr>
          <w:b/>
          <w:lang w:val="en-IE" w:eastAsia="en-GB"/>
        </w:rPr>
        <w:fldChar w:fldCharType="end"/>
      </w:r>
      <w:r w:rsidR="00647350">
        <w:rPr>
          <w:lang w:val="en-IE" w:eastAsia="en-GB"/>
        </w:rPr>
        <w:t xml:space="preserve">. </w:t>
      </w:r>
    </w:p>
    <w:p w14:paraId="02708197" w14:textId="5ED97100" w:rsidR="00647350" w:rsidRPr="00647350" w:rsidRDefault="00647350" w:rsidP="00647350">
      <w:pPr>
        <w:jc w:val="left"/>
        <w:rPr>
          <w:rFonts w:eastAsiaTheme="majorEastAsia" w:cstheme="majorBidi"/>
          <w:color w:val="2E74B5" w:themeColor="accent1" w:themeShade="BF"/>
          <w:sz w:val="32"/>
          <w:szCs w:val="32"/>
          <w:lang w:val="en-IE" w:eastAsia="en-GB"/>
        </w:rPr>
      </w:pPr>
      <w:r>
        <w:rPr>
          <w:lang w:val="en-IE" w:eastAsia="en-GB"/>
        </w:rPr>
        <w:t xml:space="preserve">The high level goals or approaches given in </w:t>
      </w:r>
      <w:r w:rsidRPr="00647350">
        <w:rPr>
          <w:b/>
          <w:lang w:val="en-IE" w:eastAsia="en-GB"/>
        </w:rPr>
        <w:fldChar w:fldCharType="begin"/>
      </w:r>
      <w:r w:rsidRPr="00647350">
        <w:rPr>
          <w:b/>
          <w:lang w:val="en-IE" w:eastAsia="en-GB"/>
        </w:rPr>
        <w:instrText xml:space="preserve"> REF _Ref431384104 \h </w:instrText>
      </w:r>
      <w:r>
        <w:rPr>
          <w:b/>
          <w:lang w:val="en-IE" w:eastAsia="en-GB"/>
        </w:rPr>
        <w:instrText xml:space="preserve"> \* MERGEFORMAT </w:instrText>
      </w:r>
      <w:r w:rsidRPr="00647350">
        <w:rPr>
          <w:b/>
          <w:lang w:val="en-IE" w:eastAsia="en-GB"/>
        </w:rPr>
      </w:r>
      <w:r w:rsidRPr="00647350">
        <w:rPr>
          <w:b/>
          <w:lang w:val="en-IE" w:eastAsia="en-GB"/>
        </w:rPr>
        <w:fldChar w:fldCharType="separate"/>
      </w:r>
      <w:r w:rsidR="00F82748" w:rsidRPr="00F82748">
        <w:rPr>
          <w:b/>
        </w:rPr>
        <w:t xml:space="preserve">Table </w:t>
      </w:r>
      <w:r w:rsidR="00F82748" w:rsidRPr="00F82748">
        <w:rPr>
          <w:b/>
          <w:noProof/>
        </w:rPr>
        <w:t>2</w:t>
      </w:r>
      <w:r w:rsidRPr="00647350">
        <w:rPr>
          <w:b/>
          <w:lang w:val="en-IE" w:eastAsia="en-GB"/>
        </w:rPr>
        <w:fldChar w:fldCharType="end"/>
      </w:r>
      <w:r>
        <w:rPr>
          <w:b/>
          <w:lang w:val="en-IE" w:eastAsia="en-GB"/>
        </w:rPr>
        <w:t xml:space="preserve">  </w:t>
      </w:r>
      <w:r>
        <w:rPr>
          <w:lang w:val="en-IE" w:eastAsia="en-GB"/>
        </w:rPr>
        <w:t xml:space="preserve">may be achieved using a variety of methods, which are discussed in </w:t>
      </w:r>
      <w:r w:rsidRPr="00647350">
        <w:rPr>
          <w:b/>
          <w:lang w:val="en-IE" w:eastAsia="en-GB"/>
        </w:rPr>
        <w:t xml:space="preserve">Section </w:t>
      </w:r>
      <w:r w:rsidR="008031EA">
        <w:rPr>
          <w:b/>
          <w:lang w:val="en-IE" w:eastAsia="en-GB"/>
        </w:rPr>
        <w:fldChar w:fldCharType="begin"/>
      </w:r>
      <w:r w:rsidR="008031EA">
        <w:rPr>
          <w:b/>
          <w:lang w:val="en-IE" w:eastAsia="en-GB"/>
        </w:rPr>
        <w:instrText xml:space="preserve"> REF _Ref431749099 \w \h </w:instrText>
      </w:r>
      <w:r w:rsidR="008031EA">
        <w:rPr>
          <w:b/>
          <w:lang w:val="en-IE" w:eastAsia="en-GB"/>
        </w:rPr>
      </w:r>
      <w:r w:rsidR="008031EA">
        <w:rPr>
          <w:b/>
          <w:lang w:val="en-IE" w:eastAsia="en-GB"/>
        </w:rPr>
        <w:fldChar w:fldCharType="separate"/>
      </w:r>
      <w:r w:rsidR="00F82748">
        <w:rPr>
          <w:b/>
          <w:lang w:val="en-IE" w:eastAsia="en-GB"/>
        </w:rPr>
        <w:t>4</w:t>
      </w:r>
      <w:r w:rsidR="008031EA">
        <w:rPr>
          <w:b/>
          <w:lang w:val="en-IE" w:eastAsia="en-GB"/>
        </w:rPr>
        <w:fldChar w:fldCharType="end"/>
      </w:r>
      <w:r>
        <w:rPr>
          <w:b/>
          <w:lang w:val="en-IE" w:eastAsia="en-GB"/>
        </w:rPr>
        <w:t>.</w:t>
      </w:r>
    </w:p>
    <w:p w14:paraId="15536459" w14:textId="6AD82E2E" w:rsidR="00647350" w:rsidRPr="00647350" w:rsidRDefault="00647350" w:rsidP="00C52BCD">
      <w:pPr>
        <w:rPr>
          <w:lang w:val="en-IE" w:eastAsia="en-GB"/>
        </w:rPr>
      </w:pPr>
      <w:r>
        <w:rPr>
          <w:lang w:val="en-IE" w:eastAsia="en-GB"/>
        </w:rPr>
        <w:t xml:space="preserve"> </w:t>
      </w:r>
    </w:p>
    <w:p w14:paraId="3558F65D" w14:textId="77777777" w:rsidR="00647350" w:rsidRDefault="00647350">
      <w:pPr>
        <w:jc w:val="left"/>
        <w:rPr>
          <w:lang w:val="en-IE" w:eastAsia="en-GB"/>
        </w:rPr>
      </w:pPr>
      <w:r>
        <w:rPr>
          <w:lang w:val="en-IE" w:eastAsia="en-GB"/>
        </w:rPr>
        <w:br w:type="page"/>
      </w:r>
    </w:p>
    <w:tbl>
      <w:tblPr>
        <w:tblStyle w:val="TableGrid"/>
        <w:tblW w:w="0" w:type="auto"/>
        <w:tblLook w:val="04A0" w:firstRow="1" w:lastRow="0" w:firstColumn="1" w:lastColumn="0" w:noHBand="0" w:noVBand="1"/>
      </w:tblPr>
      <w:tblGrid>
        <w:gridCol w:w="3005"/>
        <w:gridCol w:w="3005"/>
        <w:gridCol w:w="3006"/>
      </w:tblGrid>
      <w:tr w:rsidR="00F95DBD" w:rsidRPr="00D6285E" w14:paraId="1E00D461" w14:textId="77777777" w:rsidTr="00D6285E">
        <w:tc>
          <w:tcPr>
            <w:tcW w:w="3005" w:type="dxa"/>
            <w:shd w:val="clear" w:color="auto" w:fill="BFBFBF" w:themeFill="background1" w:themeFillShade="BF"/>
          </w:tcPr>
          <w:p w14:paraId="39B07131" w14:textId="41AA32F1" w:rsidR="00F95DBD" w:rsidRPr="00D6285E" w:rsidRDefault="00F95DBD" w:rsidP="00C52BCD">
            <w:pPr>
              <w:rPr>
                <w:b/>
                <w:i/>
                <w:lang w:val="en-IE" w:eastAsia="en-GB"/>
              </w:rPr>
            </w:pPr>
            <w:r w:rsidRPr="00D6285E">
              <w:rPr>
                <w:b/>
                <w:i/>
                <w:lang w:val="en-IE" w:eastAsia="en-GB"/>
              </w:rPr>
              <w:lastRenderedPageBreak/>
              <w:t>Goal</w:t>
            </w:r>
          </w:p>
        </w:tc>
        <w:tc>
          <w:tcPr>
            <w:tcW w:w="3005" w:type="dxa"/>
            <w:shd w:val="clear" w:color="auto" w:fill="BFBFBF" w:themeFill="background1" w:themeFillShade="BF"/>
          </w:tcPr>
          <w:p w14:paraId="40F32577" w14:textId="39712729" w:rsidR="00F95DBD" w:rsidRPr="00D6285E" w:rsidRDefault="00F95DBD" w:rsidP="00C52BCD">
            <w:pPr>
              <w:rPr>
                <w:b/>
                <w:i/>
                <w:lang w:val="en-IE" w:eastAsia="en-GB"/>
              </w:rPr>
            </w:pPr>
            <w:r w:rsidRPr="00D6285E">
              <w:rPr>
                <w:b/>
                <w:i/>
                <w:lang w:val="en-IE" w:eastAsia="en-GB"/>
              </w:rPr>
              <w:t>Description</w:t>
            </w:r>
          </w:p>
        </w:tc>
        <w:tc>
          <w:tcPr>
            <w:tcW w:w="3006" w:type="dxa"/>
            <w:shd w:val="clear" w:color="auto" w:fill="BFBFBF" w:themeFill="background1" w:themeFillShade="BF"/>
          </w:tcPr>
          <w:p w14:paraId="4AF116B4" w14:textId="73EDED62" w:rsidR="00F95DBD" w:rsidRPr="00D6285E" w:rsidRDefault="00F95DBD" w:rsidP="00C52BCD">
            <w:pPr>
              <w:rPr>
                <w:b/>
                <w:i/>
                <w:lang w:val="en-IE" w:eastAsia="en-GB"/>
              </w:rPr>
            </w:pPr>
            <w:r w:rsidRPr="00D6285E">
              <w:rPr>
                <w:b/>
                <w:i/>
                <w:lang w:val="en-IE" w:eastAsia="en-GB"/>
              </w:rPr>
              <w:t>Example</w:t>
            </w:r>
            <w:r w:rsidR="00D6285E" w:rsidRPr="00D6285E">
              <w:rPr>
                <w:b/>
                <w:i/>
                <w:lang w:val="en-IE" w:eastAsia="en-GB"/>
              </w:rPr>
              <w:t xml:space="preserve"> Work</w:t>
            </w:r>
          </w:p>
        </w:tc>
      </w:tr>
      <w:tr w:rsidR="00F95DBD" w14:paraId="5ED8D609" w14:textId="77777777" w:rsidTr="00F95DBD">
        <w:tc>
          <w:tcPr>
            <w:tcW w:w="3005" w:type="dxa"/>
          </w:tcPr>
          <w:p w14:paraId="4FA5F6B2" w14:textId="24442FE9" w:rsidR="00F95DBD" w:rsidRDefault="00F95DBD" w:rsidP="00C52BCD">
            <w:pPr>
              <w:rPr>
                <w:lang w:val="en-IE" w:eastAsia="en-GB"/>
              </w:rPr>
            </w:pPr>
            <w:r>
              <w:rPr>
                <w:lang w:val="en-IE" w:eastAsia="en-GB"/>
              </w:rPr>
              <w:t>Fault Detection and Diagnosis</w:t>
            </w:r>
          </w:p>
        </w:tc>
        <w:tc>
          <w:tcPr>
            <w:tcW w:w="3005" w:type="dxa"/>
          </w:tcPr>
          <w:p w14:paraId="2CF5ED7F" w14:textId="5B166D0A" w:rsidR="00F95DBD" w:rsidRDefault="00F95DBD" w:rsidP="00F95DBD">
            <w:pPr>
              <w:rPr>
                <w:lang w:val="en-IE" w:eastAsia="en-GB"/>
              </w:rPr>
            </w:pPr>
            <w:r>
              <w:rPr>
                <w:lang w:val="en-IE" w:eastAsia="en-GB"/>
              </w:rPr>
              <w:t>Monitor system parameters to determine when system is in fault condition and the potential reasons for the identified fault</w:t>
            </w:r>
          </w:p>
        </w:tc>
        <w:tc>
          <w:tcPr>
            <w:tcW w:w="3006" w:type="dxa"/>
          </w:tcPr>
          <w:p w14:paraId="71A4EB03" w14:textId="142A2A3C" w:rsidR="00F95DBD" w:rsidRDefault="00636A9D" w:rsidP="00636A9D">
            <w:pPr>
              <w:rPr>
                <w:lang w:val="en-IE" w:eastAsia="en-GB"/>
              </w:rPr>
            </w:pPr>
            <w:r>
              <w:rPr>
                <w:lang w:val="en-IE" w:eastAsia="en-GB"/>
              </w:rPr>
              <w:t xml:space="preserve">Using vibration, pressure and current signals to diagnose valve faults for a reciprocating compressor </w:t>
            </w:r>
            <w:r>
              <w:rPr>
                <w:lang w:val="en-IE" w:eastAsia="en-GB"/>
              </w:rPr>
              <w:fldChar w:fldCharType="begin" w:fldLock="1"/>
            </w:r>
            <w:r w:rsidR="00CF613B">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00815657" w:rsidRPr="00815657">
              <w:rPr>
                <w:noProof/>
                <w:lang w:val="en-IE" w:eastAsia="en-GB"/>
              </w:rPr>
              <w:t>(Tran et al. 2014)</w:t>
            </w:r>
            <w:r>
              <w:rPr>
                <w:lang w:val="en-IE" w:eastAsia="en-GB"/>
              </w:rPr>
              <w:fldChar w:fldCharType="end"/>
            </w:r>
          </w:p>
        </w:tc>
      </w:tr>
      <w:tr w:rsidR="00F95DBD" w14:paraId="118A8B96" w14:textId="77777777" w:rsidTr="00F95DBD">
        <w:tc>
          <w:tcPr>
            <w:tcW w:w="3005" w:type="dxa"/>
          </w:tcPr>
          <w:p w14:paraId="3F981287" w14:textId="66EEBEAE" w:rsidR="00F95DBD" w:rsidRDefault="00F95DBD" w:rsidP="00C52BCD">
            <w:pPr>
              <w:rPr>
                <w:lang w:val="en-IE" w:eastAsia="en-GB"/>
              </w:rPr>
            </w:pPr>
            <w:r>
              <w:rPr>
                <w:lang w:val="en-IE" w:eastAsia="en-GB"/>
              </w:rPr>
              <w:t>Prognostics</w:t>
            </w:r>
          </w:p>
        </w:tc>
        <w:tc>
          <w:tcPr>
            <w:tcW w:w="3005" w:type="dxa"/>
          </w:tcPr>
          <w:p w14:paraId="480B972A" w14:textId="6C9A0302" w:rsidR="00F95DBD" w:rsidRDefault="00F95DBD" w:rsidP="00C52BCD">
            <w:pPr>
              <w:rPr>
                <w:lang w:val="en-IE" w:eastAsia="en-GB"/>
              </w:rPr>
            </w:pPr>
            <w:r>
              <w:rPr>
                <w:lang w:val="en-IE" w:eastAsia="en-GB"/>
              </w:rPr>
              <w:t xml:space="preserve">Monitoring system parameters to determine when a component of a system will no longer </w:t>
            </w:r>
            <w:r w:rsidR="00636A9D">
              <w:rPr>
                <w:lang w:val="en-IE" w:eastAsia="en-GB"/>
              </w:rPr>
              <w:t>perform</w:t>
            </w:r>
            <w:r>
              <w:rPr>
                <w:lang w:val="en-IE" w:eastAsia="en-GB"/>
              </w:rPr>
              <w:t xml:space="preserve"> its intended function </w:t>
            </w:r>
            <w:r>
              <w:rPr>
                <w:lang w:val="en-IE" w:eastAsia="en-GB"/>
              </w:rPr>
              <w:fldChar w:fldCharType="begin" w:fldLock="1"/>
            </w:r>
            <w:r w:rsidR="00CF613B">
              <w:rPr>
                <w:lang w:val="en-IE" w:eastAsia="en-GB"/>
              </w:rPr>
              <w:instrText>ADDIN CSL_CITATION { "citationItems" : [ { "id" : "ITEM-1", "itemData" : { "DOI" : "10.1002/9780470117842", "ISBN" : "9780470117842", "author" : [ { "dropping-particle" : "", "family" : "Vachtsevanos", "given" : "George", "non-dropping-particle" : "", "parse-names" : false, "suffix" : "" }, { "dropping-particle" : "", "family" : "Lewis", "given" : "Frank", "non-dropping-particle" : "", "parse-names" : false, "suffix" : "" }, { "dropping-particle" : "", "family" : "Roemer", "given" : "Michael", "non-dropping-particle" : "", "parse-names" : false, "suffix" : "" }, { "dropping-particle" : "", "family" : "Hess", "given" : "Andrew", "non-dropping-particle" : "", "parse-names" : false, "suffix" : "" }, { "dropping-particle" : "", "family" : "Wu", "given" : "Biqing", "non-dropping-particle" : "", "parse-names" : false, "suffix" : "" } ], "id" : "ITEM-1", "issued" : { "date-parts" : [ [ "2006", "9", "13" ] ] }, "publisher" : "John Wiley &amp; Sons, Inc.", "publisher-place" : "Hoboken, NJ, USA", "title" : "Intelligent Fault Diagnosis and Prognosis for Engineering Systems", "type" : "book" }, "uris" : [ "http://www.mendeley.com/documents/?uuid=5bdc18f9-2a78-4605-afb7-85f454b508c1" ] } ], "mendeley" : { "formattedCitation" : "(Vachtsevanos et al. 2006)", "plainTextFormattedCitation" : "(Vachtsevanos et al. 2006)", "previouslyFormattedCitation" : "(Vachtsevanos et al. 2006)" }, "properties" : { "noteIndex" : 0 }, "schema" : "https://github.com/citation-style-language/schema/raw/master/csl-citation.json" }</w:instrText>
            </w:r>
            <w:r>
              <w:rPr>
                <w:lang w:val="en-IE" w:eastAsia="en-GB"/>
              </w:rPr>
              <w:fldChar w:fldCharType="separate"/>
            </w:r>
            <w:r w:rsidR="00815657" w:rsidRPr="00815657">
              <w:rPr>
                <w:noProof/>
                <w:lang w:val="en-IE" w:eastAsia="en-GB"/>
              </w:rPr>
              <w:t>(Vachtsevanos et al. 2006)</w:t>
            </w:r>
            <w:r>
              <w:rPr>
                <w:lang w:val="en-IE" w:eastAsia="en-GB"/>
              </w:rPr>
              <w:fldChar w:fldCharType="end"/>
            </w:r>
          </w:p>
        </w:tc>
        <w:tc>
          <w:tcPr>
            <w:tcW w:w="3006" w:type="dxa"/>
          </w:tcPr>
          <w:p w14:paraId="7FB30317" w14:textId="21F7CB95" w:rsidR="00F95DBD" w:rsidRDefault="00CE58DA" w:rsidP="00C52BCD">
            <w:pPr>
              <w:rPr>
                <w:lang w:val="en-IE" w:eastAsia="en-GB"/>
              </w:rPr>
            </w:pPr>
            <w:r>
              <w:rPr>
                <w:lang w:val="en-IE" w:eastAsia="en-GB"/>
              </w:rPr>
              <w:t xml:space="preserve">Determining the remaining useful life of a gaseous circuit breaker  based on gas pressure and ambient temperature </w:t>
            </w:r>
            <w:r>
              <w:rPr>
                <w:lang w:val="en-IE" w:eastAsia="en-GB"/>
              </w:rPr>
              <w:fldChar w:fldCharType="begin" w:fldLock="1"/>
            </w:r>
            <w:r w:rsidR="00CF613B">
              <w:rPr>
                <w:lang w:val="en-IE" w:eastAsia="en-GB"/>
              </w:rPr>
              <w:instrText>ADDIN CSL_CITATION { "citationItems" : [ { "id" : "ITEM-1", "itemData" : { "DOI" : "10.3303/CET1333046", "ISBN" : "9788895608242", "author" : [ { "dropping-particle" : "", "family" : "Catterson", "given" : "Vm", "non-dropping-particle" : "", "parse-names" : false, "suffix" : "" }, { "dropping-particle" : "", "family" : "Costello", "given" : "Jja", "non-dropping-particle" : "", "parse-names" : false, "suffix" : "" } ], "container-title" : "Chemical Engineering Transactions", "id" : "ITEM-1", "issued" : { "date-parts" : [ [ "2013" ] ] }, "page" : "271-276", "title" : "Increasing the Adoption of Prognostic Systems for Health Management in the Power Industry", "type" : "article-journal", "volume" : "33" }, "uris" : [ "http://www.mendeley.com/documents/?uuid=08963830-5087-4ea0-8b7e-bfd104263771" ] } ], "mendeley" : { "formattedCitation" : "(Catterson &amp; Costello 2013)", "plainTextFormattedCitation" : "(Catterson &amp; Costello 2013)", "previouslyFormattedCitation" : "(Catterson &amp; Costello 2013)" }, "properties" : { "noteIndex" : 0 }, "schema" : "https://github.com/citation-style-language/schema/raw/master/csl-citation.json" }</w:instrText>
            </w:r>
            <w:r>
              <w:rPr>
                <w:lang w:val="en-IE" w:eastAsia="en-GB"/>
              </w:rPr>
              <w:fldChar w:fldCharType="separate"/>
            </w:r>
            <w:r w:rsidR="00815657" w:rsidRPr="00815657">
              <w:rPr>
                <w:noProof/>
                <w:lang w:val="en-IE" w:eastAsia="en-GB"/>
              </w:rPr>
              <w:t>(Catterson &amp; Costello 2013)</w:t>
            </w:r>
            <w:r>
              <w:rPr>
                <w:lang w:val="en-IE" w:eastAsia="en-GB"/>
              </w:rPr>
              <w:fldChar w:fldCharType="end"/>
            </w:r>
          </w:p>
        </w:tc>
      </w:tr>
      <w:tr w:rsidR="00F95DBD" w14:paraId="4AB67CE3" w14:textId="77777777" w:rsidTr="00F95DBD">
        <w:tc>
          <w:tcPr>
            <w:tcW w:w="3005" w:type="dxa"/>
          </w:tcPr>
          <w:p w14:paraId="0B19A148" w14:textId="70160C86" w:rsidR="00F95DBD" w:rsidRDefault="00F95DBD" w:rsidP="00C52BCD">
            <w:pPr>
              <w:rPr>
                <w:lang w:val="en-IE" w:eastAsia="en-GB"/>
              </w:rPr>
            </w:pPr>
            <w:r>
              <w:rPr>
                <w:lang w:val="en-IE" w:eastAsia="en-GB"/>
              </w:rPr>
              <w:t>Analytics</w:t>
            </w:r>
          </w:p>
        </w:tc>
        <w:tc>
          <w:tcPr>
            <w:tcW w:w="3005" w:type="dxa"/>
          </w:tcPr>
          <w:p w14:paraId="714D0BF0" w14:textId="01B454D4" w:rsidR="00F95DBD" w:rsidRDefault="00463543" w:rsidP="00C52BCD">
            <w:pPr>
              <w:rPr>
                <w:lang w:val="en-IE" w:eastAsia="en-GB"/>
              </w:rPr>
            </w:pPr>
            <w:r>
              <w:rPr>
                <w:lang w:val="en-IE" w:eastAsia="en-GB"/>
              </w:rPr>
              <w:t>Monitoring system parameters to discover meaningful patterns which may advise on potential improvements to system operation</w:t>
            </w:r>
          </w:p>
        </w:tc>
        <w:tc>
          <w:tcPr>
            <w:tcW w:w="3006" w:type="dxa"/>
          </w:tcPr>
          <w:p w14:paraId="33CFECA6" w14:textId="427F9452" w:rsidR="00F95DBD" w:rsidRDefault="00CE58DA" w:rsidP="00C52BCD">
            <w:pPr>
              <w:rPr>
                <w:lang w:val="en-IE" w:eastAsia="en-GB"/>
              </w:rPr>
            </w:pPr>
            <w:r>
              <w:rPr>
                <w:lang w:val="en-IE" w:eastAsia="en-GB"/>
              </w:rPr>
              <w:t xml:space="preserve">Determining abnormal appliance power consumption based on analysis of individual appliance’s acoustic noise </w:t>
            </w:r>
            <w:r>
              <w:rPr>
                <w:lang w:val="en-IE" w:eastAsia="en-GB"/>
              </w:rPr>
              <w:fldChar w:fldCharType="begin" w:fldLock="1"/>
            </w:r>
            <w:r w:rsidR="00CF613B">
              <w:rPr>
                <w:lang w:val="en-IE" w:eastAsia="en-GB"/>
              </w:rPr>
              <w:instrText>ADDIN CSL_CITATION { "citationItems" : [ { "id" : "ITEM-1", "itemData" : { "ISBN" : "9781479980338", "author" : [ { "dropping-particle" : "", "family" : "Pathak", "given" : "Nilavra", "non-dropping-particle" : "", "parse-names" : false, "suffix" : "" }, { "dropping-particle" : "", "family" : "Khan", "given" : "Maah", "non-dropping-particle" : "", "parse-names" : false, "suffix" : "" }, { "dropping-particle" : "", "family" : "Roy", "given" : "Nirmalya", "non-dropping-particle" : "", "parse-names" : false, "suffix" : "" } ], "container-title" : "IEEE International Conference on Pervasive Computing and Communications (PerCom)", "id" : "ITEM-1", "issued" : { "date-parts" : [ [ "2015" ] ] }, "page" : "63-70", "title" : "Acoustic based appliance state identifications for fine-grained energy analytics", "type" : "article-journal" }, "uris" : [ "http://www.mendeley.com/documents/?uuid=a6afd472-cfd1-4513-bbab-a6a69f49518d" ] } ], "mendeley" : { "formattedCitation" : "(Pathak et al. 2015)", "plainTextFormattedCitation" : "(Pathak et al. 2015)", "previouslyFormattedCitation" : "(Pathak et al. 2015)" }, "properties" : { "noteIndex" : 0 }, "schema" : "https://github.com/citation-style-language/schema/raw/master/csl-citation.json" }</w:instrText>
            </w:r>
            <w:r>
              <w:rPr>
                <w:lang w:val="en-IE" w:eastAsia="en-GB"/>
              </w:rPr>
              <w:fldChar w:fldCharType="separate"/>
            </w:r>
            <w:r w:rsidR="00815657" w:rsidRPr="00815657">
              <w:rPr>
                <w:noProof/>
                <w:lang w:val="en-IE" w:eastAsia="en-GB"/>
              </w:rPr>
              <w:t>(Pathak et al. 2015)</w:t>
            </w:r>
            <w:r>
              <w:rPr>
                <w:lang w:val="en-IE" w:eastAsia="en-GB"/>
              </w:rPr>
              <w:fldChar w:fldCharType="end"/>
            </w:r>
          </w:p>
        </w:tc>
      </w:tr>
      <w:tr w:rsidR="00F95DBD" w14:paraId="2C7F5D1E" w14:textId="77777777" w:rsidTr="00F95DBD">
        <w:tc>
          <w:tcPr>
            <w:tcW w:w="3005" w:type="dxa"/>
          </w:tcPr>
          <w:p w14:paraId="55E1EF79" w14:textId="18EB5F6D" w:rsidR="00F95DBD" w:rsidRDefault="00F95DBD" w:rsidP="00C52BCD">
            <w:pPr>
              <w:rPr>
                <w:lang w:val="en-IE" w:eastAsia="en-GB"/>
              </w:rPr>
            </w:pPr>
            <w:r>
              <w:rPr>
                <w:lang w:val="en-IE" w:eastAsia="en-GB"/>
              </w:rPr>
              <w:t>Automated Commissioning</w:t>
            </w:r>
          </w:p>
        </w:tc>
        <w:tc>
          <w:tcPr>
            <w:tcW w:w="3005" w:type="dxa"/>
          </w:tcPr>
          <w:p w14:paraId="57ACDB15" w14:textId="2A1CDD3B" w:rsidR="00F95DBD" w:rsidRDefault="00463543" w:rsidP="00463543">
            <w:pPr>
              <w:rPr>
                <w:lang w:val="en-IE" w:eastAsia="en-GB"/>
              </w:rPr>
            </w:pPr>
            <w:r>
              <w:rPr>
                <w:lang w:val="en-IE" w:eastAsia="en-GB"/>
              </w:rPr>
              <w:t>Achieving, verifying and documenting that the performance of a system satisfies the current user requirement</w:t>
            </w:r>
          </w:p>
        </w:tc>
        <w:tc>
          <w:tcPr>
            <w:tcW w:w="3006" w:type="dxa"/>
          </w:tcPr>
          <w:p w14:paraId="1D5DA493" w14:textId="2D6C52F0" w:rsidR="00F95DBD" w:rsidRDefault="00C33A9B" w:rsidP="00C52BCD">
            <w:pPr>
              <w:rPr>
                <w:lang w:val="en-IE" w:eastAsia="en-GB"/>
              </w:rPr>
            </w:pPr>
            <w:r>
              <w:rPr>
                <w:lang w:val="en-IE" w:eastAsia="en-GB"/>
              </w:rPr>
              <w:t xml:space="preserve">Automatically carrying out the normal testing procedure for an air compressor by replicating the tasks normally carried out during commissioning </w:t>
            </w:r>
            <w:r>
              <w:rPr>
                <w:lang w:val="en-IE" w:eastAsia="en-GB"/>
              </w:rPr>
              <w:fldChar w:fldCharType="begin" w:fldLock="1"/>
            </w:r>
            <w:r w:rsidR="00CF613B">
              <w:rPr>
                <w:lang w:val="en-IE" w:eastAsia="en-GB"/>
              </w:rPr>
              <w:instrText>ADDIN CSL_CITATION { "citationItems" : [ { "id" : "ITEM-1", "itemData" : { "DOI" : "10.1109/ICARCV.2008.4795885", "ISBN" : "978-1-4244-2286-9", "author" : [ { "dropping-particle" : "", "family" : "Mazid", "given" : "Abdul Md", "non-dropping-particle" : "", "parse-names" : false, "suffix" : "" }, { "dropping-particle" : "", "family" : "Martin", "given" : "Ryan", "non-dropping-particle" : "", "parse-names" : false, "suffix" : "" } ], "container-title" : "2008 10th International Conference on Control, Automation, Robotics and Vision", "id" : "ITEM-1", "issue" : "December", "issued" : { "date-parts" : [ [ "2008", "12" ] ] }, "page" : "2266-2271", "publisher" : "IEEE", "title" : "Automation of compressor test procedure using advantech data acquisition module", "type" : "paper-conference" }, "uris" : [ "http://www.mendeley.com/documents/?uuid=7b128fef-fa76-40a0-a44c-208a3f80e942" ] } ], "mendeley" : { "formattedCitation" : "(Mazid &amp; Martin 2008)", "plainTextFormattedCitation" : "(Mazid &amp; Martin 2008)", "previouslyFormattedCitation" : "(Mazid &amp; Martin 2008)" }, "properties" : { "noteIndex" : 0 }, "schema" : "https://github.com/citation-style-language/schema/raw/master/csl-citation.json" }</w:instrText>
            </w:r>
            <w:r>
              <w:rPr>
                <w:lang w:val="en-IE" w:eastAsia="en-GB"/>
              </w:rPr>
              <w:fldChar w:fldCharType="separate"/>
            </w:r>
            <w:r w:rsidR="00815657" w:rsidRPr="00815657">
              <w:rPr>
                <w:noProof/>
                <w:lang w:val="en-IE" w:eastAsia="en-GB"/>
              </w:rPr>
              <w:t>(Mazid &amp; Martin 2008)</w:t>
            </w:r>
            <w:r>
              <w:rPr>
                <w:lang w:val="en-IE" w:eastAsia="en-GB"/>
              </w:rPr>
              <w:fldChar w:fldCharType="end"/>
            </w:r>
          </w:p>
        </w:tc>
      </w:tr>
      <w:tr w:rsidR="00F95DBD" w14:paraId="7D00137F" w14:textId="77777777" w:rsidTr="00F95DBD">
        <w:tc>
          <w:tcPr>
            <w:tcW w:w="3005" w:type="dxa"/>
          </w:tcPr>
          <w:p w14:paraId="2D2406D7" w14:textId="18B89E0F" w:rsidR="00F95DBD" w:rsidRDefault="00F95DBD" w:rsidP="00C52BCD">
            <w:pPr>
              <w:rPr>
                <w:lang w:val="en-IE" w:eastAsia="en-GB"/>
              </w:rPr>
            </w:pPr>
            <w:r>
              <w:rPr>
                <w:lang w:val="en-IE" w:eastAsia="en-GB"/>
              </w:rPr>
              <w:t>Optimisation</w:t>
            </w:r>
          </w:p>
        </w:tc>
        <w:tc>
          <w:tcPr>
            <w:tcW w:w="3005" w:type="dxa"/>
          </w:tcPr>
          <w:p w14:paraId="5A272FC2" w14:textId="3E92A7E1" w:rsidR="00F95DBD" w:rsidRDefault="00463543" w:rsidP="00C52BCD">
            <w:pPr>
              <w:rPr>
                <w:lang w:val="en-IE" w:eastAsia="en-GB"/>
              </w:rPr>
            </w:pPr>
            <w:r>
              <w:rPr>
                <w:lang w:val="en-IE" w:eastAsia="en-GB"/>
              </w:rPr>
              <w:t>Improving system operation</w:t>
            </w:r>
            <w:r w:rsidR="00C33A9B">
              <w:rPr>
                <w:lang w:val="en-IE" w:eastAsia="en-GB"/>
              </w:rPr>
              <w:t xml:space="preserve"> or design</w:t>
            </w:r>
            <w:r>
              <w:rPr>
                <w:lang w:val="en-IE" w:eastAsia="en-GB"/>
              </w:rPr>
              <w:t xml:space="preserve"> as measured against some defined criteria</w:t>
            </w:r>
          </w:p>
        </w:tc>
        <w:tc>
          <w:tcPr>
            <w:tcW w:w="3006" w:type="dxa"/>
          </w:tcPr>
          <w:p w14:paraId="2C601486" w14:textId="6DCF96BA" w:rsidR="00F95DBD" w:rsidRDefault="00C33A9B" w:rsidP="00C52BCD">
            <w:pPr>
              <w:rPr>
                <w:lang w:val="en-IE" w:eastAsia="en-GB"/>
              </w:rPr>
            </w:pPr>
            <w:r>
              <w:rPr>
                <w:lang w:val="en-IE" w:eastAsia="en-GB"/>
              </w:rPr>
              <w:t xml:space="preserve">Development of a tool which delivers an optimal design for a compressed air system based on energy and life cycle costing </w:t>
            </w:r>
            <w:r>
              <w:rPr>
                <w:lang w:val="en-IE" w:eastAsia="en-GB"/>
              </w:rPr>
              <w:fldChar w:fldCharType="begin" w:fldLock="1"/>
            </w:r>
            <w:r w:rsidR="00CF613B">
              <w:rPr>
                <w:lang w:val="en-IE" w:eastAsia="en-GB"/>
              </w:rPr>
              <w:instrText>ADDIN CSL_CITATION { "citationItems" : [ { "id" : "ITEM-1", "itemData" : { "DOI" : "10.1109/UKSim.2012.74", "ISBN" : "978-1-4673-1366-7", "author" : [ { "dropping-particle" : "", "family" : "Friden", "given" : "Hakan", "non-dropping-particle" : "", "parse-names" : false, "suffix" : "" }, { "dropping-particle" : "", "family" : "Bergfors", "given" : "Linus", "non-dropping-particle" : "", "parse-names" : false, "suffix" : "" }, { "dropping-particle" : "", "family" : "Bjork", "given" : "Anders", "non-dropping-particle" : "", "parse-names" : false, "suffix" : "" }, { "dropping-particle" : "", "family" : "Mazharsolook", "given" : "Ebrahim", "non-dropping-particle" : "", "parse-names" : false, "suffix" : "" } ], "container-title" : "2012 UKSim 14th International Conference on Computer Modelling and Simulation", "id" : "ITEM-1", "issue" : "Lcc", "issued" : { "date-parts" : [ [ "2012" ] ] }, "page" : "491-496", "title" : "Energy and LCC Optimised Design of Compressed Air Systems: A Mixed Integer Optimisation Approach with General Applicability", "type" : "article-journal" }, "uris" : [ "http://www.mendeley.com/documents/?uuid=99c7ed22-f033-4308-8614-90de6725c3f9" ] } ], "mendeley" : { "formattedCitation" : "(Friden et al. 2012)", "plainTextFormattedCitation" : "(Friden et al. 2012)", "previouslyFormattedCitation" : "(Friden et al. 2012)" }, "properties" : { "noteIndex" : 0 }, "schema" : "https://github.com/citation-style-language/schema/raw/master/csl-citation.json" }</w:instrText>
            </w:r>
            <w:r>
              <w:rPr>
                <w:lang w:val="en-IE" w:eastAsia="en-GB"/>
              </w:rPr>
              <w:fldChar w:fldCharType="separate"/>
            </w:r>
            <w:r w:rsidR="00815657" w:rsidRPr="00815657">
              <w:rPr>
                <w:noProof/>
                <w:lang w:val="en-IE" w:eastAsia="en-GB"/>
              </w:rPr>
              <w:t>(Friden et al. 2012)</w:t>
            </w:r>
            <w:r>
              <w:rPr>
                <w:lang w:val="en-IE" w:eastAsia="en-GB"/>
              </w:rPr>
              <w:fldChar w:fldCharType="end"/>
            </w:r>
          </w:p>
        </w:tc>
      </w:tr>
      <w:tr w:rsidR="00F95DBD" w14:paraId="14D4C585" w14:textId="77777777" w:rsidTr="00F95DBD">
        <w:tc>
          <w:tcPr>
            <w:tcW w:w="3005" w:type="dxa"/>
          </w:tcPr>
          <w:p w14:paraId="06F8DF88" w14:textId="7D946788" w:rsidR="00F95DBD" w:rsidRDefault="00F95DBD" w:rsidP="00C52BCD">
            <w:pPr>
              <w:rPr>
                <w:lang w:val="en-IE" w:eastAsia="en-GB"/>
              </w:rPr>
            </w:pPr>
            <w:r>
              <w:rPr>
                <w:lang w:val="en-IE" w:eastAsia="en-GB"/>
              </w:rPr>
              <w:t>Control</w:t>
            </w:r>
          </w:p>
        </w:tc>
        <w:tc>
          <w:tcPr>
            <w:tcW w:w="3005" w:type="dxa"/>
          </w:tcPr>
          <w:p w14:paraId="14A42991" w14:textId="7CB68A32" w:rsidR="00F95DBD" w:rsidRDefault="00463543" w:rsidP="00463543">
            <w:pPr>
              <w:rPr>
                <w:lang w:val="en-IE" w:eastAsia="en-GB"/>
              </w:rPr>
            </w:pPr>
            <w:r>
              <w:rPr>
                <w:lang w:val="en-IE" w:eastAsia="en-GB"/>
              </w:rPr>
              <w:t>Managing the operation of a system in order that operating conditions remain in line with design states and undesirable states are avoided</w:t>
            </w:r>
          </w:p>
        </w:tc>
        <w:tc>
          <w:tcPr>
            <w:tcW w:w="3006" w:type="dxa"/>
          </w:tcPr>
          <w:p w14:paraId="78DB6C40" w14:textId="3A82FEFC" w:rsidR="00C33A9B" w:rsidRDefault="00C33A9B" w:rsidP="00C52BCD">
            <w:pPr>
              <w:rPr>
                <w:lang w:val="en-IE" w:eastAsia="en-GB"/>
              </w:rPr>
            </w:pPr>
            <w:r>
              <w:rPr>
                <w:lang w:val="en-IE" w:eastAsia="en-GB"/>
              </w:rPr>
              <w:t xml:space="preserve">Development of a control algorithm for fixed speed compressors that </w:t>
            </w:r>
            <w:r w:rsidR="003A7BAB">
              <w:rPr>
                <w:lang w:val="en-IE" w:eastAsia="en-GB"/>
              </w:rPr>
              <w:t xml:space="preserve">provides the pressure control capabilities of a variable speed system while limiting energy consumption </w:t>
            </w:r>
            <w:r w:rsidR="003A7BAB">
              <w:rPr>
                <w:lang w:val="en-IE" w:eastAsia="en-GB"/>
              </w:rPr>
              <w:fldChar w:fldCharType="begin" w:fldLock="1"/>
            </w:r>
            <w:r w:rsidR="00CF613B">
              <w:rPr>
                <w:lang w:val="en-IE" w:eastAsia="en-GB"/>
              </w:rPr>
              <w:instrText>ADDIN CSL_CITATION { "citationItems" : [ { "id" : "ITEM-1", "itemData" : { "author" : [ { "dropping-particle" : "", "family" : "Facchinetti", "given" : "Tullio", "non-dropping-particle" : "", "parse-names" : false, "suffix" : "" }, { "dropping-particle" : "", "family" : "Benetti", "given" : "Guido", "non-dropping-particle" : "", "parse-names" : false, "suffix" : "" }, { "dropping-particle" : "Della", "family" : "Vedova", "given" : "Marco L", "non-dropping-particle" : "", "parse-names" : false, "suffix" : "" } ], "id" : "ITEM-1", "issued" : { "date-parts" : [ [ "0" ] ] }, "title" : "Modeling and real-time control of an industrial air multi-compressor system", "type" : "article-journal" }, "uris" : [ "http://www.mendeley.com/documents/?uuid=3fae6a07-c52b-4044-982f-bacc18589a6a" ] } ], "mendeley" : { "formattedCitation" : "(Facchinetti et al. n.d.)", "plainTextFormattedCitation" : "(Facchinetti et al. n.d.)", "previouslyFormattedCitation" : "(Facchinetti et al. n.d.)" }, "properties" : { "noteIndex" : 0 }, "schema" : "https://github.com/citation-style-language/schema/raw/master/csl-citation.json" }</w:instrText>
            </w:r>
            <w:r w:rsidR="003A7BAB">
              <w:rPr>
                <w:lang w:val="en-IE" w:eastAsia="en-GB"/>
              </w:rPr>
              <w:fldChar w:fldCharType="separate"/>
            </w:r>
            <w:r w:rsidR="00815657" w:rsidRPr="00815657">
              <w:rPr>
                <w:noProof/>
                <w:lang w:val="en-IE" w:eastAsia="en-GB"/>
              </w:rPr>
              <w:t>(Facchinetti et al. n.d.)</w:t>
            </w:r>
            <w:r w:rsidR="003A7BAB">
              <w:rPr>
                <w:lang w:val="en-IE" w:eastAsia="en-GB"/>
              </w:rPr>
              <w:fldChar w:fldCharType="end"/>
            </w:r>
          </w:p>
          <w:p w14:paraId="49947DEC" w14:textId="77777777" w:rsidR="00F95DBD" w:rsidRPr="00C33A9B" w:rsidRDefault="00F95DBD" w:rsidP="003A7BAB">
            <w:pPr>
              <w:keepNext/>
              <w:ind w:firstLine="720"/>
              <w:rPr>
                <w:lang w:val="en-IE" w:eastAsia="en-GB"/>
              </w:rPr>
            </w:pPr>
          </w:p>
        </w:tc>
      </w:tr>
    </w:tbl>
    <w:p w14:paraId="4BD8295B" w14:textId="54E070B4" w:rsidR="00F95DBD" w:rsidRDefault="003A7BAB" w:rsidP="003A7BAB">
      <w:pPr>
        <w:pStyle w:val="Caption"/>
        <w:jc w:val="center"/>
        <w:rPr>
          <w:lang w:val="en-IE" w:eastAsia="en-GB"/>
        </w:rPr>
      </w:pPr>
      <w:bookmarkStart w:id="2" w:name="_Ref431384104"/>
      <w:bookmarkStart w:id="3" w:name="_Ref431384094"/>
      <w:r>
        <w:t xml:space="preserve">Table </w:t>
      </w:r>
      <w:fldSimple w:instr=" SEQ Table \* ARABIC ">
        <w:r w:rsidR="00F82748">
          <w:rPr>
            <w:noProof/>
          </w:rPr>
          <w:t>2</w:t>
        </w:r>
      </w:fldSimple>
      <w:bookmarkEnd w:id="2"/>
      <w:r>
        <w:t>: Analysis Approaches for Industrial Equipment</w:t>
      </w:r>
      <w:bookmarkEnd w:id="3"/>
    </w:p>
    <w:p w14:paraId="75F84271" w14:textId="77777777" w:rsidR="00647350" w:rsidRDefault="00647350">
      <w:pPr>
        <w:jc w:val="left"/>
        <w:rPr>
          <w:rFonts w:eastAsiaTheme="majorEastAsia" w:cstheme="majorBidi"/>
          <w:color w:val="2E74B5" w:themeColor="accent1" w:themeShade="BF"/>
          <w:sz w:val="32"/>
          <w:szCs w:val="32"/>
          <w:lang w:val="en-IE" w:eastAsia="en-GB"/>
        </w:rPr>
      </w:pPr>
      <w:bookmarkStart w:id="4" w:name="_Ref431384397"/>
      <w:r>
        <w:rPr>
          <w:lang w:val="en-IE" w:eastAsia="en-GB"/>
        </w:rPr>
        <w:br w:type="page"/>
      </w:r>
    </w:p>
    <w:p w14:paraId="1A8052AA" w14:textId="28DB0915" w:rsidR="00A321FD" w:rsidRDefault="00A321FD" w:rsidP="00A321FD">
      <w:pPr>
        <w:pStyle w:val="Heading1"/>
        <w:rPr>
          <w:lang w:val="en-IE" w:eastAsia="en-GB"/>
        </w:rPr>
      </w:pPr>
      <w:bookmarkStart w:id="5" w:name="_Ref431749099"/>
      <w:r>
        <w:rPr>
          <w:lang w:val="en-IE" w:eastAsia="en-GB"/>
        </w:rPr>
        <w:lastRenderedPageBreak/>
        <w:t>Current Methods</w:t>
      </w:r>
      <w:bookmarkEnd w:id="4"/>
      <w:bookmarkEnd w:id="5"/>
    </w:p>
    <w:p w14:paraId="0C6EE3D7" w14:textId="1A733000" w:rsidR="00591718" w:rsidRDefault="00591718" w:rsidP="00591718">
      <w:pPr>
        <w:rPr>
          <w:lang w:val="en-IE" w:eastAsia="en-GB"/>
        </w:rPr>
      </w:pPr>
      <w:r>
        <w:rPr>
          <w:lang w:val="en-IE" w:eastAsia="en-GB"/>
        </w:rPr>
        <w:t>This review categorises industrial utility performance management methods into three high-level classifications, which are themselves subdivided into individual methods. These three categories are:</w:t>
      </w:r>
    </w:p>
    <w:p w14:paraId="2BD886E9" w14:textId="7083DB85" w:rsidR="00591718" w:rsidRDefault="00591718" w:rsidP="00591718">
      <w:pPr>
        <w:pStyle w:val="ListParagraph"/>
        <w:numPr>
          <w:ilvl w:val="0"/>
          <w:numId w:val="25"/>
        </w:numPr>
        <w:rPr>
          <w:lang w:val="en-IE" w:eastAsia="en-GB"/>
        </w:rPr>
      </w:pPr>
      <w:r>
        <w:rPr>
          <w:lang w:val="en-IE" w:eastAsia="en-GB"/>
        </w:rPr>
        <w:t>Quantitative Model Based</w:t>
      </w:r>
    </w:p>
    <w:p w14:paraId="040936B1" w14:textId="2E21AD4D" w:rsidR="00591718" w:rsidRDefault="00591718" w:rsidP="00591718">
      <w:pPr>
        <w:pStyle w:val="ListParagraph"/>
        <w:numPr>
          <w:ilvl w:val="0"/>
          <w:numId w:val="25"/>
        </w:numPr>
        <w:rPr>
          <w:lang w:val="en-IE" w:eastAsia="en-GB"/>
        </w:rPr>
      </w:pPr>
      <w:r>
        <w:rPr>
          <w:lang w:val="en-IE" w:eastAsia="en-GB"/>
        </w:rPr>
        <w:t>Qualitative Model Based</w:t>
      </w:r>
    </w:p>
    <w:p w14:paraId="0D897880" w14:textId="74B3C7FC" w:rsidR="00591718" w:rsidRDefault="00E752E0" w:rsidP="00591718">
      <w:pPr>
        <w:pStyle w:val="ListParagraph"/>
        <w:numPr>
          <w:ilvl w:val="0"/>
          <w:numId w:val="25"/>
        </w:numPr>
        <w:rPr>
          <w:lang w:val="en-IE" w:eastAsia="en-GB"/>
        </w:rPr>
      </w:pPr>
      <w:r>
        <w:rPr>
          <w:lang w:val="en-IE" w:eastAsia="en-GB"/>
        </w:rPr>
        <w:t xml:space="preserve">Data </w:t>
      </w:r>
      <w:r w:rsidR="00591718">
        <w:rPr>
          <w:lang w:val="en-IE" w:eastAsia="en-GB"/>
        </w:rPr>
        <w:t>Based</w:t>
      </w:r>
    </w:p>
    <w:p w14:paraId="367FB04B" w14:textId="4352C49A" w:rsidR="00591718" w:rsidRDefault="00591718" w:rsidP="00591718">
      <w:pPr>
        <w:rPr>
          <w:lang w:val="en-IE" w:eastAsia="en-GB"/>
        </w:rPr>
      </w:pPr>
      <w:r>
        <w:rPr>
          <w:lang w:val="en-IE" w:eastAsia="en-GB"/>
        </w:rPr>
        <w:t xml:space="preserve">These three categories are shown visually in </w:t>
      </w:r>
      <w:r w:rsidR="00BE4D54" w:rsidRPr="00BE4D54">
        <w:rPr>
          <w:b/>
          <w:lang w:val="en-IE" w:eastAsia="en-GB"/>
        </w:rPr>
        <w:fldChar w:fldCharType="begin"/>
      </w:r>
      <w:r w:rsidR="00BE4D54" w:rsidRPr="00BE4D54">
        <w:rPr>
          <w:b/>
          <w:lang w:val="en-IE" w:eastAsia="en-GB"/>
        </w:rPr>
        <w:instrText xml:space="preserve"> REF _Ref431392326 \h </w:instrText>
      </w:r>
      <w:r w:rsidR="00BE4D54">
        <w:rPr>
          <w:b/>
          <w:lang w:val="en-IE" w:eastAsia="en-GB"/>
        </w:rPr>
        <w:instrText xml:space="preserve"> \* MERGEFORMAT </w:instrText>
      </w:r>
      <w:r w:rsidR="00BE4D54" w:rsidRPr="00BE4D54">
        <w:rPr>
          <w:b/>
          <w:lang w:val="en-IE" w:eastAsia="en-GB"/>
        </w:rPr>
      </w:r>
      <w:r w:rsidR="00BE4D54" w:rsidRPr="00BE4D54">
        <w:rPr>
          <w:b/>
          <w:lang w:val="en-IE" w:eastAsia="en-GB"/>
        </w:rPr>
        <w:fldChar w:fldCharType="separate"/>
      </w:r>
      <w:r w:rsidR="00F82748" w:rsidRPr="00F82748">
        <w:rPr>
          <w:b/>
        </w:rPr>
        <w:t xml:space="preserve">Figure </w:t>
      </w:r>
      <w:r w:rsidR="00F82748" w:rsidRPr="00F82748">
        <w:rPr>
          <w:b/>
          <w:noProof/>
        </w:rPr>
        <w:t>2</w:t>
      </w:r>
      <w:r w:rsidR="00BE4D54" w:rsidRPr="00BE4D54">
        <w:rPr>
          <w:b/>
          <w:lang w:val="en-IE" w:eastAsia="en-GB"/>
        </w:rPr>
        <w:fldChar w:fldCharType="end"/>
      </w:r>
      <w:r>
        <w:rPr>
          <w:lang w:val="en-IE" w:eastAsia="en-GB"/>
        </w:rPr>
        <w:t xml:space="preserve">, which is </w:t>
      </w:r>
      <w:r w:rsidR="00275E28">
        <w:rPr>
          <w:lang w:val="en-IE" w:eastAsia="en-GB"/>
        </w:rPr>
        <w:t>adapted</w:t>
      </w:r>
      <w:r>
        <w:rPr>
          <w:lang w:val="en-IE" w:eastAsia="en-GB"/>
        </w:rPr>
        <w:t xml:space="preserve"> from </w:t>
      </w:r>
      <w:r w:rsidR="009F0C3B">
        <w:rPr>
          <w:lang w:val="en-IE" w:eastAsia="en-GB"/>
        </w:rPr>
        <w:t xml:space="preserve">previous works </w:t>
      </w:r>
      <w:r>
        <w:rPr>
          <w:lang w:val="en-IE" w:eastAsia="en-GB"/>
        </w:rPr>
        <w:t xml:space="preserve">on system </w:t>
      </w:r>
      <w:r w:rsidR="00BE4D54">
        <w:rPr>
          <w:lang w:val="en-IE" w:eastAsia="en-GB"/>
        </w:rPr>
        <w:t xml:space="preserve">performance </w:t>
      </w:r>
      <w:r>
        <w:rPr>
          <w:lang w:val="en-IE" w:eastAsia="en-GB"/>
        </w:rPr>
        <w:t xml:space="preserve">management </w:t>
      </w:r>
      <w:r w:rsidR="00AF6648">
        <w:rPr>
          <w:lang w:val="en-IE" w:eastAsia="en-GB"/>
        </w:rPr>
        <w:t xml:space="preserve">and diagnostic </w:t>
      </w:r>
      <w:r>
        <w:rPr>
          <w:lang w:val="en-IE" w:eastAsia="en-GB"/>
        </w:rPr>
        <w:t xml:space="preserve">approaches </w:t>
      </w:r>
      <w:r w:rsidR="00AF6648">
        <w:rPr>
          <w:lang w:val="en-IE" w:eastAsia="en-GB"/>
        </w:rPr>
        <w:fldChar w:fldCharType="begin" w:fldLock="1"/>
      </w:r>
      <w:r w:rsidR="00CF613B">
        <w:rPr>
          <w:lang w:val="en-IE" w:eastAsia="en-GB"/>
        </w:rPr>
        <w:instrText>ADDIN CSL_CITATION { "citationItems" : [ { "id" : "ITEM-1", "itemData" : { "DOI" : "10.1080/10789669.2005.10391133", "ISSN" : "1078-9669", "author" : [ { "dropping-particle" : "", "family" : "Katipamula", "given" : "Srinivas", "non-dropping-particle" : "", "parse-names" : false, "suffix" : "" }, { "dropping-particle" : "", "family" : "Brambley", "given" : "Michael", "non-dropping-particle" : "", "parse-names" : false, "suffix" : "" } ], "container-title" : "HVAC&amp;R Research", "id" : "ITEM-1", "issue" : "2", "issued" : { "date-parts" : [ [ "2005", "4", "1" ] ] }, "page" : "169-187", "title" : "Review Article: Methods for Fault Detection, Diagnostics, and Prognostics for Building Systems\u2014A Review, Part I", "type" : "article-journal", "volume" : "11" }, "uris" : [ "http://www.mendeley.com/documents/?uuid=22318914-1b0c-4d5b-b996-e0e736cff937" ] }, { "id" : "ITEM-2",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2", "issue" : "3", "issued" : { "date-parts" : [ [ "2003", "3" ] ] }, "page" : "293-311", "title" : "A review of process fault detection and diagnosis", "type" : "article-journal", "volume" : "27" }, "uris" : [ "http://www.mendeley.com/documents/?uuid=c91d75e4-a691-43ed-a552-fb4305751203" ] }, { "id" : "ITEM-3",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3", "issue" : "3", "issued" : { "date-parts" : [ [ "2003" ] ] }, "page" : "313-326", "title" : "A review of process fault detection and diagnosis: Part II: Qualitative models and search strategies", "type" : "article-journal", "volume" : "27" }, "uris" : [ "http://www.mendeley.com/documents/?uuid=e22716f7-4911-4d22-9cc7-b63afbd6aa52" ] }, { "id" : "ITEM-4", "itemData" : { "DOI" : "10.1016/S0098-1354(02)00162-X", "ISBN" : "1315268442", "ISSN" : "00981354", "abstract" : "In this final part, we discuss fault diagnosis methods that are based on historic process knowledge. We also compare and evaluate the various methodologies reviewed in this series in terms of the set of desirable characteristics we proposed in Part I. This comparative study reveals the relative strengths and weaknesses of the different approaches. One realizes that no single method has all the desirable features one would like a diagnostic system to possess. It is our view that some of these methods can complement one another resulting in better diagnostic systems. Integrating these complementary features is one way to develop hybrid systems that could overcome the limitations of individual solution strategies. The important role of fault diagnosis in the broader context of process operations is also outlined. We also discuss the technical challenges in research and development that need to be addressed for the successful design and implementation of practical intelligent supervisory control systems for the process industries.", "author" : [ { "dropping-particle" : "", "family" : "Venkatasubramanian", "given" : "Venkat", "non-dropping-particle" : "", "parse-names" : false, "suffix" : "" } ], "container-title" : "Computers &amp; chemical \u2026", "id" : "ITEM-4", "issued" : { "date-parts" : [ [ "2003" ] ] }, "page" : "293-311", "title" : "A review of process fault detection and diagnosis: Part III: Process history based methods", "type" : "article-journal", "volume" : "27" }, "uris" : [ "http://www.mendeley.com/documents/?uuid=edcb7131-fe0b-415f-8650-ad2defab3ec4" ] }, { "id" : "ITEM-5", "itemData" : { "DOI" : "10.1109/TIE.2015.2417501", "ISBN" : "0278-0046 VO  - PP", "ISSN" : "0278-0046", "abstract" : "With the ever increase of complexity and expense of industrial systems, there is less tolerance for performance degradation, productivity decrease and safety hazards, which greatly stimulates to detect and identify any kinds of potential abnormalities and faults as early as possible, and implement real-time fault-tolerant operation for minimizing performance degradation and avoiding dangerous situations. During the last four decades, fruitful results were reported about fault diagnosis and fault-tolerant control methods and their applications in a variety of engineering systems. The three-part survey paper aims to give a comprehensive review for real-time fault diagnosis and fault tolerant control with particular attention on the results reported in the last decade. In the first-part review, fault diagnosis approaches and their applications are reviewed comprehensively from model-based and signal-based perspectives, respectively.",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5", "issue" : "99", "issued" : { "date-parts" : [ [ "2015" ] ] }, "page" : "1", "title" : "A Survey of Fault Diagnosis and Fault-Tolerant Techniques Part I: Fault Diagnosis", "type" : "article-journal", "volume" : "PP" }, "uris" : [ "http://www.mendeley.com/documents/?uuid=0a635b0d-5b44-484c-b487-97ab42b30305" ] }, { "id" : "ITEM-6", "itemData" : { "DOI" : "10.1109/TIE.2015.2419013", "ISBN" : "0278-0046 VO  - PP", "ISSN" : "0278-0046", "abstract" : "This is the second-part paper of the survey on fault diagnosis and fault-tolerant techniques, where fault diagnosis methods and applications are overviewed respectively from the knowledge-based and hybrid/active viewpoints. With the aid of the first-part survey paper, the second-part review paper completes a whole overview on the fault diagnosis techniques and their applications. Comments on advantages and constraints of various diagnosis techniques, including model-based, signal-based, knowledge-based, and hybrid/active diagnosis techniques, are also given. An overlook on the future development of the fault diagnosis is presented.",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6", "issue" : "99", "issued" : { "date-parts" : [ [ "2015" ] ] }, "page" : "1", "title" : "A Survey of Fault Diagnosis and Fault-Tolerant Techniques Part II: Fault Diagnosis with Knowledge-Based and Hybrid/Active Approaches", "type" : "article-journal", "volume" : "PP" }, "uris" : [ "http://www.mendeley.com/documents/?uuid=acff4dce-2873-46a0-b691-66983af7afce" ] } ], "mendeley" : { "formattedCitation" : "(Katipamula &amp; Brambley 2005; Venkatasubramanian, Rengaswamy, Yin, et al. 2003; Venkatasubramanian, Rengaswamy &amp; Kavuri 2003; Venkatasubramanian 2003; Gao et al. 2015a; Gao et al. 2015b)", "plainTextFormattedCitation" : "(Katipamula &amp; Brambley 2005; Venkatasubramanian, Rengaswamy, Yin, et al. 2003; Venkatasubramanian, Rengaswamy &amp; Kavuri 2003; Venkatasubramanian 2003; Gao et al. 2015a; Gao et al. 2015b)", "previouslyFormattedCitation" : "(Katipamula &amp; Brambley 2005; Venkatasubramanian, Rengaswamy, Yin, et al. 2003; Venkatasubramanian, Rengaswamy &amp; Kavuri 2003; Venkatasubramanian 2003; Gao et al. 2015a; Gao et al. 2015b)" }, "properties" : { "noteIndex" : 0 }, "schema" : "https://github.com/citation-style-language/schema/raw/master/csl-citation.json" }</w:instrText>
      </w:r>
      <w:r w:rsidR="00AF6648">
        <w:rPr>
          <w:lang w:val="en-IE" w:eastAsia="en-GB"/>
        </w:rPr>
        <w:fldChar w:fldCharType="separate"/>
      </w:r>
      <w:r w:rsidR="00815657" w:rsidRPr="00815657">
        <w:rPr>
          <w:noProof/>
          <w:lang w:val="en-IE" w:eastAsia="en-GB"/>
        </w:rPr>
        <w:t>(Katipamula &amp; Brambley 2005; Venkatasubramanian, Rengaswamy, Yin, et al. 2003; Venkatasubramanian, Rengaswamy &amp; Kavuri 2003; Venkatasubramanian 2003; Gao et al. 2015a; Gao et al. 2015b)</w:t>
      </w:r>
      <w:r w:rsidR="00AF6648">
        <w:rPr>
          <w:lang w:val="en-IE" w:eastAsia="en-GB"/>
        </w:rPr>
        <w:fldChar w:fldCharType="end"/>
      </w:r>
      <w:r w:rsidR="00AF6648">
        <w:rPr>
          <w:lang w:val="en-IE" w:eastAsia="en-GB"/>
        </w:rPr>
        <w:t>.</w:t>
      </w:r>
    </w:p>
    <w:p w14:paraId="38648606" w14:textId="5F81E03B" w:rsidR="00BE4D54" w:rsidRDefault="00C40FCD" w:rsidP="00BE4D54">
      <w:pPr>
        <w:keepNext/>
        <w:jc w:val="center"/>
      </w:pPr>
      <w:r>
        <w:rPr>
          <w:noProof/>
          <w:lang w:eastAsia="en-GB"/>
        </w:rPr>
        <w:drawing>
          <wp:inline distT="0" distB="0" distL="0" distR="0" wp14:anchorId="14842A60" wp14:editId="745E3EE4">
            <wp:extent cx="5731508" cy="3524044"/>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formance Management Metho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8" cy="3524044"/>
                    </a:xfrm>
                    <a:prstGeom prst="rect">
                      <a:avLst/>
                    </a:prstGeom>
                  </pic:spPr>
                </pic:pic>
              </a:graphicData>
            </a:graphic>
          </wp:inline>
        </w:drawing>
      </w:r>
    </w:p>
    <w:p w14:paraId="50F00D6C" w14:textId="6C54FA73" w:rsidR="00526203" w:rsidRDefault="00BE4D54" w:rsidP="00BE4D54">
      <w:pPr>
        <w:pStyle w:val="Caption"/>
        <w:jc w:val="center"/>
      </w:pPr>
      <w:bookmarkStart w:id="6" w:name="_Ref431392326"/>
      <w:r>
        <w:t xml:space="preserve">Figure </w:t>
      </w:r>
      <w:fldSimple w:instr=" SEQ Figure \* ARABIC ">
        <w:r w:rsidR="00F82748">
          <w:rPr>
            <w:noProof/>
          </w:rPr>
          <w:t>2</w:t>
        </w:r>
      </w:fldSimple>
      <w:bookmarkEnd w:id="6"/>
      <w:r>
        <w:t>: Performance Management Methods</w:t>
      </w:r>
    </w:p>
    <w:p w14:paraId="11BD8CA8" w14:textId="58B7AA71" w:rsidR="001218B6" w:rsidRDefault="00C0609C" w:rsidP="009F0C3B">
      <w:pPr>
        <w:rPr>
          <w:b/>
          <w:lang w:val="en-IE" w:eastAsia="en-GB"/>
        </w:rPr>
        <w:sectPr w:rsidR="001218B6" w:rsidSect="00B4653B">
          <w:headerReference w:type="default" r:id="rId10"/>
          <w:footerReference w:type="default" r:id="rId11"/>
          <w:pgSz w:w="11906" w:h="16838"/>
          <w:pgMar w:top="1440" w:right="1440" w:bottom="1440" w:left="1440" w:header="340" w:footer="708" w:gutter="0"/>
          <w:cols w:space="708"/>
          <w:docGrid w:linePitch="360"/>
        </w:sectPr>
      </w:pPr>
      <w:r w:rsidRPr="00790457">
        <w:rPr>
          <w:lang w:val="en-IE" w:eastAsia="en-GB"/>
        </w:rPr>
        <w:t xml:space="preserve">These three categories of method have different capabilities, benefits and disadvantages, as shown </w:t>
      </w:r>
      <w:r w:rsidRPr="00CF613B">
        <w:rPr>
          <w:lang w:val="en-IE" w:eastAsia="en-GB"/>
        </w:rPr>
        <w:t>in</w:t>
      </w:r>
      <w:r w:rsidR="00E033E5" w:rsidRPr="00CF613B">
        <w:rPr>
          <w:lang w:val="en-IE" w:eastAsia="en-GB"/>
        </w:rPr>
        <w:t xml:space="preserve"> </w:t>
      </w:r>
      <w:r w:rsidR="00CF613B" w:rsidRPr="00CF613B">
        <w:rPr>
          <w:b/>
          <w:lang w:val="en-IE" w:eastAsia="en-GB"/>
        </w:rPr>
        <w:fldChar w:fldCharType="begin"/>
      </w:r>
      <w:r w:rsidR="00CF613B" w:rsidRPr="00CF613B">
        <w:rPr>
          <w:b/>
          <w:lang w:val="en-IE" w:eastAsia="en-GB"/>
        </w:rPr>
        <w:instrText xml:space="preserve"> REF _Ref431754776 \h </w:instrText>
      </w:r>
      <w:r w:rsidR="00CF613B" w:rsidRPr="00CF613B">
        <w:rPr>
          <w:b/>
          <w:lang w:val="en-IE" w:eastAsia="en-GB"/>
        </w:rPr>
      </w:r>
      <w:r w:rsidR="00CF613B" w:rsidRPr="00CF613B">
        <w:rPr>
          <w:b/>
          <w:lang w:val="en-IE" w:eastAsia="en-GB"/>
        </w:rPr>
        <w:instrText xml:space="preserve"> \* MERGEFORMAT </w:instrText>
      </w:r>
      <w:r w:rsidR="00CF613B" w:rsidRPr="00CF613B">
        <w:rPr>
          <w:b/>
          <w:lang w:val="en-IE" w:eastAsia="en-GB"/>
        </w:rPr>
        <w:fldChar w:fldCharType="separate"/>
      </w:r>
      <w:r w:rsidR="00CF613B" w:rsidRPr="00CF613B">
        <w:rPr>
          <w:b/>
        </w:rPr>
        <w:t xml:space="preserve">Table </w:t>
      </w:r>
      <w:r w:rsidR="00CF613B" w:rsidRPr="00CF613B">
        <w:rPr>
          <w:b/>
          <w:noProof/>
        </w:rPr>
        <w:t>3</w:t>
      </w:r>
      <w:r w:rsidR="00CF613B" w:rsidRPr="00CF613B">
        <w:rPr>
          <w:b/>
          <w:lang w:val="en-IE" w:eastAsia="en-GB"/>
        </w:rPr>
        <w:fldChar w:fldCharType="end"/>
      </w:r>
      <w:r w:rsidR="00CF613B" w:rsidRPr="00CF613B">
        <w:rPr>
          <w:b/>
          <w:lang w:val="en-IE" w:eastAsia="en-GB"/>
        </w:rPr>
        <w:t xml:space="preserve">, </w:t>
      </w:r>
      <w:r w:rsidR="00CF613B" w:rsidRPr="00CF613B">
        <w:rPr>
          <w:b/>
          <w:lang w:val="en-IE" w:eastAsia="en-GB"/>
        </w:rPr>
        <w:fldChar w:fldCharType="begin"/>
      </w:r>
      <w:r w:rsidR="00CF613B" w:rsidRPr="00CF613B">
        <w:rPr>
          <w:b/>
          <w:lang w:val="en-IE" w:eastAsia="en-GB"/>
        </w:rPr>
        <w:instrText xml:space="preserve"> REF _Ref431775277 \h </w:instrText>
      </w:r>
      <w:r w:rsidR="00CF613B" w:rsidRPr="00CF613B">
        <w:rPr>
          <w:b/>
          <w:lang w:val="en-IE" w:eastAsia="en-GB"/>
        </w:rPr>
      </w:r>
      <w:r w:rsidR="00CF613B" w:rsidRPr="00CF613B">
        <w:rPr>
          <w:b/>
          <w:lang w:val="en-IE" w:eastAsia="en-GB"/>
        </w:rPr>
        <w:instrText xml:space="preserve"> \* MERGEFORMAT </w:instrText>
      </w:r>
      <w:r w:rsidR="00CF613B" w:rsidRPr="00CF613B">
        <w:rPr>
          <w:b/>
          <w:lang w:val="en-IE" w:eastAsia="en-GB"/>
        </w:rPr>
        <w:fldChar w:fldCharType="separate"/>
      </w:r>
      <w:r w:rsidR="00CF613B" w:rsidRPr="00CF613B">
        <w:rPr>
          <w:b/>
        </w:rPr>
        <w:t xml:space="preserve">Table </w:t>
      </w:r>
      <w:r w:rsidR="00CF613B" w:rsidRPr="00CF613B">
        <w:rPr>
          <w:b/>
          <w:noProof/>
        </w:rPr>
        <w:t>4</w:t>
      </w:r>
      <w:r w:rsidR="00CF613B" w:rsidRPr="00CF613B">
        <w:rPr>
          <w:b/>
          <w:lang w:val="en-IE" w:eastAsia="en-GB"/>
        </w:rPr>
        <w:fldChar w:fldCharType="end"/>
      </w:r>
      <w:r w:rsidR="00CF613B" w:rsidRPr="00CF613B">
        <w:rPr>
          <w:b/>
          <w:lang w:val="en-IE" w:eastAsia="en-GB"/>
        </w:rPr>
        <w:t xml:space="preserve">, </w:t>
      </w:r>
      <w:r w:rsidR="00CF613B" w:rsidRPr="00CF613B">
        <w:rPr>
          <w:lang w:val="en-IE" w:eastAsia="en-GB"/>
        </w:rPr>
        <w:t xml:space="preserve">and </w:t>
      </w:r>
      <w:r w:rsidR="00CF613B" w:rsidRPr="00CF613B">
        <w:rPr>
          <w:b/>
          <w:lang w:val="en-IE" w:eastAsia="en-GB"/>
        </w:rPr>
        <w:fldChar w:fldCharType="begin"/>
      </w:r>
      <w:r w:rsidR="00CF613B" w:rsidRPr="00CF613B">
        <w:rPr>
          <w:b/>
          <w:lang w:val="en-IE" w:eastAsia="en-GB"/>
        </w:rPr>
        <w:instrText xml:space="preserve"> REF _Ref431798254 \h </w:instrText>
      </w:r>
      <w:r w:rsidR="00CF613B" w:rsidRPr="00CF613B">
        <w:rPr>
          <w:b/>
          <w:lang w:val="en-IE" w:eastAsia="en-GB"/>
        </w:rPr>
      </w:r>
      <w:r w:rsidR="00CF613B" w:rsidRPr="00CF613B">
        <w:rPr>
          <w:b/>
          <w:lang w:val="en-IE" w:eastAsia="en-GB"/>
        </w:rPr>
        <w:instrText xml:space="preserve"> \* MERGEFORMAT </w:instrText>
      </w:r>
      <w:r w:rsidR="00CF613B" w:rsidRPr="00CF613B">
        <w:rPr>
          <w:b/>
          <w:lang w:val="en-IE" w:eastAsia="en-GB"/>
        </w:rPr>
        <w:fldChar w:fldCharType="separate"/>
      </w:r>
      <w:r w:rsidR="00CF613B" w:rsidRPr="00CF613B">
        <w:rPr>
          <w:b/>
        </w:rPr>
        <w:t xml:space="preserve">Table </w:t>
      </w:r>
      <w:r w:rsidR="00CF613B" w:rsidRPr="00CF613B">
        <w:rPr>
          <w:b/>
          <w:noProof/>
        </w:rPr>
        <w:t>5</w:t>
      </w:r>
      <w:r w:rsidR="00CF613B" w:rsidRPr="00CF613B">
        <w:rPr>
          <w:b/>
          <w:lang w:val="en-IE" w:eastAsia="en-GB"/>
        </w:rPr>
        <w:fldChar w:fldCharType="end"/>
      </w:r>
      <w:r w:rsidRPr="00CF613B">
        <w:rPr>
          <w:b/>
          <w:lang w:val="en-IE" w:eastAsia="en-GB"/>
        </w:rPr>
        <w:t>.</w:t>
      </w:r>
    </w:p>
    <w:tbl>
      <w:tblPr>
        <w:tblStyle w:val="TableGrid"/>
        <w:tblW w:w="14170" w:type="dxa"/>
        <w:tblLook w:val="04A0" w:firstRow="1" w:lastRow="0" w:firstColumn="1" w:lastColumn="0" w:noHBand="0" w:noVBand="1"/>
      </w:tblPr>
      <w:tblGrid>
        <w:gridCol w:w="2324"/>
        <w:gridCol w:w="2916"/>
        <w:gridCol w:w="1733"/>
        <w:gridCol w:w="2325"/>
        <w:gridCol w:w="4872"/>
      </w:tblGrid>
      <w:tr w:rsidR="00E22B4E" w:rsidRPr="00D774A2" w14:paraId="1FFF9F7D" w14:textId="77F718D7" w:rsidTr="008031EA">
        <w:tc>
          <w:tcPr>
            <w:tcW w:w="2324" w:type="dxa"/>
            <w:shd w:val="clear" w:color="auto" w:fill="BFBFBF" w:themeFill="background1" w:themeFillShade="BF"/>
          </w:tcPr>
          <w:p w14:paraId="651DB174" w14:textId="35F4155C" w:rsidR="00E22B4E" w:rsidRPr="00D774A2" w:rsidRDefault="00E22B4E" w:rsidP="001218B6">
            <w:pPr>
              <w:jc w:val="left"/>
              <w:rPr>
                <w:b/>
                <w:i/>
                <w:sz w:val="18"/>
                <w:szCs w:val="18"/>
                <w:lang w:val="en-IE" w:eastAsia="en-GB"/>
              </w:rPr>
            </w:pPr>
            <w:r w:rsidRPr="00D774A2">
              <w:rPr>
                <w:b/>
                <w:i/>
                <w:sz w:val="18"/>
                <w:szCs w:val="18"/>
                <w:lang w:val="en-IE" w:eastAsia="en-GB"/>
              </w:rPr>
              <w:lastRenderedPageBreak/>
              <w:t>Method</w:t>
            </w:r>
          </w:p>
        </w:tc>
        <w:tc>
          <w:tcPr>
            <w:tcW w:w="2916" w:type="dxa"/>
            <w:shd w:val="clear" w:color="auto" w:fill="BFBFBF" w:themeFill="background1" w:themeFillShade="BF"/>
          </w:tcPr>
          <w:p w14:paraId="3F2D9A37" w14:textId="6FE434F9" w:rsidR="00E22B4E" w:rsidRPr="00D774A2" w:rsidRDefault="00E22B4E" w:rsidP="001218B6">
            <w:pPr>
              <w:jc w:val="left"/>
              <w:rPr>
                <w:b/>
                <w:i/>
                <w:sz w:val="18"/>
                <w:szCs w:val="18"/>
                <w:lang w:val="en-IE" w:eastAsia="en-GB"/>
              </w:rPr>
            </w:pPr>
            <w:r w:rsidRPr="00D774A2">
              <w:rPr>
                <w:b/>
                <w:i/>
                <w:sz w:val="18"/>
                <w:szCs w:val="18"/>
                <w:lang w:val="en-IE" w:eastAsia="en-GB"/>
              </w:rPr>
              <w:t>Description</w:t>
            </w:r>
          </w:p>
        </w:tc>
        <w:tc>
          <w:tcPr>
            <w:tcW w:w="1733" w:type="dxa"/>
            <w:shd w:val="clear" w:color="auto" w:fill="BFBFBF" w:themeFill="background1" w:themeFillShade="BF"/>
          </w:tcPr>
          <w:p w14:paraId="3C3E8BCD" w14:textId="13543AF0" w:rsidR="00E22B4E" w:rsidRPr="00D774A2" w:rsidRDefault="00E22B4E" w:rsidP="001218B6">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46860F24" w14:textId="2165BF4A" w:rsidR="00E22B4E" w:rsidRPr="00D774A2" w:rsidRDefault="00E22B4E" w:rsidP="001218B6">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5D80D628" w14:textId="21723C70" w:rsidR="00E22B4E" w:rsidRPr="00D774A2" w:rsidRDefault="00E22B4E" w:rsidP="001218B6">
            <w:pPr>
              <w:jc w:val="left"/>
              <w:rPr>
                <w:b/>
                <w:i/>
                <w:sz w:val="18"/>
                <w:szCs w:val="18"/>
                <w:lang w:val="en-IE" w:eastAsia="en-GB"/>
              </w:rPr>
            </w:pPr>
            <w:r w:rsidRPr="00D774A2">
              <w:rPr>
                <w:b/>
                <w:i/>
                <w:sz w:val="18"/>
                <w:szCs w:val="18"/>
                <w:lang w:val="en-IE" w:eastAsia="en-GB"/>
              </w:rPr>
              <w:t>Examples</w:t>
            </w:r>
          </w:p>
        </w:tc>
      </w:tr>
      <w:tr w:rsidR="00E22B4E" w:rsidRPr="00D774A2" w14:paraId="7980B232" w14:textId="32A4A5A8" w:rsidTr="008031EA">
        <w:tc>
          <w:tcPr>
            <w:tcW w:w="2324" w:type="dxa"/>
          </w:tcPr>
          <w:p w14:paraId="2C9635DC" w14:textId="3E1337FC" w:rsidR="00E22B4E" w:rsidRPr="00D774A2" w:rsidRDefault="00E22B4E" w:rsidP="001218B6">
            <w:pPr>
              <w:jc w:val="left"/>
              <w:rPr>
                <w:sz w:val="18"/>
                <w:szCs w:val="18"/>
                <w:lang w:val="en-IE" w:eastAsia="en-GB"/>
              </w:rPr>
            </w:pPr>
            <w:r w:rsidRPr="00D774A2">
              <w:rPr>
                <w:sz w:val="18"/>
                <w:szCs w:val="18"/>
                <w:lang w:val="en-IE" w:eastAsia="en-GB"/>
              </w:rPr>
              <w:t>Kalman Filters</w:t>
            </w:r>
          </w:p>
        </w:tc>
        <w:tc>
          <w:tcPr>
            <w:tcW w:w="2916" w:type="dxa"/>
          </w:tcPr>
          <w:p w14:paraId="199CFC49" w14:textId="203FF17C" w:rsidR="00E22B4E" w:rsidRPr="00D774A2" w:rsidRDefault="00E22B4E" w:rsidP="008F2651">
            <w:pPr>
              <w:jc w:val="left"/>
              <w:rPr>
                <w:sz w:val="18"/>
                <w:szCs w:val="18"/>
                <w:lang w:val="en-IE" w:eastAsia="en-GB"/>
              </w:rPr>
            </w:pPr>
            <w:r w:rsidRPr="00D774A2">
              <w:rPr>
                <w:rFonts w:eastAsia="Times New Roman" w:cs="Times New Roman"/>
                <w:color w:val="000000"/>
                <w:sz w:val="18"/>
                <w:szCs w:val="18"/>
                <w:lang w:eastAsia="en-GB"/>
              </w:rPr>
              <w:t>A Kalman filter</w:t>
            </w:r>
            <w:r w:rsidR="008F2651" w:rsidRPr="00D774A2">
              <w:rPr>
                <w:rFonts w:eastAsia="Times New Roman" w:cs="Times New Roman"/>
                <w:color w:val="000000"/>
                <w:sz w:val="18"/>
                <w:szCs w:val="18"/>
                <w:lang w:eastAsia="en-GB"/>
              </w:rPr>
              <w:t xml:space="preserve"> allows the combination of observed and predicted parameters </w:t>
            </w:r>
            <w:r w:rsidR="002064A5" w:rsidRPr="00D774A2">
              <w:rPr>
                <w:rFonts w:eastAsia="Times New Roman" w:cs="Times New Roman"/>
                <w:color w:val="000000"/>
                <w:sz w:val="18"/>
                <w:szCs w:val="18"/>
                <w:lang w:eastAsia="en-GB"/>
              </w:rPr>
              <w:t>to more accurately predict future parameters than with a physical model alone. It also allows for the reduction of the effects of noisy data on models.</w:t>
            </w:r>
          </w:p>
        </w:tc>
        <w:tc>
          <w:tcPr>
            <w:tcW w:w="1733" w:type="dxa"/>
          </w:tcPr>
          <w:p w14:paraId="244C7B33" w14:textId="77777777" w:rsidR="00E22B4E" w:rsidRPr="00D774A2" w:rsidRDefault="00E22B4E" w:rsidP="001218B6">
            <w:pPr>
              <w:jc w:val="left"/>
              <w:rPr>
                <w:sz w:val="18"/>
                <w:szCs w:val="18"/>
                <w:lang w:val="en-IE" w:eastAsia="en-GB"/>
              </w:rPr>
            </w:pPr>
            <w:r w:rsidRPr="00D774A2">
              <w:rPr>
                <w:sz w:val="18"/>
                <w:szCs w:val="18"/>
                <w:lang w:val="en-IE" w:eastAsia="en-GB"/>
              </w:rPr>
              <w:t>Very accurate</w:t>
            </w:r>
          </w:p>
          <w:p w14:paraId="7CFB27C7" w14:textId="352842D5" w:rsidR="00E22B4E" w:rsidRPr="00D774A2" w:rsidRDefault="00E22B4E" w:rsidP="001218B6">
            <w:pPr>
              <w:jc w:val="left"/>
              <w:rPr>
                <w:sz w:val="18"/>
                <w:szCs w:val="18"/>
                <w:lang w:val="en-IE" w:eastAsia="en-GB"/>
              </w:rPr>
            </w:pPr>
            <w:r w:rsidRPr="00D774A2">
              <w:rPr>
                <w:sz w:val="18"/>
                <w:szCs w:val="18"/>
                <w:lang w:val="en-IE" w:eastAsia="en-GB"/>
              </w:rPr>
              <w:t>Transients may be modelled</w:t>
            </w:r>
          </w:p>
        </w:tc>
        <w:tc>
          <w:tcPr>
            <w:tcW w:w="2325" w:type="dxa"/>
          </w:tcPr>
          <w:p w14:paraId="6498C86F" w14:textId="77777777" w:rsidR="00E22B4E" w:rsidRPr="00D774A2" w:rsidRDefault="00E22B4E" w:rsidP="001218B6">
            <w:pPr>
              <w:jc w:val="left"/>
              <w:rPr>
                <w:sz w:val="18"/>
                <w:szCs w:val="18"/>
                <w:lang w:val="en-IE" w:eastAsia="en-GB"/>
              </w:rPr>
            </w:pPr>
            <w:r w:rsidRPr="00D774A2">
              <w:rPr>
                <w:sz w:val="18"/>
                <w:szCs w:val="18"/>
                <w:lang w:val="en-IE" w:eastAsia="en-GB"/>
              </w:rPr>
              <w:t>Computationally expensive</w:t>
            </w:r>
          </w:p>
          <w:p w14:paraId="558BE865" w14:textId="77777777" w:rsidR="00E22B4E" w:rsidRPr="00D774A2" w:rsidRDefault="00E22B4E" w:rsidP="001218B6">
            <w:pPr>
              <w:jc w:val="left"/>
              <w:rPr>
                <w:sz w:val="18"/>
                <w:szCs w:val="18"/>
                <w:lang w:val="en-IE" w:eastAsia="en-GB"/>
              </w:rPr>
            </w:pPr>
            <w:r w:rsidRPr="00D774A2">
              <w:rPr>
                <w:sz w:val="18"/>
                <w:szCs w:val="18"/>
                <w:lang w:val="en-IE" w:eastAsia="en-GB"/>
              </w:rPr>
              <w:t>Complex to create</w:t>
            </w:r>
          </w:p>
          <w:p w14:paraId="4A31F494" w14:textId="35314774" w:rsidR="00E22B4E" w:rsidRPr="00D774A2" w:rsidRDefault="00E22B4E" w:rsidP="001218B6">
            <w:pPr>
              <w:jc w:val="left"/>
              <w:rPr>
                <w:sz w:val="18"/>
                <w:szCs w:val="18"/>
                <w:lang w:val="en-IE" w:eastAsia="en-GB"/>
              </w:rPr>
            </w:pPr>
            <w:r w:rsidRPr="00D774A2">
              <w:rPr>
                <w:sz w:val="18"/>
                <w:szCs w:val="18"/>
                <w:lang w:val="en-IE" w:eastAsia="en-GB"/>
              </w:rPr>
              <w:t>Typically require many inputs from system</w:t>
            </w:r>
          </w:p>
        </w:tc>
        <w:tc>
          <w:tcPr>
            <w:tcW w:w="4872" w:type="dxa"/>
          </w:tcPr>
          <w:p w14:paraId="7173F1CC" w14:textId="2983FD4B" w:rsidR="00E22B4E" w:rsidRPr="00D774A2" w:rsidRDefault="00E22B4E"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Backi et al. 2013)"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acki et al. 2013)</w:t>
            </w:r>
            <w:r w:rsidRPr="00D774A2">
              <w:rPr>
                <w:sz w:val="18"/>
                <w:szCs w:val="18"/>
                <w:lang w:val="en-IE" w:eastAsia="en-GB"/>
              </w:rPr>
              <w:fldChar w:fldCharType="end"/>
            </w:r>
          </w:p>
          <w:p w14:paraId="7308F028" w14:textId="77777777" w:rsidR="00E22B4E" w:rsidRPr="00D774A2" w:rsidRDefault="00E22B4E" w:rsidP="001218B6">
            <w:pPr>
              <w:jc w:val="left"/>
              <w:rPr>
                <w:sz w:val="18"/>
                <w:szCs w:val="18"/>
                <w:lang w:val="en-IE" w:eastAsia="en-GB"/>
              </w:rPr>
            </w:pPr>
          </w:p>
          <w:p w14:paraId="4EF34EA3" w14:textId="2A74DD6C" w:rsidR="00E22B4E" w:rsidRPr="00D774A2" w:rsidRDefault="00E22B4E" w:rsidP="00E22B4E">
            <w:pPr>
              <w:jc w:val="left"/>
              <w:rPr>
                <w:sz w:val="18"/>
                <w:szCs w:val="18"/>
                <w:lang w:val="en-IE" w:eastAsia="en-GB"/>
              </w:rPr>
            </w:pPr>
            <w:r w:rsidRPr="00D774A2">
              <w:rPr>
                <w:sz w:val="18"/>
                <w:szCs w:val="18"/>
                <w:lang w:val="en-IE" w:eastAsia="en-GB"/>
              </w:rPr>
              <w:t xml:space="preserve">Fault detection </w:t>
            </w:r>
            <w:r w:rsidR="00E3259F">
              <w:rPr>
                <w:sz w:val="18"/>
                <w:szCs w:val="18"/>
                <w:lang w:val="en-IE" w:eastAsia="en-GB"/>
              </w:rPr>
              <w:t xml:space="preserve">for gas turbine compressor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109/EMS.2010.47", "ISBN" : "978-1-4244-9313-5", "author" : [ { "dropping-particle" : "", "family" : "Salar", "given" : "Amin", "non-dropping-particle" : "", "parse-names" : false, "suffix" : "" }, { "dropping-particle" : "", "family" : "Hosseini", "given" : "Seyed Mehrdad", "non-dropping-particle" : "", "parse-names" : false, "suffix" : "" }, { "dropping-particle" : "", "family" : "Zangmolk", "given" : "Behnam Rezaei", "non-dropping-particle" : "", "parse-names" : false, "suffix" : "" }, { "dropping-particle" : "", "family" : "Sedigh", "given" : "Ali Khaki", "non-dropping-particle" : "", "parse-names" : false, "suffix" : "" } ], "container-title" : "2010 Fourth UKSim European Symposium on Computer Modeling and Simulation", "id" : "ITEM-1", "issue" : "2", "issued" : { "date-parts" : [ [ "2010" ] ] }, "page" : "240-247", "title" : "Improving Model-Based Gas Turbine Fault Diagnosis Using Multi-Operating Point Method", "type" : "article-journal" }, "uris" : [ "http://www.mendeley.com/documents/?uuid=1719bb98-00f1-4164-8cca-9671b14960fb" ] } ], "mendeley" : { "formattedCitation" : "(Salar et al. 2010)", "plainTextFormattedCitation" : "(Salar et al. 2010)", "previouslyFormattedCitation" : "(Salar et al. 2010)"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Salar et al. 2010)</w:t>
            </w:r>
            <w:r w:rsidRPr="00D774A2">
              <w:rPr>
                <w:sz w:val="18"/>
                <w:szCs w:val="18"/>
                <w:lang w:val="en-IE" w:eastAsia="en-GB"/>
              </w:rPr>
              <w:fldChar w:fldCharType="end"/>
            </w:r>
          </w:p>
          <w:p w14:paraId="51939ECE" w14:textId="77777777" w:rsidR="003D2313" w:rsidRPr="00D774A2" w:rsidRDefault="003D2313" w:rsidP="00E22B4E">
            <w:pPr>
              <w:jc w:val="left"/>
              <w:rPr>
                <w:sz w:val="18"/>
                <w:szCs w:val="18"/>
                <w:lang w:val="en-IE" w:eastAsia="en-GB"/>
              </w:rPr>
            </w:pPr>
          </w:p>
          <w:p w14:paraId="5CB30565" w14:textId="0E740DFF" w:rsidR="003D2313" w:rsidRDefault="003D2313" w:rsidP="00E22B4E">
            <w:pPr>
              <w:jc w:val="left"/>
              <w:rPr>
                <w:sz w:val="18"/>
                <w:szCs w:val="18"/>
                <w:lang w:val="en-IE" w:eastAsia="en-GB"/>
              </w:rPr>
            </w:pPr>
            <w:r w:rsidRPr="00D774A2">
              <w:rPr>
                <w:sz w:val="18"/>
                <w:szCs w:val="18"/>
                <w:lang w:val="en-IE" w:eastAsia="en-GB"/>
              </w:rPr>
              <w:t xml:space="preserve">State estimation of a thermal power plant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Nair et al. 2011)"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Nair et al. 2011)</w:t>
            </w:r>
            <w:r w:rsidRPr="00D774A2">
              <w:rPr>
                <w:sz w:val="18"/>
                <w:szCs w:val="18"/>
                <w:lang w:val="en-IE" w:eastAsia="en-GB"/>
              </w:rPr>
              <w:fldChar w:fldCharType="end"/>
            </w:r>
          </w:p>
          <w:p w14:paraId="5AE2DBFE" w14:textId="77777777" w:rsidR="004C7F18" w:rsidRDefault="004C7F18" w:rsidP="00E22B4E">
            <w:pPr>
              <w:jc w:val="left"/>
              <w:rPr>
                <w:sz w:val="18"/>
                <w:szCs w:val="18"/>
                <w:lang w:val="en-IE" w:eastAsia="en-GB"/>
              </w:rPr>
            </w:pPr>
          </w:p>
          <w:p w14:paraId="7E06B0D4" w14:textId="5226A29F" w:rsidR="004C7F18" w:rsidRPr="00D774A2" w:rsidRDefault="004C7F18" w:rsidP="00E22B4E">
            <w:pPr>
              <w:jc w:val="left"/>
              <w:rPr>
                <w:sz w:val="18"/>
                <w:szCs w:val="18"/>
                <w:lang w:val="en-IE" w:eastAsia="en-GB"/>
              </w:rPr>
            </w:pPr>
            <w:r>
              <w:rPr>
                <w:sz w:val="18"/>
                <w:szCs w:val="18"/>
                <w:lang w:val="en-IE" w:eastAsia="en-GB"/>
              </w:rPr>
              <w:t xml:space="preserve">Leakage detection of a pneumatic network </w:t>
            </w:r>
            <w:r>
              <w:rPr>
                <w:sz w:val="18"/>
                <w:szCs w:val="18"/>
                <w:lang w:val="en-IE" w:eastAsia="en-GB"/>
              </w:rPr>
              <w:fldChar w:fldCharType="begin" w:fldLock="1"/>
            </w:r>
            <w:r w:rsidR="00CF613B">
              <w:rPr>
                <w:sz w:val="18"/>
                <w:szCs w:val="18"/>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Krichel &amp; Sawodny 2011)</w:t>
            </w:r>
            <w:r>
              <w:rPr>
                <w:sz w:val="18"/>
                <w:szCs w:val="18"/>
                <w:lang w:val="en-IE" w:eastAsia="en-GB"/>
              </w:rPr>
              <w:fldChar w:fldCharType="end"/>
            </w:r>
          </w:p>
        </w:tc>
      </w:tr>
      <w:tr w:rsidR="00E22B4E" w:rsidRPr="00D774A2" w14:paraId="0BDE0AD5" w14:textId="5CC1CA67" w:rsidTr="008031EA">
        <w:tc>
          <w:tcPr>
            <w:tcW w:w="2324" w:type="dxa"/>
          </w:tcPr>
          <w:p w14:paraId="05230D2C" w14:textId="094BA035" w:rsidR="00E22B4E" w:rsidRPr="00D774A2" w:rsidRDefault="00E22B4E" w:rsidP="008031EA">
            <w:pPr>
              <w:jc w:val="left"/>
              <w:rPr>
                <w:sz w:val="18"/>
                <w:szCs w:val="18"/>
                <w:lang w:val="en-IE" w:eastAsia="en-GB"/>
              </w:rPr>
            </w:pPr>
            <w:r w:rsidRPr="00D774A2">
              <w:rPr>
                <w:sz w:val="18"/>
                <w:szCs w:val="18"/>
                <w:lang w:val="en-IE" w:eastAsia="en-GB"/>
              </w:rPr>
              <w:t>Diagnostic Observers</w:t>
            </w:r>
          </w:p>
        </w:tc>
        <w:tc>
          <w:tcPr>
            <w:tcW w:w="2916" w:type="dxa"/>
          </w:tcPr>
          <w:p w14:paraId="2CBCF76D" w14:textId="5D2E06E9" w:rsidR="00E22B4E" w:rsidRPr="008031EA" w:rsidRDefault="008031EA" w:rsidP="008031EA">
            <w:pPr>
              <w:jc w:val="left"/>
              <w:rPr>
                <w:rFonts w:eastAsia="Times New Roman" w:cs="Times New Roman"/>
                <w:color w:val="000000"/>
                <w:sz w:val="18"/>
                <w:szCs w:val="18"/>
                <w:lang w:eastAsia="en-GB"/>
              </w:rPr>
            </w:pPr>
            <w:r>
              <w:rPr>
                <w:rFonts w:eastAsia="Times New Roman" w:cs="Times New Roman"/>
                <w:color w:val="000000"/>
                <w:sz w:val="18"/>
                <w:szCs w:val="18"/>
                <w:lang w:eastAsia="en-GB"/>
              </w:rPr>
              <w:t>Employing state observers, typically one for each fault, which represent a different output from a model, in order that observed differences in outputs may be attributed to faults</w:t>
            </w:r>
            <w:r w:rsidR="009B3630" w:rsidRPr="00D774A2">
              <w:rPr>
                <w:rFonts w:eastAsia="Times New Roman" w:cs="Times New Roman"/>
                <w:color w:val="000000"/>
                <w:sz w:val="18"/>
                <w:szCs w:val="18"/>
                <w:lang w:eastAsia="en-GB"/>
              </w:rPr>
              <w:t xml:space="preserve"> to how to change a model to remove deviations from expected behaviour</w:t>
            </w:r>
          </w:p>
        </w:tc>
        <w:tc>
          <w:tcPr>
            <w:tcW w:w="1733" w:type="dxa"/>
          </w:tcPr>
          <w:p w14:paraId="30B6328C" w14:textId="7EBA9372" w:rsidR="00E22B4E" w:rsidRPr="00D774A2" w:rsidRDefault="000B160C" w:rsidP="001218B6">
            <w:pPr>
              <w:jc w:val="left"/>
              <w:rPr>
                <w:sz w:val="18"/>
                <w:szCs w:val="18"/>
                <w:lang w:val="en-IE" w:eastAsia="en-GB"/>
              </w:rPr>
            </w:pPr>
            <w:r w:rsidRPr="00D774A2">
              <w:rPr>
                <w:sz w:val="18"/>
                <w:szCs w:val="18"/>
                <w:lang w:val="en-IE" w:eastAsia="en-GB"/>
              </w:rPr>
              <w:t>Accurate isolation of individual faults possible</w:t>
            </w:r>
          </w:p>
        </w:tc>
        <w:tc>
          <w:tcPr>
            <w:tcW w:w="2325" w:type="dxa"/>
          </w:tcPr>
          <w:p w14:paraId="58BDFE9F" w14:textId="17252D42" w:rsidR="00E22B4E" w:rsidRPr="00D774A2" w:rsidRDefault="009B3630" w:rsidP="009B3630">
            <w:pPr>
              <w:jc w:val="left"/>
              <w:rPr>
                <w:sz w:val="18"/>
                <w:szCs w:val="18"/>
                <w:lang w:val="en-IE" w:eastAsia="en-GB"/>
              </w:rPr>
            </w:pPr>
            <w:r w:rsidRPr="00D774A2">
              <w:rPr>
                <w:sz w:val="18"/>
                <w:szCs w:val="18"/>
                <w:lang w:val="en-IE" w:eastAsia="en-GB"/>
              </w:rPr>
              <w:t>Observers required for each individual potential fault state</w:t>
            </w:r>
          </w:p>
        </w:tc>
        <w:tc>
          <w:tcPr>
            <w:tcW w:w="4872" w:type="dxa"/>
          </w:tcPr>
          <w:p w14:paraId="0D74E4BE" w14:textId="1DAEEF50" w:rsidR="00E22B4E" w:rsidRPr="00D774A2" w:rsidRDefault="00646AE8" w:rsidP="001218B6">
            <w:pPr>
              <w:jc w:val="left"/>
              <w:rPr>
                <w:sz w:val="18"/>
                <w:szCs w:val="18"/>
                <w:lang w:val="en-IE" w:eastAsia="en-GB"/>
              </w:rPr>
            </w:pPr>
            <w:r w:rsidRPr="00D774A2">
              <w:rPr>
                <w:sz w:val="18"/>
                <w:szCs w:val="18"/>
                <w:lang w:val="en-IE" w:eastAsia="en-GB"/>
              </w:rPr>
              <w:t xml:space="preserve">Fault detection of a steam boiler feed water preheater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016/S0967-0661(99)00181-1", "ISSN" : "09670661", "abstract" : "This paper presents a case study, where a failure detection filter and failure diagnosis based on the generalized Luenberger observer (GLO) are implemented. It is known that these types of observers use the output and the output derivatives of the observed system as its inputs. In some cases, the derivatives can cause false failure propagation, making diagnosis impossible. This study focuses on the GLO implementation using an industry example. (C) 2000 Elsevier Science Ltd. All rights reserved.", "author" : [ { "dropping-particle" : "", "family" : "Tarantino", "given" : "Rocco", "non-dropping-particle" : "", "parse-names" : false, "suffix" : "" }, { "dropping-particle" : "", "family" : "Szigeti", "given" : "Ferenc", "non-dropping-particle" : "", "parse-names" : false, "suffix" : "" }, { "dropping-particle" : "", "family" : "Colina-Morles", "given" : "Eliezer", "non-dropping-particle" : "", "parse-names" : false, "suffix" : "" } ], "container-title" : "Control Engineering Practice", "id" : "ITEM-1", "issue" : "6", "issued" : { "date-parts" : [ [ "2000" ] ] }, "page" : "665-671", "title" : "Generalized Luenberger observer-based fault-detection filter design: An industrial application", "type" : "article-journal", "volume" : "8" }, "uris" : [ "http://www.mendeley.com/documents/?uuid=bc7e7a42-cf15-4a53-b71c-bbd5251c6b8a" ] } ], "mendeley" : { "formattedCitation" : "(Tarantino et al. 2000)", "plainTextFormattedCitation" : "(Tarantino et al. 2000)", "previouslyFormattedCitation" : "(Tarantino et al. 2000)"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Tarantino et al. 2000)</w:t>
            </w:r>
            <w:r w:rsidRPr="00D774A2">
              <w:rPr>
                <w:sz w:val="18"/>
                <w:szCs w:val="18"/>
                <w:lang w:val="en-IE" w:eastAsia="en-GB"/>
              </w:rPr>
              <w:fldChar w:fldCharType="end"/>
            </w:r>
          </w:p>
          <w:p w14:paraId="58781447" w14:textId="77777777" w:rsidR="00646AE8" w:rsidRPr="00D774A2" w:rsidRDefault="00646AE8" w:rsidP="001218B6">
            <w:pPr>
              <w:jc w:val="left"/>
              <w:rPr>
                <w:sz w:val="18"/>
                <w:szCs w:val="18"/>
                <w:lang w:val="en-IE" w:eastAsia="en-GB"/>
              </w:rPr>
            </w:pPr>
          </w:p>
          <w:p w14:paraId="227024FB" w14:textId="22BCAE21" w:rsidR="00646AE8" w:rsidRDefault="00646AE8" w:rsidP="001218B6">
            <w:pPr>
              <w:jc w:val="left"/>
              <w:rPr>
                <w:sz w:val="18"/>
                <w:szCs w:val="18"/>
                <w:lang w:val="en-IE" w:eastAsia="en-GB"/>
              </w:rPr>
            </w:pPr>
            <w:r w:rsidRPr="00D774A2">
              <w:rPr>
                <w:sz w:val="18"/>
                <w:szCs w:val="18"/>
                <w:lang w:val="en-IE" w:eastAsia="en-GB"/>
              </w:rPr>
              <w:t xml:space="preserve">Estimation of a steam boiler’s pressure given fuel and feed water condition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ISBN" : "0769526160", "author" : [ { "dropping-particle" : "", "family" : "Ramezanifar", "given" : "a", "non-dropping-particle" : "", "parse-names" : false, "suffix" : "" }, { "dropping-particle" : "", "family" : "Afshar", "given" : "a", "non-dropping-particle" : "", "parse-names" : false, "suffix" : "" }, { "dropping-particle" : "", "family" : "Nikravesh", "given" : "S K Yadavar", "non-dropping-particle" : "", "parse-names" : false, "suffix" : "" } ], "container-title" : "Information and Control", "id" : "ITEM-1", "issued" : { "date-parts" : [ [ "2006" ] ] }, "title" : "State Estimation of a Boiler Using Nonlinear Observer", "type" : "article-journal" }, "uris" : [ "http://www.mendeley.com/documents/?uuid=a1dc324d-358d-4673-afea-d6f831b64f39" ] } ], "mendeley" : { "formattedCitation" : "(Ramezanifar et al. 2006)", "plainTextFormattedCitation" : "(Ramezanifar et al. 2006)", "previouslyFormattedCitation" : "(Ramezanifar et al. 2006)"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Ramezanifar et al. 2006)</w:t>
            </w:r>
            <w:r w:rsidRPr="00D774A2">
              <w:rPr>
                <w:sz w:val="18"/>
                <w:szCs w:val="18"/>
                <w:lang w:val="en-IE" w:eastAsia="en-GB"/>
              </w:rPr>
              <w:fldChar w:fldCharType="end"/>
            </w:r>
          </w:p>
          <w:p w14:paraId="43477884" w14:textId="77777777" w:rsidR="00846401" w:rsidRDefault="00846401" w:rsidP="001218B6">
            <w:pPr>
              <w:jc w:val="left"/>
              <w:rPr>
                <w:sz w:val="18"/>
                <w:szCs w:val="18"/>
                <w:lang w:val="en-IE" w:eastAsia="en-GB"/>
              </w:rPr>
            </w:pPr>
          </w:p>
          <w:p w14:paraId="117EA9C3" w14:textId="1B9943A8" w:rsidR="00846401" w:rsidRPr="00D774A2" w:rsidRDefault="00846401"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Backi et al. 2013)"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acki et al. 2013)</w:t>
            </w:r>
            <w:r w:rsidRPr="00D774A2">
              <w:rPr>
                <w:sz w:val="18"/>
                <w:szCs w:val="18"/>
                <w:lang w:val="en-IE" w:eastAsia="en-GB"/>
              </w:rPr>
              <w:fldChar w:fldCharType="end"/>
            </w:r>
          </w:p>
        </w:tc>
      </w:tr>
      <w:tr w:rsidR="00646AE8" w:rsidRPr="00D774A2" w14:paraId="7C928209" w14:textId="4343573C" w:rsidTr="008031EA">
        <w:tc>
          <w:tcPr>
            <w:tcW w:w="2324" w:type="dxa"/>
          </w:tcPr>
          <w:p w14:paraId="60524486" w14:textId="49CC1207" w:rsidR="00646AE8" w:rsidRPr="00D774A2" w:rsidRDefault="00646AE8" w:rsidP="008031EA">
            <w:pPr>
              <w:jc w:val="left"/>
              <w:rPr>
                <w:sz w:val="18"/>
                <w:szCs w:val="18"/>
                <w:lang w:val="en-IE" w:eastAsia="en-GB"/>
              </w:rPr>
            </w:pPr>
            <w:r w:rsidRPr="00D774A2">
              <w:rPr>
                <w:sz w:val="18"/>
                <w:szCs w:val="18"/>
                <w:lang w:val="en-IE" w:eastAsia="en-GB"/>
              </w:rPr>
              <w:t>Parity Relations</w:t>
            </w:r>
            <w:r w:rsidR="00E30ED4">
              <w:rPr>
                <w:sz w:val="18"/>
                <w:szCs w:val="18"/>
                <w:lang w:val="en-IE" w:eastAsia="en-GB"/>
              </w:rPr>
              <w:t xml:space="preserve"> </w:t>
            </w:r>
          </w:p>
        </w:tc>
        <w:tc>
          <w:tcPr>
            <w:tcW w:w="2916" w:type="dxa"/>
            <w:vAlign w:val="center"/>
          </w:tcPr>
          <w:p w14:paraId="4F1BBCE5" w14:textId="4A7040EF" w:rsidR="00646AE8" w:rsidRPr="00D774A2" w:rsidRDefault="008031EA" w:rsidP="00BC13E4">
            <w:pPr>
              <w:jc w:val="left"/>
              <w:rPr>
                <w:sz w:val="18"/>
                <w:szCs w:val="18"/>
                <w:lang w:val="en-IE" w:eastAsia="en-GB"/>
              </w:rPr>
            </w:pPr>
            <w:r>
              <w:rPr>
                <w:rFonts w:eastAsia="Times New Roman" w:cs="Times New Roman"/>
                <w:color w:val="000000"/>
                <w:sz w:val="18"/>
                <w:szCs w:val="18"/>
                <w:lang w:eastAsia="en-GB"/>
              </w:rPr>
              <w:t xml:space="preserve">Rearranging and transforming input-output models of a system in order to </w:t>
            </w:r>
            <w:r w:rsidR="00BC13E4">
              <w:rPr>
                <w:rFonts w:eastAsia="Times New Roman" w:cs="Times New Roman"/>
                <w:color w:val="000000"/>
                <w:sz w:val="18"/>
                <w:szCs w:val="18"/>
                <w:lang w:eastAsia="en-GB"/>
              </w:rPr>
              <w:t>highlight</w:t>
            </w:r>
            <w:r>
              <w:rPr>
                <w:rFonts w:eastAsia="Times New Roman" w:cs="Times New Roman"/>
                <w:color w:val="000000"/>
                <w:sz w:val="18"/>
                <w:szCs w:val="18"/>
                <w:lang w:eastAsia="en-GB"/>
              </w:rPr>
              <w:t xml:space="preserve"> individual fault conditions</w:t>
            </w:r>
          </w:p>
        </w:tc>
        <w:tc>
          <w:tcPr>
            <w:tcW w:w="1733" w:type="dxa"/>
          </w:tcPr>
          <w:p w14:paraId="548FF1D0" w14:textId="53CB9320" w:rsidR="00646AE8" w:rsidRPr="00D774A2" w:rsidRDefault="00DE5D83" w:rsidP="00646AE8">
            <w:pPr>
              <w:jc w:val="left"/>
              <w:rPr>
                <w:sz w:val="18"/>
                <w:szCs w:val="18"/>
                <w:lang w:val="en-IE" w:eastAsia="en-GB"/>
              </w:rPr>
            </w:pPr>
            <w:r>
              <w:rPr>
                <w:sz w:val="18"/>
                <w:szCs w:val="18"/>
                <w:lang w:val="en-IE" w:eastAsia="en-GB"/>
              </w:rPr>
              <w:t>Accurate isolation of individual faults possible</w:t>
            </w:r>
          </w:p>
        </w:tc>
        <w:tc>
          <w:tcPr>
            <w:tcW w:w="2325" w:type="dxa"/>
          </w:tcPr>
          <w:p w14:paraId="313C97A6" w14:textId="4F77F394" w:rsidR="00646AE8" w:rsidRPr="00D774A2" w:rsidRDefault="00BC13E4" w:rsidP="00646AE8">
            <w:pPr>
              <w:jc w:val="left"/>
              <w:rPr>
                <w:sz w:val="18"/>
                <w:szCs w:val="18"/>
                <w:lang w:val="en-IE" w:eastAsia="en-GB"/>
              </w:rPr>
            </w:pPr>
            <w:r>
              <w:rPr>
                <w:sz w:val="18"/>
                <w:szCs w:val="18"/>
                <w:lang w:val="en-IE" w:eastAsia="en-GB"/>
              </w:rPr>
              <w:t>Less effective at identifying multiplicative faults</w:t>
            </w:r>
          </w:p>
        </w:tc>
        <w:tc>
          <w:tcPr>
            <w:tcW w:w="4872" w:type="dxa"/>
          </w:tcPr>
          <w:p w14:paraId="097677E2" w14:textId="523C3B7D" w:rsidR="00646AE8" w:rsidRPr="00D774A2" w:rsidRDefault="000B160C" w:rsidP="00646AE8">
            <w:pPr>
              <w:jc w:val="left"/>
              <w:rPr>
                <w:sz w:val="18"/>
                <w:szCs w:val="18"/>
                <w:lang w:val="en-IE" w:eastAsia="en-GB"/>
              </w:rPr>
            </w:pPr>
            <w:r w:rsidRPr="00D774A2">
              <w:rPr>
                <w:sz w:val="18"/>
                <w:szCs w:val="18"/>
                <w:lang w:val="en-IE" w:eastAsia="en-GB"/>
              </w:rPr>
              <w:t xml:space="preserve">Fault diagnosis of a wind farm using interval nonlinear parameter-varying parity equation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109/TIE.2014.2386293", "ISSN" : "0278-0046", "abstract" : "In this paper, the problem of fault diagnosis of a wind farm is addressed using interval nonlinear parameter varying (NLPV) parity equations. Fault detection is based on the use of parity equations assuming unknown but bounded description of the noise and modeling errors. The fault detection test is based on checking the consistency between the measurements and the model by finding if the formers are inside the interval prediction bounds. The fault isolation algorithm is based on analyzing the observed fault signatures on-line, and matching them with the theoretical ones obtained using structural analysis. Finally, the proposed approach is tested using the wind farm benchmark proposed in the context of the wind farm FDI/FTC competition.", "author" : [ { "dropping-particle" : "", "family" : "Blesa", "given" : "Joaquim", "non-dropping-particle" : "", "parse-names" : false, "suffix" : "" }, { "dropping-particle" : "", "family" : "Jimenez", "given" : "Pedro", "non-dropping-particle" : "", "parse-names" : false, "suffix" : "" }, { "dropping-particle" : "", "family" : "Rotondo", "given" : "Damiano", "non-dropping-particle" : "", "parse-names" : false, "suffix" : "" }, { "dropping-particle" : "", "family" : "Nejjari", "given" : "Fatiha", "non-dropping-particle" : "", "parse-names" : false, "suffix" : "" }, { "dropping-particle" : "", "family" : "Puig", "given" : "Vicenc", "non-dropping-particle" : "", "parse-names" : false, "suffix" : "" } ], "container-title" : "IEEE Transactions on Industrial Electronics", "id" : "ITEM-1", "issue" : "c", "issued" : { "date-parts" : [ [ "2014" ] ] }, "page" : "1-1", "title" : "An Interval NLPV Parity Equations Approach for Fault Detection and Isolation of a Wind Farm", "type" : "article-journal", "volume" : "0046" }, "uris" : [ "http://www.mendeley.com/documents/?uuid=9a3c678c-9433-4224-aaf8-8f43023b6f37" ] } ], "mendeley" : { "formattedCitation" : "(Blesa et al. 2014)", "plainTextFormattedCitation" : "(Blesa et al. 2014)", "previouslyFormattedCitation" : "(Blesa et al. 2014)"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lesa et al. 2014)</w:t>
            </w:r>
            <w:r w:rsidRPr="00D774A2">
              <w:rPr>
                <w:sz w:val="18"/>
                <w:szCs w:val="18"/>
                <w:lang w:val="en-IE" w:eastAsia="en-GB"/>
              </w:rPr>
              <w:fldChar w:fldCharType="end"/>
            </w:r>
          </w:p>
        </w:tc>
      </w:tr>
      <w:tr w:rsidR="00646AE8" w:rsidRPr="00D774A2" w14:paraId="548018D7" w14:textId="20E1DFD6" w:rsidTr="008031EA">
        <w:tc>
          <w:tcPr>
            <w:tcW w:w="2324" w:type="dxa"/>
          </w:tcPr>
          <w:p w14:paraId="1B937F18" w14:textId="64157720" w:rsidR="00646AE8" w:rsidRPr="00D774A2" w:rsidRDefault="00646AE8" w:rsidP="00646AE8">
            <w:pPr>
              <w:jc w:val="left"/>
              <w:rPr>
                <w:sz w:val="18"/>
                <w:szCs w:val="18"/>
                <w:lang w:val="en-IE" w:eastAsia="en-GB"/>
              </w:rPr>
            </w:pPr>
            <w:r w:rsidRPr="00D774A2">
              <w:rPr>
                <w:sz w:val="18"/>
                <w:szCs w:val="18"/>
                <w:lang w:val="en-IE" w:eastAsia="en-GB"/>
              </w:rPr>
              <w:t>Parameter Estimation</w:t>
            </w:r>
          </w:p>
        </w:tc>
        <w:tc>
          <w:tcPr>
            <w:tcW w:w="2916" w:type="dxa"/>
          </w:tcPr>
          <w:p w14:paraId="047F7DE2" w14:textId="5DD33053" w:rsidR="00646AE8" w:rsidRPr="00D774A2" w:rsidRDefault="00D774A2" w:rsidP="00D774A2">
            <w:pPr>
              <w:jc w:val="left"/>
              <w:rPr>
                <w:sz w:val="18"/>
                <w:szCs w:val="18"/>
                <w:lang w:val="en-IE" w:eastAsia="en-GB"/>
              </w:rPr>
            </w:pPr>
            <w:r>
              <w:rPr>
                <w:sz w:val="18"/>
                <w:szCs w:val="18"/>
                <w:lang w:val="en-IE" w:eastAsia="en-GB"/>
              </w:rPr>
              <w:t>Comparison of modelled data, normally using ordinary and partial differential equations, with measured data, with analysis of any residuals to diagnose faults</w:t>
            </w:r>
          </w:p>
        </w:tc>
        <w:tc>
          <w:tcPr>
            <w:tcW w:w="1733" w:type="dxa"/>
          </w:tcPr>
          <w:p w14:paraId="5131D7B3" w14:textId="47604889" w:rsidR="00646AE8" w:rsidRPr="00D774A2" w:rsidRDefault="00DE5D83" w:rsidP="00646AE8">
            <w:pPr>
              <w:jc w:val="left"/>
              <w:rPr>
                <w:sz w:val="18"/>
                <w:szCs w:val="18"/>
                <w:lang w:val="en-IE" w:eastAsia="en-GB"/>
              </w:rPr>
            </w:pPr>
            <w:r>
              <w:rPr>
                <w:sz w:val="18"/>
                <w:szCs w:val="18"/>
                <w:lang w:val="en-IE" w:eastAsia="en-GB"/>
              </w:rPr>
              <w:t>High level of confidence in modelled data</w:t>
            </w:r>
          </w:p>
        </w:tc>
        <w:tc>
          <w:tcPr>
            <w:tcW w:w="2325" w:type="dxa"/>
          </w:tcPr>
          <w:p w14:paraId="43BAB066" w14:textId="77777777" w:rsidR="00646AE8" w:rsidRDefault="00D774A2" w:rsidP="00646AE8">
            <w:pPr>
              <w:keepNext/>
              <w:jc w:val="left"/>
              <w:rPr>
                <w:sz w:val="18"/>
                <w:szCs w:val="18"/>
                <w:lang w:val="en-IE" w:eastAsia="en-GB"/>
              </w:rPr>
            </w:pPr>
            <w:r>
              <w:rPr>
                <w:sz w:val="18"/>
                <w:szCs w:val="18"/>
                <w:lang w:val="en-IE" w:eastAsia="en-GB"/>
              </w:rPr>
              <w:t>Detailed physical model required for accuracy</w:t>
            </w:r>
          </w:p>
          <w:p w14:paraId="74F755D7" w14:textId="77777777" w:rsidR="00D774A2" w:rsidRDefault="00D774A2" w:rsidP="00646AE8">
            <w:pPr>
              <w:keepNext/>
              <w:jc w:val="left"/>
              <w:rPr>
                <w:sz w:val="18"/>
                <w:szCs w:val="18"/>
                <w:lang w:val="en-IE" w:eastAsia="en-GB"/>
              </w:rPr>
            </w:pPr>
          </w:p>
          <w:p w14:paraId="47C85E0A" w14:textId="77777777" w:rsidR="00D774A2" w:rsidRDefault="00D774A2" w:rsidP="00C2723C">
            <w:pPr>
              <w:keepNext/>
              <w:jc w:val="left"/>
              <w:rPr>
                <w:sz w:val="18"/>
                <w:szCs w:val="18"/>
                <w:lang w:val="en-IE" w:eastAsia="en-GB"/>
              </w:rPr>
            </w:pPr>
            <w:r>
              <w:rPr>
                <w:sz w:val="18"/>
                <w:szCs w:val="18"/>
                <w:lang w:val="en-IE" w:eastAsia="en-GB"/>
              </w:rPr>
              <w:t>Difficult to isolate individual ca</w:t>
            </w:r>
            <w:r w:rsidR="00C2723C">
              <w:rPr>
                <w:sz w:val="18"/>
                <w:szCs w:val="18"/>
                <w:lang w:val="en-IE" w:eastAsia="en-GB"/>
              </w:rPr>
              <w:t>us</w:t>
            </w:r>
            <w:r>
              <w:rPr>
                <w:sz w:val="18"/>
                <w:szCs w:val="18"/>
                <w:lang w:val="en-IE" w:eastAsia="en-GB"/>
              </w:rPr>
              <w:t>es of faults</w:t>
            </w:r>
          </w:p>
          <w:p w14:paraId="6CCC8756" w14:textId="77777777" w:rsidR="00BC13E4" w:rsidRDefault="00BC13E4" w:rsidP="00C2723C">
            <w:pPr>
              <w:keepNext/>
              <w:jc w:val="left"/>
              <w:rPr>
                <w:sz w:val="18"/>
                <w:szCs w:val="18"/>
                <w:lang w:val="en-IE" w:eastAsia="en-GB"/>
              </w:rPr>
            </w:pPr>
          </w:p>
          <w:p w14:paraId="002CDF53" w14:textId="7D70E90C" w:rsidR="00BC13E4" w:rsidRPr="00D774A2" w:rsidRDefault="00BC13E4" w:rsidP="00C2723C">
            <w:pPr>
              <w:keepNext/>
              <w:jc w:val="left"/>
              <w:rPr>
                <w:sz w:val="18"/>
                <w:szCs w:val="18"/>
                <w:lang w:val="en-IE" w:eastAsia="en-GB"/>
              </w:rPr>
            </w:pPr>
            <w:r>
              <w:rPr>
                <w:sz w:val="18"/>
                <w:szCs w:val="18"/>
                <w:lang w:val="en-IE" w:eastAsia="en-GB"/>
              </w:rPr>
              <w:t>Computationally expensive</w:t>
            </w:r>
          </w:p>
        </w:tc>
        <w:tc>
          <w:tcPr>
            <w:tcW w:w="4872" w:type="dxa"/>
          </w:tcPr>
          <w:p w14:paraId="6F60465C" w14:textId="5C638E09" w:rsidR="00646AE8" w:rsidRDefault="00780710" w:rsidP="00780710">
            <w:pPr>
              <w:keepNext/>
              <w:jc w:val="left"/>
              <w:rPr>
                <w:sz w:val="18"/>
                <w:szCs w:val="18"/>
                <w:lang w:val="en-IE" w:eastAsia="en-GB"/>
              </w:rPr>
            </w:pPr>
            <w:r>
              <w:rPr>
                <w:sz w:val="18"/>
                <w:szCs w:val="18"/>
                <w:lang w:val="en-IE" w:eastAsia="en-GB"/>
              </w:rPr>
              <w:t xml:space="preserve">Optimisation of the modelling of a multistage compressor using parameter estimation to determine the surge line </w:t>
            </w:r>
            <w:r>
              <w:rPr>
                <w:sz w:val="18"/>
                <w:szCs w:val="18"/>
                <w:lang w:val="en-IE" w:eastAsia="en-GB"/>
              </w:rPr>
              <w:fldChar w:fldCharType="begin" w:fldLock="1"/>
            </w:r>
            <w:r w:rsidR="00CF613B">
              <w:rPr>
                <w:sz w:val="18"/>
                <w:szCs w:val="18"/>
                <w:lang w:val="en-IE" w:eastAsia="en-GB"/>
              </w:rPr>
              <w:instrText>ADDIN CSL_CITATION { "citationItems" : [ { "id" : "ITEM-1", "itemData" : { "DOI" : "10.1109/ICCSNT.2011.6182163", "ISBN" : "978-1-4577-1587-7", "author" : [ { "dropping-particle" : "", "family" : "Dapeng Niu", "given" : "", "non-dropping-particle" : "", "parse-names" : false, "suffix" : "" }, { "dropping-particle" : "", "family" : "Aiping Shi", "given" : "", "non-dropping-particle" : "", "parse-names" : false, "suffix" : "" }, { "dropping-particle" : "", "family" : "Yuqing Chang", "given" : "", "non-dropping-particle" : "", "parse-names" : false, "suffix" : "" }, { "dropping-particle" : "", "family" : "Fuli Wang", "given" : "", "non-dropping-particle" : "", "parse-names" : false, "suffix" : "" } ], "container-title" : "Proceedings of 2011 International Conference on Computer Science and Network Technology", "id" : "ITEM-1", "issued" : { "date-parts" : [ [ "2011", "12" ] ] }, "page" : "1144-1147", "publisher" : "IEEE", "title" : "Modelling of multistage centrifugal compressor", "type" : "paper-conference", "volume" : "973" }, "uris" : [ "http://www.mendeley.com/documents/?uuid=157185e4-ae61-4505-92bf-943ed19e610e" ] } ], "mendeley" : { "formattedCitation" : "(Dapeng Niu et al. 2011)", "plainTextFormattedCitation" : "(Dapeng Niu et al. 2011)", "previouslyFormattedCitation" : "(Dapeng Niu et al.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apeng Niu et al. 2011)</w:t>
            </w:r>
            <w:r>
              <w:rPr>
                <w:sz w:val="18"/>
                <w:szCs w:val="18"/>
                <w:lang w:val="en-IE" w:eastAsia="en-GB"/>
              </w:rPr>
              <w:fldChar w:fldCharType="end"/>
            </w:r>
          </w:p>
          <w:p w14:paraId="5B7827D0" w14:textId="77777777" w:rsidR="00CB7697" w:rsidRDefault="00CB7697" w:rsidP="00780710">
            <w:pPr>
              <w:keepNext/>
              <w:jc w:val="left"/>
              <w:rPr>
                <w:sz w:val="18"/>
                <w:szCs w:val="18"/>
                <w:lang w:val="en-IE" w:eastAsia="en-GB"/>
              </w:rPr>
            </w:pPr>
          </w:p>
          <w:p w14:paraId="1454DA34" w14:textId="11106761" w:rsidR="00CB7697" w:rsidRPr="00D774A2" w:rsidRDefault="00CB7697" w:rsidP="00583479">
            <w:pPr>
              <w:keepNext/>
              <w:jc w:val="left"/>
              <w:rPr>
                <w:sz w:val="18"/>
                <w:szCs w:val="18"/>
                <w:lang w:val="en-IE" w:eastAsia="en-GB"/>
              </w:rPr>
            </w:pPr>
          </w:p>
        </w:tc>
      </w:tr>
    </w:tbl>
    <w:p w14:paraId="4C1009B4" w14:textId="27C8C205" w:rsidR="00780710" w:rsidRDefault="00583479" w:rsidP="00583479">
      <w:pPr>
        <w:pStyle w:val="Caption"/>
        <w:jc w:val="center"/>
      </w:pPr>
      <w:bookmarkStart w:id="7" w:name="_Ref431754776"/>
      <w:r>
        <w:t xml:space="preserve">Table </w:t>
      </w:r>
      <w:fldSimple w:instr=" SEQ Table \* ARABIC ">
        <w:r w:rsidR="00F82748">
          <w:rPr>
            <w:noProof/>
          </w:rPr>
          <w:t>3</w:t>
        </w:r>
      </w:fldSimple>
      <w:bookmarkEnd w:id="7"/>
      <w:r>
        <w:t>: Quantitative Model Based Methods</w:t>
      </w:r>
    </w:p>
    <w:p w14:paraId="7AD7771A" w14:textId="37010CB8" w:rsidR="00780710" w:rsidRDefault="00780710">
      <w:pPr>
        <w:jc w:val="left"/>
      </w:pPr>
      <w:r>
        <w:br w:type="page"/>
      </w:r>
    </w:p>
    <w:p w14:paraId="18907205" w14:textId="6DF08E1D" w:rsidR="00780710" w:rsidRPr="00780710" w:rsidRDefault="00780710" w:rsidP="00780710">
      <w:pPr>
        <w:jc w:val="left"/>
      </w:pPr>
    </w:p>
    <w:tbl>
      <w:tblPr>
        <w:tblStyle w:val="TableGrid"/>
        <w:tblW w:w="0" w:type="auto"/>
        <w:tblLook w:val="04A0" w:firstRow="1" w:lastRow="0" w:firstColumn="1" w:lastColumn="0" w:noHBand="0" w:noVBand="1"/>
      </w:tblPr>
      <w:tblGrid>
        <w:gridCol w:w="1271"/>
        <w:gridCol w:w="4363"/>
        <w:gridCol w:w="2430"/>
        <w:gridCol w:w="2159"/>
        <w:gridCol w:w="3725"/>
      </w:tblGrid>
      <w:tr w:rsidR="00780710" w:rsidRPr="00D774A2" w14:paraId="4D0E4197" w14:textId="77777777" w:rsidTr="00581F8B">
        <w:tc>
          <w:tcPr>
            <w:tcW w:w="1271" w:type="dxa"/>
            <w:shd w:val="clear" w:color="auto" w:fill="BFBFBF" w:themeFill="background1" w:themeFillShade="BF"/>
          </w:tcPr>
          <w:p w14:paraId="7872FB69" w14:textId="77777777" w:rsidR="00780710" w:rsidRPr="00D774A2" w:rsidRDefault="00780710" w:rsidP="009A0DE5">
            <w:pPr>
              <w:jc w:val="left"/>
              <w:rPr>
                <w:b/>
                <w:i/>
                <w:sz w:val="18"/>
                <w:szCs w:val="18"/>
                <w:lang w:val="en-IE" w:eastAsia="en-GB"/>
              </w:rPr>
            </w:pPr>
            <w:r w:rsidRPr="00D774A2">
              <w:rPr>
                <w:b/>
                <w:i/>
                <w:sz w:val="18"/>
                <w:szCs w:val="18"/>
                <w:lang w:val="en-IE" w:eastAsia="en-GB"/>
              </w:rPr>
              <w:t>Method</w:t>
            </w:r>
          </w:p>
        </w:tc>
        <w:tc>
          <w:tcPr>
            <w:tcW w:w="4363" w:type="dxa"/>
            <w:shd w:val="clear" w:color="auto" w:fill="BFBFBF" w:themeFill="background1" w:themeFillShade="BF"/>
          </w:tcPr>
          <w:p w14:paraId="6E23E3ED" w14:textId="77777777" w:rsidR="00780710" w:rsidRPr="00D774A2" w:rsidRDefault="00780710" w:rsidP="009A0DE5">
            <w:pPr>
              <w:jc w:val="left"/>
              <w:rPr>
                <w:b/>
                <w:i/>
                <w:sz w:val="18"/>
                <w:szCs w:val="18"/>
                <w:lang w:val="en-IE" w:eastAsia="en-GB"/>
              </w:rPr>
            </w:pPr>
            <w:r w:rsidRPr="00D774A2">
              <w:rPr>
                <w:b/>
                <w:i/>
                <w:sz w:val="18"/>
                <w:szCs w:val="18"/>
                <w:lang w:val="en-IE" w:eastAsia="en-GB"/>
              </w:rPr>
              <w:t>Description</w:t>
            </w:r>
          </w:p>
        </w:tc>
        <w:tc>
          <w:tcPr>
            <w:tcW w:w="0" w:type="auto"/>
            <w:shd w:val="clear" w:color="auto" w:fill="BFBFBF" w:themeFill="background1" w:themeFillShade="BF"/>
          </w:tcPr>
          <w:p w14:paraId="71EBF3CE" w14:textId="77777777" w:rsidR="00780710" w:rsidRPr="00D774A2" w:rsidRDefault="00780710" w:rsidP="009A0DE5">
            <w:pPr>
              <w:jc w:val="left"/>
              <w:rPr>
                <w:b/>
                <w:i/>
                <w:sz w:val="18"/>
                <w:szCs w:val="18"/>
                <w:lang w:val="en-IE" w:eastAsia="en-GB"/>
              </w:rPr>
            </w:pPr>
            <w:r w:rsidRPr="00D774A2">
              <w:rPr>
                <w:b/>
                <w:i/>
                <w:sz w:val="18"/>
                <w:szCs w:val="18"/>
                <w:lang w:val="en-IE" w:eastAsia="en-GB"/>
              </w:rPr>
              <w:t>Benefits</w:t>
            </w:r>
          </w:p>
        </w:tc>
        <w:tc>
          <w:tcPr>
            <w:tcW w:w="0" w:type="auto"/>
            <w:shd w:val="clear" w:color="auto" w:fill="BFBFBF" w:themeFill="background1" w:themeFillShade="BF"/>
          </w:tcPr>
          <w:p w14:paraId="03F517A8" w14:textId="77777777" w:rsidR="00780710" w:rsidRPr="00D774A2" w:rsidRDefault="00780710" w:rsidP="009A0DE5">
            <w:pPr>
              <w:jc w:val="left"/>
              <w:rPr>
                <w:b/>
                <w:i/>
                <w:sz w:val="18"/>
                <w:szCs w:val="18"/>
                <w:lang w:val="en-IE" w:eastAsia="en-GB"/>
              </w:rPr>
            </w:pPr>
            <w:r w:rsidRPr="00D774A2">
              <w:rPr>
                <w:b/>
                <w:i/>
                <w:sz w:val="18"/>
                <w:szCs w:val="18"/>
                <w:lang w:val="en-IE" w:eastAsia="en-GB"/>
              </w:rPr>
              <w:t>Disadvantages</w:t>
            </w:r>
          </w:p>
        </w:tc>
        <w:tc>
          <w:tcPr>
            <w:tcW w:w="0" w:type="auto"/>
            <w:shd w:val="clear" w:color="auto" w:fill="BFBFBF" w:themeFill="background1" w:themeFillShade="BF"/>
          </w:tcPr>
          <w:p w14:paraId="6C993835" w14:textId="77777777" w:rsidR="00780710" w:rsidRPr="00D774A2" w:rsidRDefault="00780710" w:rsidP="009A0DE5">
            <w:pPr>
              <w:jc w:val="left"/>
              <w:rPr>
                <w:b/>
                <w:i/>
                <w:sz w:val="18"/>
                <w:szCs w:val="18"/>
                <w:lang w:val="en-IE" w:eastAsia="en-GB"/>
              </w:rPr>
            </w:pPr>
            <w:r w:rsidRPr="00D774A2">
              <w:rPr>
                <w:b/>
                <w:i/>
                <w:sz w:val="18"/>
                <w:szCs w:val="18"/>
                <w:lang w:val="en-IE" w:eastAsia="en-GB"/>
              </w:rPr>
              <w:t>Examples</w:t>
            </w:r>
          </w:p>
        </w:tc>
      </w:tr>
      <w:tr w:rsidR="00780710" w:rsidRPr="00D774A2" w14:paraId="33E4D1CB" w14:textId="77777777" w:rsidTr="00581F8B">
        <w:tc>
          <w:tcPr>
            <w:tcW w:w="1271" w:type="dxa"/>
          </w:tcPr>
          <w:p w14:paraId="36F70CE8" w14:textId="233E3C72" w:rsidR="00780710" w:rsidRPr="00D774A2" w:rsidRDefault="009F0C3B" w:rsidP="009F0C3B">
            <w:pPr>
              <w:jc w:val="left"/>
              <w:rPr>
                <w:sz w:val="18"/>
                <w:szCs w:val="18"/>
                <w:lang w:val="en-IE" w:eastAsia="en-GB"/>
              </w:rPr>
            </w:pPr>
            <w:r>
              <w:rPr>
                <w:sz w:val="18"/>
                <w:szCs w:val="18"/>
                <w:lang w:val="en-IE" w:eastAsia="en-GB"/>
              </w:rPr>
              <w:t>Expert Systems</w:t>
            </w:r>
          </w:p>
        </w:tc>
        <w:tc>
          <w:tcPr>
            <w:tcW w:w="4363" w:type="dxa"/>
          </w:tcPr>
          <w:p w14:paraId="3EB6EBF6" w14:textId="41AC2F2C" w:rsidR="00780710" w:rsidRPr="00D774A2" w:rsidRDefault="008031EA" w:rsidP="009A0DE5">
            <w:pPr>
              <w:jc w:val="left"/>
              <w:rPr>
                <w:sz w:val="18"/>
                <w:szCs w:val="18"/>
                <w:lang w:val="en-IE" w:eastAsia="en-GB"/>
              </w:rPr>
            </w:pPr>
            <w:r>
              <w:rPr>
                <w:sz w:val="18"/>
                <w:szCs w:val="18"/>
                <w:lang w:val="en-IE" w:eastAsia="en-GB"/>
              </w:rPr>
              <w:t>Using if-then-else rules derived from engineering knowledge of a system</w:t>
            </w:r>
            <w:r w:rsidR="00752FE4">
              <w:rPr>
                <w:sz w:val="18"/>
                <w:szCs w:val="18"/>
                <w:lang w:val="en-IE" w:eastAsia="en-GB"/>
              </w:rPr>
              <w:t>’s operation to flag when and why a fault is present in operation</w:t>
            </w:r>
          </w:p>
        </w:tc>
        <w:tc>
          <w:tcPr>
            <w:tcW w:w="0" w:type="auto"/>
          </w:tcPr>
          <w:p w14:paraId="784CA4E0" w14:textId="3623CDD5" w:rsidR="00780710" w:rsidRPr="00D774A2" w:rsidRDefault="00780710" w:rsidP="009A0DE5">
            <w:pPr>
              <w:jc w:val="left"/>
              <w:rPr>
                <w:sz w:val="18"/>
                <w:szCs w:val="18"/>
                <w:lang w:val="en-IE" w:eastAsia="en-GB"/>
              </w:rPr>
            </w:pPr>
          </w:p>
        </w:tc>
        <w:tc>
          <w:tcPr>
            <w:tcW w:w="0" w:type="auto"/>
          </w:tcPr>
          <w:p w14:paraId="3905C242" w14:textId="09A911FD" w:rsidR="00780710" w:rsidRPr="00D774A2" w:rsidRDefault="00780710" w:rsidP="009A0DE5">
            <w:pPr>
              <w:jc w:val="left"/>
              <w:rPr>
                <w:sz w:val="18"/>
                <w:szCs w:val="18"/>
                <w:lang w:val="en-IE" w:eastAsia="en-GB"/>
              </w:rPr>
            </w:pPr>
          </w:p>
        </w:tc>
        <w:tc>
          <w:tcPr>
            <w:tcW w:w="0" w:type="auto"/>
          </w:tcPr>
          <w:p w14:paraId="7AAF588B" w14:textId="2DB7BA89" w:rsidR="00780710" w:rsidRPr="00D774A2" w:rsidRDefault="005E11FE" w:rsidP="009A0DE5">
            <w:pPr>
              <w:jc w:val="left"/>
              <w:rPr>
                <w:sz w:val="18"/>
                <w:szCs w:val="18"/>
                <w:lang w:val="en-IE" w:eastAsia="en-GB"/>
              </w:rPr>
            </w:pPr>
            <w:r>
              <w:rPr>
                <w:sz w:val="18"/>
                <w:szCs w:val="18"/>
                <w:lang w:val="en-IE" w:eastAsia="en-GB"/>
              </w:rPr>
              <w:t xml:space="preserve">Fault diagnosis assistance using IF-THEN rules for an air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11/1468-0394.00175", "ISSN" : "0266-4720", "author" : [ { "dropping-particle" : "", "family" : "Liu", "given" : "Shih-Yaug Shu-Chu", "non-dropping-particle" : "", "parse-names" : false, "suffix" : "" } ], "container-title" : "Expert Systems", "id" : "ITEM-1", "issue" : "4", "issued" : { "date-parts" : [ [ "2001", "9" ] ] }, "page" : "203-214", "title" : "An Efficient Expert System for Air Compressor Troubleshooting", "type" : "article-journal", "volume" : "18" }, "uris" : [ "http://www.mendeley.com/documents/?uuid=8677c225-9307-431e-9413-22d9bb0afe4c" ] } ], "mendeley" : { "formattedCitation" : "(Liu 2001)", "plainTextFormattedCitation" : "(Liu 2001)", "previouslyFormattedCitation" : "(Liu 200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2001)</w:t>
            </w:r>
            <w:r>
              <w:rPr>
                <w:sz w:val="18"/>
                <w:szCs w:val="18"/>
                <w:lang w:val="en-IE" w:eastAsia="en-GB"/>
              </w:rPr>
              <w:fldChar w:fldCharType="end"/>
            </w:r>
          </w:p>
        </w:tc>
      </w:tr>
      <w:tr w:rsidR="00780710" w:rsidRPr="00D774A2" w14:paraId="6D85C631" w14:textId="77777777" w:rsidTr="00581F8B">
        <w:tc>
          <w:tcPr>
            <w:tcW w:w="1271" w:type="dxa"/>
          </w:tcPr>
          <w:p w14:paraId="6C5137FA" w14:textId="62375EA7" w:rsidR="00780710" w:rsidRPr="00D774A2" w:rsidRDefault="009F0C3B" w:rsidP="009F0C3B">
            <w:pPr>
              <w:jc w:val="left"/>
              <w:rPr>
                <w:sz w:val="18"/>
                <w:szCs w:val="18"/>
                <w:lang w:val="en-IE" w:eastAsia="en-GB"/>
              </w:rPr>
            </w:pPr>
            <w:r>
              <w:rPr>
                <w:sz w:val="18"/>
                <w:szCs w:val="18"/>
                <w:lang w:val="en-IE" w:eastAsia="en-GB"/>
              </w:rPr>
              <w:t>Physical Redundancy</w:t>
            </w:r>
          </w:p>
        </w:tc>
        <w:tc>
          <w:tcPr>
            <w:tcW w:w="4363" w:type="dxa"/>
          </w:tcPr>
          <w:p w14:paraId="02DD6CDB" w14:textId="0B40C1F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0" w:type="auto"/>
          </w:tcPr>
          <w:p w14:paraId="03A5CAEE" w14:textId="79C90C5A" w:rsidR="00780710" w:rsidRPr="00D774A2" w:rsidRDefault="00780710" w:rsidP="009A0DE5">
            <w:pPr>
              <w:jc w:val="left"/>
              <w:rPr>
                <w:sz w:val="18"/>
                <w:szCs w:val="18"/>
                <w:lang w:val="en-IE" w:eastAsia="en-GB"/>
              </w:rPr>
            </w:pPr>
          </w:p>
        </w:tc>
        <w:tc>
          <w:tcPr>
            <w:tcW w:w="0" w:type="auto"/>
          </w:tcPr>
          <w:p w14:paraId="0A66B6E0" w14:textId="30C1117F" w:rsidR="00780710" w:rsidRPr="00D774A2" w:rsidRDefault="00780710" w:rsidP="009A0DE5">
            <w:pPr>
              <w:jc w:val="left"/>
              <w:rPr>
                <w:sz w:val="18"/>
                <w:szCs w:val="18"/>
                <w:lang w:val="en-IE" w:eastAsia="en-GB"/>
              </w:rPr>
            </w:pPr>
          </w:p>
        </w:tc>
        <w:tc>
          <w:tcPr>
            <w:tcW w:w="0" w:type="auto"/>
          </w:tcPr>
          <w:p w14:paraId="6488C1F5" w14:textId="751D2B22" w:rsidR="00780710" w:rsidRPr="00D774A2" w:rsidRDefault="009A0DE5" w:rsidP="009A0DE5">
            <w:pPr>
              <w:jc w:val="left"/>
              <w:rPr>
                <w:sz w:val="18"/>
                <w:szCs w:val="18"/>
                <w:lang w:val="en-IE" w:eastAsia="en-GB"/>
              </w:rPr>
            </w:pPr>
            <w:r>
              <w:rPr>
                <w:sz w:val="18"/>
                <w:szCs w:val="18"/>
                <w:lang w:val="en-IE" w:eastAsia="en-GB"/>
              </w:rPr>
              <w:t xml:space="preserve">Development of a framework for analysis of fault detection schemes based on analytical and physically redundant sensor for aircraft </w:t>
            </w:r>
            <w:r>
              <w:rPr>
                <w:sz w:val="18"/>
                <w:szCs w:val="18"/>
                <w:lang w:val="en-IE" w:eastAsia="en-GB"/>
              </w:rPr>
              <w:fldChar w:fldCharType="begin" w:fldLock="1"/>
            </w:r>
            <w:r w:rsidR="00CF613B">
              <w:rPr>
                <w:sz w:val="18"/>
                <w:szCs w:val="18"/>
                <w:lang w:val="en-IE" w:eastAsia="en-GB"/>
              </w:rPr>
              <w:instrText>ADDIN CSL_CITATION { "citationItems" : [ { "id" : "ITEM-1", "itemData" : { "ISBN" : "9781457700804", "ISSN" : "07431619", "abstract" : "In the aircraft industry, it is common to use physically redundant components to ensure that the overall system meets the necessary safety requirements. For systems where physical redundancy is impractical (e.g, Unmanned Aerial Vehicles), analytical redundancy can be used to reduce the number of components needed. However, it is more difficult to certify the safety of an analytically redundant system. This paper presents a performance analysis framework that applies to both physically and analytically redundant sensor systems with linear time-invariant dynamics and additive faults. The framework is used to compare and certify the performance of two air-data sensor examples - one with physically redundant altitude sensors, and another that exploits the analytical relationship between altitude, airspeed, and flight path angle. In both examples, a threshold fault detection scheme is used. \u00a9 2011 AACC American Automatic Control Council.", "author" : [ { "dropping-particle" : "", "family" : "Wheeler", "given" : "Timothy J.", "non-dropping-particle" : "", "parse-names" : false, "suffix" : "" }, { "dropping-particle" : "", "family" : "Seiler", "given" : "Peter", "non-dropping-particle" : "", "parse-names" : false, "suffix" : "" }, { "dropping-particle" : "", "family" : "Packard", "given" : "Andrew K.", "non-dropping-particle" : "", "parse-names" : false, "suffix" : "" }, { "dropping-particle" : "", "family" : "Balas", "given" : "Gary J.", "non-dropping-particle" : "", "parse-names" : false, "suffix" : "" } ], "container-title" : "Proceedings of the American Control Conference", "id" : "ITEM-1", "issued" : { "date-parts" : [ [ "2011" ] ] }, "page" : "214-219", "title" : "Performance analysis of fault detection systems based on analytically redundant linear time-invariant dynamics", "type" : "article-journal" }, "uris" : [ "http://www.mendeley.com/documents/?uuid=4f5898af-b81e-4e9f-82fc-99ee61ddebc1" ] } ], "mendeley" : { "formattedCitation" : "(Wheeler et al. 2011)", "plainTextFormattedCitation" : "(Wheeler et al. 2011)", "previouslyFormattedCitation" : "(Wheeler et al.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Wheeler et al. 2011)</w:t>
            </w:r>
            <w:r>
              <w:rPr>
                <w:sz w:val="18"/>
                <w:szCs w:val="18"/>
                <w:lang w:val="en-IE" w:eastAsia="en-GB"/>
              </w:rPr>
              <w:fldChar w:fldCharType="end"/>
            </w:r>
          </w:p>
        </w:tc>
      </w:tr>
      <w:tr w:rsidR="00780710" w:rsidRPr="00D774A2" w14:paraId="10DE36B2" w14:textId="77777777" w:rsidTr="00581F8B">
        <w:tc>
          <w:tcPr>
            <w:tcW w:w="1271" w:type="dxa"/>
          </w:tcPr>
          <w:p w14:paraId="40113F1C" w14:textId="0F06932F" w:rsidR="00780710" w:rsidRPr="00D774A2" w:rsidRDefault="009F0C3B" w:rsidP="009F0C3B">
            <w:pPr>
              <w:jc w:val="left"/>
              <w:rPr>
                <w:sz w:val="18"/>
                <w:szCs w:val="18"/>
                <w:lang w:val="en-IE" w:eastAsia="en-GB"/>
              </w:rPr>
            </w:pPr>
            <w:r>
              <w:rPr>
                <w:sz w:val="18"/>
                <w:szCs w:val="18"/>
                <w:lang w:val="en-IE" w:eastAsia="en-GB"/>
              </w:rPr>
              <w:t>Analytical Hierarchy Process</w:t>
            </w:r>
          </w:p>
        </w:tc>
        <w:tc>
          <w:tcPr>
            <w:tcW w:w="4363" w:type="dxa"/>
            <w:vAlign w:val="center"/>
          </w:tcPr>
          <w:p w14:paraId="70AEF201" w14:textId="02B2B3CD" w:rsidR="00780710" w:rsidRPr="00D774A2" w:rsidRDefault="00752FE4" w:rsidP="00752FE4">
            <w:pPr>
              <w:jc w:val="left"/>
              <w:rPr>
                <w:sz w:val="18"/>
                <w:szCs w:val="18"/>
                <w:lang w:val="en-IE" w:eastAsia="en-GB"/>
              </w:rPr>
            </w:pPr>
            <w:r>
              <w:rPr>
                <w:sz w:val="18"/>
                <w:szCs w:val="18"/>
                <w:lang w:val="en-IE" w:eastAsia="en-GB"/>
              </w:rPr>
              <w:t>Decision support for selection of a particular approach, e.g. for maintenance strategy, over another based on pairwise comparisons of suitability toward various goals</w:t>
            </w:r>
          </w:p>
        </w:tc>
        <w:tc>
          <w:tcPr>
            <w:tcW w:w="0" w:type="auto"/>
          </w:tcPr>
          <w:p w14:paraId="02871298" w14:textId="08BB94EE" w:rsidR="00780710" w:rsidRPr="00D774A2" w:rsidRDefault="00780710" w:rsidP="009A0DE5">
            <w:pPr>
              <w:jc w:val="left"/>
              <w:rPr>
                <w:sz w:val="18"/>
                <w:szCs w:val="18"/>
                <w:lang w:val="en-IE" w:eastAsia="en-GB"/>
              </w:rPr>
            </w:pPr>
          </w:p>
        </w:tc>
        <w:tc>
          <w:tcPr>
            <w:tcW w:w="0" w:type="auto"/>
          </w:tcPr>
          <w:p w14:paraId="12E0F902" w14:textId="450916C6" w:rsidR="00780710" w:rsidRPr="00D774A2" w:rsidRDefault="00780710" w:rsidP="009A0DE5">
            <w:pPr>
              <w:jc w:val="left"/>
              <w:rPr>
                <w:sz w:val="18"/>
                <w:szCs w:val="18"/>
                <w:lang w:val="en-IE" w:eastAsia="en-GB"/>
              </w:rPr>
            </w:pPr>
          </w:p>
        </w:tc>
        <w:tc>
          <w:tcPr>
            <w:tcW w:w="0" w:type="auto"/>
          </w:tcPr>
          <w:p w14:paraId="5BBD8683" w14:textId="1D181A2D" w:rsidR="00780710" w:rsidRPr="00D774A2" w:rsidRDefault="00325BC2" w:rsidP="009A0DE5">
            <w:pPr>
              <w:jc w:val="left"/>
              <w:rPr>
                <w:sz w:val="18"/>
                <w:szCs w:val="18"/>
                <w:lang w:val="en-IE" w:eastAsia="en-GB"/>
              </w:rPr>
            </w:pPr>
            <w:r>
              <w:rPr>
                <w:sz w:val="18"/>
                <w:szCs w:val="18"/>
                <w:lang w:val="en-IE" w:eastAsia="en-GB"/>
              </w:rPr>
              <w:t xml:space="preserve">Maintenance strategy selection for equipment at an oil refinery </w:t>
            </w:r>
            <w:r>
              <w:rPr>
                <w:sz w:val="18"/>
                <w:szCs w:val="18"/>
                <w:lang w:val="en-IE" w:eastAsia="en-GB"/>
              </w:rPr>
              <w:fldChar w:fldCharType="begin" w:fldLock="1"/>
            </w:r>
            <w:r w:rsidR="00CF613B">
              <w:rPr>
                <w:sz w:val="18"/>
                <w:szCs w:val="18"/>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Bevilacqua &amp; Braglia 2000)</w:t>
            </w:r>
            <w:r>
              <w:rPr>
                <w:sz w:val="18"/>
                <w:szCs w:val="18"/>
                <w:lang w:val="en-IE" w:eastAsia="en-GB"/>
              </w:rPr>
              <w:fldChar w:fldCharType="end"/>
            </w:r>
          </w:p>
        </w:tc>
      </w:tr>
      <w:tr w:rsidR="00780710" w:rsidRPr="00D774A2" w14:paraId="0E3084D3" w14:textId="77777777" w:rsidTr="00581F8B">
        <w:tc>
          <w:tcPr>
            <w:tcW w:w="1271" w:type="dxa"/>
          </w:tcPr>
          <w:p w14:paraId="37E4FBBE" w14:textId="57EA6911" w:rsidR="00780710" w:rsidRPr="00D774A2" w:rsidRDefault="009F0C3B" w:rsidP="009F0C3B">
            <w:pPr>
              <w:jc w:val="left"/>
              <w:rPr>
                <w:sz w:val="18"/>
                <w:szCs w:val="18"/>
                <w:lang w:val="en-IE" w:eastAsia="en-GB"/>
              </w:rPr>
            </w:pPr>
            <w:r>
              <w:rPr>
                <w:sz w:val="18"/>
                <w:szCs w:val="18"/>
                <w:lang w:val="en-IE" w:eastAsia="en-GB"/>
              </w:rPr>
              <w:t>Spectrum Analysis</w:t>
            </w:r>
          </w:p>
        </w:tc>
        <w:tc>
          <w:tcPr>
            <w:tcW w:w="4363" w:type="dxa"/>
          </w:tcPr>
          <w:p w14:paraId="669A80E3" w14:textId="362EFD6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compressor drive</w:t>
            </w:r>
            <w:r>
              <w:rPr>
                <w:rFonts w:eastAsia="Times New Roman" w:cs="Times New Roman"/>
                <w:color w:val="000000"/>
                <w:sz w:val="18"/>
                <w:lang w:eastAsia="en-GB"/>
              </w:rPr>
              <w:t xml:space="preserve"> and vibrational</w:t>
            </w:r>
            <w:r w:rsidRPr="00536083">
              <w:rPr>
                <w:rFonts w:eastAsia="Times New Roman" w:cs="Times New Roman"/>
                <w:color w:val="000000"/>
                <w:sz w:val="18"/>
                <w:lang w:eastAsia="en-GB"/>
              </w:rPr>
              <w:t xml:space="preserve"> frequency response to alert when response drifts from normal</w:t>
            </w:r>
          </w:p>
        </w:tc>
        <w:tc>
          <w:tcPr>
            <w:tcW w:w="0" w:type="auto"/>
          </w:tcPr>
          <w:p w14:paraId="504F6EA3" w14:textId="001C57D5" w:rsidR="00780710" w:rsidRPr="00D774A2" w:rsidRDefault="00780710" w:rsidP="009A0DE5">
            <w:pPr>
              <w:jc w:val="left"/>
              <w:rPr>
                <w:sz w:val="18"/>
                <w:szCs w:val="18"/>
                <w:lang w:val="en-IE" w:eastAsia="en-GB"/>
              </w:rPr>
            </w:pPr>
          </w:p>
        </w:tc>
        <w:tc>
          <w:tcPr>
            <w:tcW w:w="0" w:type="auto"/>
          </w:tcPr>
          <w:p w14:paraId="1AAD4F54" w14:textId="746FCD1A" w:rsidR="00780710" w:rsidRPr="00D774A2" w:rsidRDefault="00780710" w:rsidP="009A0DE5">
            <w:pPr>
              <w:keepNext/>
              <w:jc w:val="left"/>
              <w:rPr>
                <w:sz w:val="18"/>
                <w:szCs w:val="18"/>
                <w:lang w:val="en-IE" w:eastAsia="en-GB"/>
              </w:rPr>
            </w:pPr>
          </w:p>
        </w:tc>
        <w:tc>
          <w:tcPr>
            <w:tcW w:w="0" w:type="auto"/>
          </w:tcPr>
          <w:p w14:paraId="05C914D3" w14:textId="7862B214" w:rsidR="00780710" w:rsidRPr="00D774A2" w:rsidRDefault="00325BC2" w:rsidP="00780710">
            <w:pPr>
              <w:keepNext/>
              <w:jc w:val="left"/>
              <w:rPr>
                <w:sz w:val="18"/>
                <w:szCs w:val="18"/>
                <w:lang w:val="en-IE" w:eastAsia="en-GB"/>
              </w:rPr>
            </w:pPr>
            <w:r>
              <w:rPr>
                <w:sz w:val="18"/>
                <w:szCs w:val="18"/>
                <w:lang w:val="en-IE" w:eastAsia="en-GB"/>
              </w:rPr>
              <w:t xml:space="preserve">Vibration analysis of reciprocating comrpessors for valve failure diagnosis </w:t>
            </w:r>
            <w:r>
              <w:rPr>
                <w:sz w:val="18"/>
                <w:szCs w:val="18"/>
                <w:lang w:val="en-IE" w:eastAsia="en-GB"/>
              </w:rPr>
              <w:fldChar w:fldCharType="begin" w:fldLock="1"/>
            </w:r>
            <w:r w:rsidR="00CF613B">
              <w:rPr>
                <w:sz w:val="18"/>
                <w:szCs w:val="18"/>
                <w:lang w:val="en-IE" w:eastAsia="en-GB"/>
              </w:rPr>
              <w:instrText>ADDIN CSL_CITATION { "citationItems" : [ { "id" : "ITEM-1", "itemData" : { "DOI" : "10.1109/ICCASM.2010.5623041", "ISBN" : "978-1-4244-7235-2", "author" : [ { "dropping-particle" : "", "family" : "Ruilin Lin", "given" : "", "non-dropping-particle" : "", "parse-names" : false, "suffix" : "" }, { "dropping-particle" : "", "family" : "Boyun Liu", "given" : "", "non-dropping-particle" : "", "parse-names" : false, "suffix" : "" }, { "dropping-particle" : "", "family" : "Qi Liu", "given" : "", "non-dropping-particle" : "", "parse-names" : false, "suffix" : "" } ], "container-title" : "2010 International Conference on Computer Application and System Modeling (ICCASM 2010)", "id" : "ITEM-1", "issue" : "Iccasm", "issued" : { "date-parts" : [ [ "2010", "10" ] ] }, "page" : "V9-245-V9-248", "publisher" : "IEEE", "title" : "Study of the non-liner dynamic system theory for reciprocating compressor fault diagnosis", "type" : "paper-conference" }, "uris" : [ "http://www.mendeley.com/documents/?uuid=742c5014-2e78-4206-bd70-6279c9936c83" ] } ], "mendeley" : { "formattedCitation" : "(Ruilin Lin et al. 2010)", "plainTextFormattedCitation" : "(Ruilin Lin et al. 2010)", "previouslyFormattedCitation" : "(Ruilin Lin et al. 201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Ruilin Lin et al. 2010)</w:t>
            </w:r>
            <w:r>
              <w:rPr>
                <w:sz w:val="18"/>
                <w:szCs w:val="18"/>
                <w:lang w:val="en-IE" w:eastAsia="en-GB"/>
              </w:rPr>
              <w:fldChar w:fldCharType="end"/>
            </w:r>
          </w:p>
        </w:tc>
      </w:tr>
      <w:tr w:rsidR="009F0C3B" w:rsidRPr="00D774A2" w14:paraId="0452CD7F" w14:textId="77777777" w:rsidTr="00581F8B">
        <w:tc>
          <w:tcPr>
            <w:tcW w:w="1271" w:type="dxa"/>
          </w:tcPr>
          <w:p w14:paraId="2B53E51F" w14:textId="291B2A71" w:rsidR="009F0C3B" w:rsidRDefault="009F0C3B" w:rsidP="009A0DE5">
            <w:pPr>
              <w:jc w:val="left"/>
              <w:rPr>
                <w:sz w:val="18"/>
                <w:szCs w:val="18"/>
                <w:lang w:val="en-IE" w:eastAsia="en-GB"/>
              </w:rPr>
            </w:pPr>
            <w:r>
              <w:rPr>
                <w:sz w:val="18"/>
                <w:szCs w:val="18"/>
                <w:lang w:val="en-IE" w:eastAsia="en-GB"/>
              </w:rPr>
              <w:t>Fault Tree Analysis</w:t>
            </w:r>
          </w:p>
        </w:tc>
        <w:tc>
          <w:tcPr>
            <w:tcW w:w="4363" w:type="dxa"/>
          </w:tcPr>
          <w:p w14:paraId="4C89932E" w14:textId="787AF71D" w:rsidR="009F0C3B" w:rsidRPr="00D774A2" w:rsidRDefault="00F07198" w:rsidP="009A0DE5">
            <w:pPr>
              <w:jc w:val="left"/>
              <w:rPr>
                <w:sz w:val="18"/>
                <w:szCs w:val="18"/>
                <w:lang w:val="en-IE" w:eastAsia="en-GB"/>
              </w:rPr>
            </w:pPr>
            <w:r>
              <w:rPr>
                <w:rFonts w:eastAsia="Times New Roman" w:cs="Times New Roman"/>
                <w:color w:val="000000"/>
                <w:sz w:val="18"/>
                <w:lang w:eastAsia="en-GB"/>
              </w:rPr>
              <w:t>Postulation of</w:t>
            </w:r>
            <w:r w:rsidR="00616548" w:rsidRPr="00536083">
              <w:rPr>
                <w:rFonts w:eastAsia="Times New Roman" w:cs="Times New Roman"/>
                <w:color w:val="000000"/>
                <w:sz w:val="18"/>
                <w:lang w:eastAsia="en-GB"/>
              </w:rPr>
              <w:t xml:space="preserve"> potential areas of failure in equipment</w:t>
            </w:r>
          </w:p>
        </w:tc>
        <w:tc>
          <w:tcPr>
            <w:tcW w:w="0" w:type="auto"/>
          </w:tcPr>
          <w:p w14:paraId="54E01909" w14:textId="77777777" w:rsidR="009F0C3B" w:rsidRPr="00D774A2" w:rsidRDefault="009F0C3B" w:rsidP="009A0DE5">
            <w:pPr>
              <w:jc w:val="left"/>
              <w:rPr>
                <w:sz w:val="18"/>
                <w:szCs w:val="18"/>
                <w:lang w:val="en-IE" w:eastAsia="en-GB"/>
              </w:rPr>
            </w:pPr>
          </w:p>
        </w:tc>
        <w:tc>
          <w:tcPr>
            <w:tcW w:w="0" w:type="auto"/>
          </w:tcPr>
          <w:p w14:paraId="342D597E" w14:textId="77777777" w:rsidR="009F0C3B" w:rsidRPr="00D774A2" w:rsidRDefault="009F0C3B" w:rsidP="009A0DE5">
            <w:pPr>
              <w:keepNext/>
              <w:jc w:val="left"/>
              <w:rPr>
                <w:sz w:val="18"/>
                <w:szCs w:val="18"/>
                <w:lang w:val="en-IE" w:eastAsia="en-GB"/>
              </w:rPr>
            </w:pPr>
          </w:p>
        </w:tc>
        <w:tc>
          <w:tcPr>
            <w:tcW w:w="0" w:type="auto"/>
          </w:tcPr>
          <w:p w14:paraId="4ACF0DD7" w14:textId="3AF12B9A" w:rsidR="009F0C3B" w:rsidRPr="00D774A2" w:rsidRDefault="00325BC2" w:rsidP="00325BC2">
            <w:pPr>
              <w:keepNext/>
              <w:jc w:val="left"/>
              <w:rPr>
                <w:sz w:val="18"/>
                <w:szCs w:val="18"/>
                <w:lang w:val="en-IE" w:eastAsia="en-GB"/>
              </w:rPr>
            </w:pPr>
            <w:r>
              <w:rPr>
                <w:sz w:val="18"/>
                <w:szCs w:val="18"/>
                <w:lang w:val="en-IE" w:eastAsia="en-GB"/>
              </w:rPr>
              <w:t xml:space="preserve">Reliability assessment of an anti-surge control system for a centrifugal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Ren et al. 2012)</w:t>
            </w:r>
            <w:r>
              <w:rPr>
                <w:sz w:val="18"/>
                <w:szCs w:val="18"/>
                <w:lang w:val="en-IE" w:eastAsia="en-GB"/>
              </w:rPr>
              <w:fldChar w:fldCharType="end"/>
            </w:r>
          </w:p>
        </w:tc>
      </w:tr>
      <w:tr w:rsidR="009F0C3B" w:rsidRPr="00D774A2" w14:paraId="2B3CF222" w14:textId="77777777" w:rsidTr="00581F8B">
        <w:tc>
          <w:tcPr>
            <w:tcW w:w="1271" w:type="dxa"/>
          </w:tcPr>
          <w:p w14:paraId="62B34F0B" w14:textId="229BC1E3" w:rsidR="009F0C3B" w:rsidRDefault="009F0C3B" w:rsidP="009A0DE5">
            <w:pPr>
              <w:jc w:val="left"/>
              <w:rPr>
                <w:sz w:val="18"/>
                <w:szCs w:val="18"/>
                <w:lang w:val="en-IE" w:eastAsia="en-GB"/>
              </w:rPr>
            </w:pPr>
            <w:r>
              <w:rPr>
                <w:sz w:val="18"/>
                <w:szCs w:val="18"/>
                <w:lang w:val="en-IE" w:eastAsia="en-GB"/>
              </w:rPr>
              <w:t>FMEA / FMECA</w:t>
            </w:r>
          </w:p>
        </w:tc>
        <w:tc>
          <w:tcPr>
            <w:tcW w:w="4363" w:type="dxa"/>
          </w:tcPr>
          <w:p w14:paraId="13EC3E27" w14:textId="3E86AF04" w:rsidR="009F0C3B"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0" w:type="auto"/>
          </w:tcPr>
          <w:p w14:paraId="691919E2" w14:textId="77777777" w:rsidR="009F0C3B" w:rsidRPr="00D774A2" w:rsidRDefault="009F0C3B" w:rsidP="009A0DE5">
            <w:pPr>
              <w:jc w:val="left"/>
              <w:rPr>
                <w:sz w:val="18"/>
                <w:szCs w:val="18"/>
                <w:lang w:val="en-IE" w:eastAsia="en-GB"/>
              </w:rPr>
            </w:pPr>
          </w:p>
        </w:tc>
        <w:tc>
          <w:tcPr>
            <w:tcW w:w="0" w:type="auto"/>
          </w:tcPr>
          <w:p w14:paraId="0302EA64" w14:textId="77777777" w:rsidR="009F0C3B" w:rsidRPr="00D774A2" w:rsidRDefault="009F0C3B" w:rsidP="009A0DE5">
            <w:pPr>
              <w:keepNext/>
              <w:jc w:val="left"/>
              <w:rPr>
                <w:sz w:val="18"/>
                <w:szCs w:val="18"/>
                <w:lang w:val="en-IE" w:eastAsia="en-GB"/>
              </w:rPr>
            </w:pPr>
          </w:p>
        </w:tc>
        <w:tc>
          <w:tcPr>
            <w:tcW w:w="0" w:type="auto"/>
          </w:tcPr>
          <w:p w14:paraId="21E6B866" w14:textId="7F2DBB9B" w:rsidR="009F0C3B" w:rsidRPr="00D774A2" w:rsidRDefault="005E11FE" w:rsidP="00780710">
            <w:pPr>
              <w:keepNext/>
              <w:jc w:val="left"/>
              <w:rPr>
                <w:sz w:val="18"/>
                <w:szCs w:val="18"/>
                <w:lang w:val="en-IE" w:eastAsia="en-GB"/>
              </w:rPr>
            </w:pPr>
            <w:r>
              <w:rPr>
                <w:sz w:val="18"/>
                <w:szCs w:val="18"/>
                <w:lang w:val="en-IE" w:eastAsia="en-GB"/>
              </w:rPr>
              <w:t xml:space="preserve">Development of a compressor safety evaluation model </w:t>
            </w:r>
            <w:r>
              <w:rPr>
                <w:sz w:val="18"/>
                <w:szCs w:val="18"/>
                <w:lang w:val="en-IE" w:eastAsia="en-GB"/>
              </w:rPr>
              <w:fldChar w:fldCharType="begin" w:fldLock="1"/>
            </w:r>
            <w:r w:rsidR="00CF613B">
              <w:rPr>
                <w:sz w:val="18"/>
                <w:szCs w:val="18"/>
                <w:lang w:val="en-IE" w:eastAsia="en-GB"/>
              </w:rPr>
              <w:instrText>ADDIN CSL_CITATION { "citationItems" : [ { "id" : "ITEM-1", "itemData" : { "DOI" : "10.1109/IMSNA.2013.6743251", "ISBN" : "978-1-4799-2716-6", "author" : [ { "dropping-particle" : "", "family" : "Zhu", "given" : "Xi-ping", "non-dropping-particle" : "", "parse-names" : false, "suffix" : "" }, { "dropping-particle" : "", "family" : "Zhang", "given" : "Lai-Bin", "non-dropping-particle" : "", "parse-names" : false, "suffix" : "" }, { "dropping-particle" : "", "family" : "Liang", "given" : "Wei", "non-dropping-particle" : "", "parse-names" : false, "suffix" : "" }, { "dropping-particle" : "", "family" : "Shi", "given" : "Guan-nan", "non-dropping-particle" : "", "parse-names" : false, "suffix" : "" } ], "container-title" : "2013 2nd International Symposium on Instrumentation and Measurement, Sensor Network and Automation (IMSNA)", "id" : "ITEM-1", "issued" : { "date-parts" : [ [ "2013", "12" ] ] }, "page" : "202-206", "publisher" : "IEEE", "title" : "A quantitative comprehensive safety evaluation method for centrifugal compressors using FMEA-fuzzy operations", "type" : "paper-conference" }, "uris" : [ "http://www.mendeley.com/documents/?uuid=127dda71-df7b-4e3f-a72a-c7990ef7687f" ] } ], "mendeley" : { "formattedCitation" : "(Zhu et al. 2013)", "plainTextFormattedCitation" : "(Zhu et al. 2013)", "previouslyFormattedCitation" : "(Zhu et al.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hu et al. 2013)</w:t>
            </w:r>
            <w:r>
              <w:rPr>
                <w:sz w:val="18"/>
                <w:szCs w:val="18"/>
                <w:lang w:val="en-IE" w:eastAsia="en-GB"/>
              </w:rPr>
              <w:fldChar w:fldCharType="end"/>
            </w:r>
          </w:p>
        </w:tc>
      </w:tr>
      <w:tr w:rsidR="009F0C3B" w:rsidRPr="00D774A2" w14:paraId="38C61837" w14:textId="77777777" w:rsidTr="00581F8B">
        <w:tc>
          <w:tcPr>
            <w:tcW w:w="1271" w:type="dxa"/>
          </w:tcPr>
          <w:p w14:paraId="57C102D0" w14:textId="4C69D504" w:rsidR="009F0C3B" w:rsidRDefault="009F0C3B" w:rsidP="009A0DE5">
            <w:pPr>
              <w:jc w:val="left"/>
              <w:rPr>
                <w:sz w:val="18"/>
                <w:szCs w:val="18"/>
                <w:lang w:val="en-IE" w:eastAsia="en-GB"/>
              </w:rPr>
            </w:pPr>
            <w:r>
              <w:rPr>
                <w:sz w:val="18"/>
                <w:szCs w:val="18"/>
                <w:lang w:val="en-IE" w:eastAsia="en-GB"/>
              </w:rPr>
              <w:t>Qualitative Physics Based</w:t>
            </w:r>
          </w:p>
        </w:tc>
        <w:tc>
          <w:tcPr>
            <w:tcW w:w="4363" w:type="dxa"/>
          </w:tcPr>
          <w:p w14:paraId="2295D49C" w14:textId="27084A5F" w:rsidR="009F0C3B" w:rsidRPr="00D774A2" w:rsidRDefault="00752FE4" w:rsidP="009A0DE5">
            <w:pPr>
              <w:jc w:val="left"/>
              <w:rPr>
                <w:sz w:val="18"/>
                <w:szCs w:val="18"/>
                <w:lang w:val="en-IE" w:eastAsia="en-GB"/>
              </w:rPr>
            </w:pPr>
            <w:r>
              <w:rPr>
                <w:sz w:val="18"/>
                <w:szCs w:val="18"/>
                <w:lang w:val="en-IE" w:eastAsia="en-GB"/>
              </w:rPr>
              <w:t>Derivation of qualitative equations from fundamental physical equations governing system operation to allow for analysis without explicit requirement for numerical values</w:t>
            </w:r>
          </w:p>
        </w:tc>
        <w:tc>
          <w:tcPr>
            <w:tcW w:w="0" w:type="auto"/>
          </w:tcPr>
          <w:p w14:paraId="690A1F7D" w14:textId="77777777" w:rsidR="009F0C3B" w:rsidRPr="00D774A2" w:rsidRDefault="009F0C3B" w:rsidP="009A0DE5">
            <w:pPr>
              <w:jc w:val="left"/>
              <w:rPr>
                <w:sz w:val="18"/>
                <w:szCs w:val="18"/>
                <w:lang w:val="en-IE" w:eastAsia="en-GB"/>
              </w:rPr>
            </w:pPr>
          </w:p>
        </w:tc>
        <w:tc>
          <w:tcPr>
            <w:tcW w:w="0" w:type="auto"/>
          </w:tcPr>
          <w:p w14:paraId="4466EECD" w14:textId="77777777" w:rsidR="009F0C3B" w:rsidRPr="00D774A2" w:rsidRDefault="009F0C3B" w:rsidP="009A0DE5">
            <w:pPr>
              <w:keepNext/>
              <w:jc w:val="left"/>
              <w:rPr>
                <w:sz w:val="18"/>
                <w:szCs w:val="18"/>
                <w:lang w:val="en-IE" w:eastAsia="en-GB"/>
              </w:rPr>
            </w:pPr>
          </w:p>
        </w:tc>
        <w:tc>
          <w:tcPr>
            <w:tcW w:w="0" w:type="auto"/>
          </w:tcPr>
          <w:p w14:paraId="3BE419FF" w14:textId="0F4EA7B3" w:rsidR="009F0C3B" w:rsidRPr="00D774A2" w:rsidRDefault="000F591D" w:rsidP="00780710">
            <w:pPr>
              <w:keepNext/>
              <w:jc w:val="left"/>
              <w:rPr>
                <w:sz w:val="18"/>
                <w:szCs w:val="18"/>
                <w:lang w:val="en-IE" w:eastAsia="en-GB"/>
              </w:rPr>
            </w:pPr>
            <w:r>
              <w:rPr>
                <w:sz w:val="18"/>
                <w:szCs w:val="18"/>
                <w:lang w:val="en-IE" w:eastAsia="en-GB"/>
              </w:rPr>
              <w:t xml:space="preserve">Fault Detection for an AHU </w:t>
            </w:r>
            <w:r>
              <w:rPr>
                <w:sz w:val="18"/>
                <w:szCs w:val="18"/>
                <w:lang w:val="en-IE" w:eastAsia="en-GB"/>
              </w:rPr>
              <w:fldChar w:fldCharType="begin" w:fldLock="1"/>
            </w:r>
            <w:r w:rsidR="00CF613B">
              <w:rPr>
                <w:sz w:val="18"/>
                <w:szCs w:val="18"/>
                <w:lang w:val="en-IE" w:eastAsia="en-GB"/>
              </w:rPr>
              <w:instrText>ADDIN CSL_CITATION { "citationItems" : [ { "id" : "ITEM-1", "itemData" : { "DOI" : "10.1109/37.408465", "ISBN" : "02721708 (ISSN)", "ISSN" : "02721708", "abstract" : "A qualitative approach for detecting a class of faults in a variable air volume air-handling system was developed. Using this approach, a wide class of operating faults can be analyzed. This paper focuses particularly on faults which result in deterioration of operation as distinct from actual failure - a situation known to occur frequently in practice. Conflicts between qualitative results values of the controller states as actually observed and those expected - as derived from the measured qualitative temperature states - provide evidence of such faults.", "author" : [ { "dropping-particle" : "", "family" : "Glass", "given" : "a S", "non-dropping-particle" : "", "parse-names" : false, "suffix" : "" }, { "dropping-particle" : "", "family" : "Gruber", "given" : "P", "non-dropping-particle" : "", "parse-names" : false, "suffix" : "" }, { "dropping-particle" : "", "family" : "Roos", "given" : "M", "non-dropping-particle" : "", "parse-names" : false, "suffix" : "" }, { "dropping-particle" : "", "family" : "Todtli", "given" : "J", "non-dropping-particle" : "", "parse-names" : false, "suffix" : "" } ], "container-title" : "IEEE Control Systems Magazine", "id" : "ITEM-1", "issue" : "4", "issued" : { "date-parts" : [ [ "1995" ] ] }, "page" : "11-22", "title" : "Qualitative model-based fault detection in air-handling units", "type" : "article-journal", "volume" : "15" }, "uris" : [ "http://www.mendeley.com/documents/?uuid=b0e58134-4b5f-4b05-b4ba-84e994188931" ] } ], "mendeley" : { "formattedCitation" : "(Glass et al. 1995)", "plainTextFormattedCitation" : "(Glass et al. 1995)", "previouslyFormattedCitation" : "(Glass et al. 199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Glass et al. 1995)</w:t>
            </w:r>
            <w:r>
              <w:rPr>
                <w:sz w:val="18"/>
                <w:szCs w:val="18"/>
                <w:lang w:val="en-IE" w:eastAsia="en-GB"/>
              </w:rPr>
              <w:fldChar w:fldCharType="end"/>
            </w:r>
          </w:p>
        </w:tc>
      </w:tr>
      <w:tr w:rsidR="000F591D" w:rsidRPr="00D774A2" w14:paraId="33433CB7" w14:textId="77777777" w:rsidTr="00581F8B">
        <w:tc>
          <w:tcPr>
            <w:tcW w:w="1271" w:type="dxa"/>
          </w:tcPr>
          <w:p w14:paraId="0E86405A" w14:textId="0D22F90F" w:rsidR="000F591D" w:rsidRDefault="000F591D" w:rsidP="009A0DE5">
            <w:pPr>
              <w:jc w:val="left"/>
              <w:rPr>
                <w:sz w:val="18"/>
                <w:szCs w:val="18"/>
                <w:lang w:val="en-IE" w:eastAsia="en-GB"/>
              </w:rPr>
            </w:pPr>
            <w:r>
              <w:rPr>
                <w:sz w:val="18"/>
                <w:szCs w:val="18"/>
                <w:lang w:val="en-IE" w:eastAsia="en-GB"/>
              </w:rPr>
              <w:t>Digraphs</w:t>
            </w:r>
          </w:p>
        </w:tc>
        <w:tc>
          <w:tcPr>
            <w:tcW w:w="4363" w:type="dxa"/>
          </w:tcPr>
          <w:p w14:paraId="4F5F6502" w14:textId="0419EDF1" w:rsidR="000F591D" w:rsidRPr="00D774A2" w:rsidRDefault="00752FE4" w:rsidP="009A0DE5">
            <w:pPr>
              <w:jc w:val="left"/>
              <w:rPr>
                <w:sz w:val="18"/>
                <w:szCs w:val="18"/>
                <w:lang w:val="en-IE" w:eastAsia="en-GB"/>
              </w:rPr>
            </w:pPr>
            <w:r>
              <w:rPr>
                <w:sz w:val="18"/>
                <w:szCs w:val="18"/>
                <w:lang w:val="en-IE" w:eastAsia="en-GB"/>
              </w:rPr>
              <w:t>Representation of qualitative models using directed graphs to efficiently incorporate system behaviour for effective analysis</w:t>
            </w:r>
          </w:p>
        </w:tc>
        <w:tc>
          <w:tcPr>
            <w:tcW w:w="0" w:type="auto"/>
          </w:tcPr>
          <w:p w14:paraId="19B2CCEE" w14:textId="77777777" w:rsidR="000F591D" w:rsidRPr="00D774A2" w:rsidRDefault="000F591D" w:rsidP="009A0DE5">
            <w:pPr>
              <w:jc w:val="left"/>
              <w:rPr>
                <w:sz w:val="18"/>
                <w:szCs w:val="18"/>
                <w:lang w:val="en-IE" w:eastAsia="en-GB"/>
              </w:rPr>
            </w:pPr>
          </w:p>
        </w:tc>
        <w:tc>
          <w:tcPr>
            <w:tcW w:w="0" w:type="auto"/>
          </w:tcPr>
          <w:p w14:paraId="7B6C79B5" w14:textId="77777777" w:rsidR="000F591D" w:rsidRPr="00D774A2" w:rsidRDefault="000F591D" w:rsidP="009A0DE5">
            <w:pPr>
              <w:keepNext/>
              <w:jc w:val="left"/>
              <w:rPr>
                <w:sz w:val="18"/>
                <w:szCs w:val="18"/>
                <w:lang w:val="en-IE" w:eastAsia="en-GB"/>
              </w:rPr>
            </w:pPr>
          </w:p>
        </w:tc>
        <w:tc>
          <w:tcPr>
            <w:tcW w:w="0" w:type="auto"/>
          </w:tcPr>
          <w:p w14:paraId="0B861E40" w14:textId="58D9F6F6" w:rsidR="000F591D" w:rsidRPr="00D774A2" w:rsidRDefault="00A75D90" w:rsidP="00780710">
            <w:pPr>
              <w:keepNext/>
              <w:jc w:val="left"/>
              <w:rPr>
                <w:sz w:val="18"/>
                <w:szCs w:val="18"/>
                <w:lang w:val="en-IE" w:eastAsia="en-GB"/>
              </w:rPr>
            </w:pPr>
            <w:r>
              <w:rPr>
                <w:sz w:val="18"/>
                <w:szCs w:val="18"/>
                <w:lang w:val="en-IE" w:eastAsia="en-GB"/>
              </w:rPr>
              <w:t xml:space="preserve">FDD for a typical industrial process using SDG for model decomposition </w:t>
            </w:r>
            <w:r>
              <w:rPr>
                <w:sz w:val="18"/>
                <w:szCs w:val="18"/>
                <w:lang w:val="en-IE" w:eastAsia="en-GB"/>
              </w:rPr>
              <w:fldChar w:fldCharType="begin" w:fldLock="1"/>
            </w:r>
            <w:r w:rsidR="00CF613B">
              <w:rPr>
                <w:sz w:val="18"/>
                <w:szCs w:val="18"/>
                <w:lang w:val="en-IE" w:eastAsia="en-GB"/>
              </w:rPr>
              <w:instrText>ADDIN CSL_CITATION { "citationItems" : [ { "id" : "ITEM-1", "itemData" : { "DOI" : "10.1109/ICCAS.2007.4407067", "ISBN" : "9788995003862", "author" : [ { "dropping-particle" : "", "family" : "Shin", "given" : "Bong-su", "non-dropping-particle" : "", "parse-names" : false, "suffix" : "" }, { "dropping-particle" : "", "family" : "Lee", "given" : "Chang Jun", "non-dropping-particle" : "", "parse-names" : false, "suffix" : "" }, { "dropping-particle" : "", "family" : "Lee", "given" : "Gibaek", "non-dropping-particle" : "", "parse-names" : false, "suffix" : "" }, { "dropping-particle" : "", "family" : "Yoon", "given" : "En Sup", "non-dropping-particle" : "", "parse-names" : false, "suffix" : "" } ], "container-title" : "2007 International Conference on Control, Automation and Systems", "id" : "ITEM-1", "issued" : { "date-parts" : [ [ "2007" ] ] }, "page" : "984-987", "title" : "Application of fault diagnosis based on signed digraphs and PCA with linear fault boundary", "type" : "article-journal" }, "uris" : [ "http://www.mendeley.com/documents/?uuid=155da148-c0b8-4bcd-8092-d4ebaa0868cb" ] } ], "mendeley" : { "formattedCitation" : "(Shin et al. 2007)", "plainTextFormattedCitation" : "(Shin et al. 2007)", "previouslyFormattedCitation" : "(Shin et al. 2007)"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Shin et al. 2007)</w:t>
            </w:r>
            <w:r>
              <w:rPr>
                <w:sz w:val="18"/>
                <w:szCs w:val="18"/>
                <w:lang w:val="en-IE" w:eastAsia="en-GB"/>
              </w:rPr>
              <w:fldChar w:fldCharType="end"/>
            </w:r>
          </w:p>
        </w:tc>
      </w:tr>
      <w:tr w:rsidR="000F591D" w:rsidRPr="00D774A2" w14:paraId="3A940320" w14:textId="77777777" w:rsidTr="00581F8B">
        <w:tc>
          <w:tcPr>
            <w:tcW w:w="1271" w:type="dxa"/>
          </w:tcPr>
          <w:p w14:paraId="357D0C8D" w14:textId="11B95B91" w:rsidR="000F591D" w:rsidRDefault="000F591D" w:rsidP="009A0DE5">
            <w:pPr>
              <w:jc w:val="left"/>
              <w:rPr>
                <w:sz w:val="18"/>
                <w:szCs w:val="18"/>
                <w:lang w:val="en-IE" w:eastAsia="en-GB"/>
              </w:rPr>
            </w:pPr>
            <w:r>
              <w:rPr>
                <w:sz w:val="18"/>
                <w:szCs w:val="18"/>
                <w:lang w:val="en-IE" w:eastAsia="en-GB"/>
              </w:rPr>
              <w:t>Limits and Alarms</w:t>
            </w:r>
          </w:p>
        </w:tc>
        <w:tc>
          <w:tcPr>
            <w:tcW w:w="4363" w:type="dxa"/>
          </w:tcPr>
          <w:p w14:paraId="19574F6C" w14:textId="0F089E0A" w:rsidR="000F591D" w:rsidRPr="00D774A2" w:rsidRDefault="009B4C7A" w:rsidP="009B4C7A">
            <w:pPr>
              <w:jc w:val="left"/>
              <w:rPr>
                <w:sz w:val="18"/>
                <w:szCs w:val="18"/>
                <w:lang w:val="en-IE" w:eastAsia="en-GB"/>
              </w:rPr>
            </w:pPr>
            <w:r>
              <w:rPr>
                <w:sz w:val="18"/>
                <w:szCs w:val="18"/>
                <w:lang w:val="en-IE" w:eastAsia="en-GB"/>
              </w:rPr>
              <w:t>Implementation of user defined limits on key parameters which flag when exceeded or are not met</w:t>
            </w:r>
          </w:p>
        </w:tc>
        <w:tc>
          <w:tcPr>
            <w:tcW w:w="0" w:type="auto"/>
          </w:tcPr>
          <w:p w14:paraId="458E9FAD" w14:textId="58A38BD8" w:rsidR="000F591D" w:rsidRPr="00D774A2" w:rsidRDefault="009B4C7A" w:rsidP="009A0DE5">
            <w:pPr>
              <w:jc w:val="left"/>
              <w:rPr>
                <w:sz w:val="18"/>
                <w:szCs w:val="18"/>
                <w:lang w:val="en-IE" w:eastAsia="en-GB"/>
              </w:rPr>
            </w:pPr>
            <w:r>
              <w:rPr>
                <w:sz w:val="18"/>
                <w:szCs w:val="18"/>
                <w:lang w:val="en-IE" w:eastAsia="en-GB"/>
              </w:rPr>
              <w:t>With correct identification of thresholds can quickly highlight issues with systems</w:t>
            </w:r>
          </w:p>
        </w:tc>
        <w:tc>
          <w:tcPr>
            <w:tcW w:w="0" w:type="auto"/>
          </w:tcPr>
          <w:p w14:paraId="1538CFBD" w14:textId="77777777" w:rsidR="000F591D" w:rsidRDefault="009B4C7A" w:rsidP="009A0DE5">
            <w:pPr>
              <w:keepNext/>
              <w:jc w:val="left"/>
              <w:rPr>
                <w:sz w:val="18"/>
                <w:szCs w:val="18"/>
                <w:lang w:val="en-IE" w:eastAsia="en-GB"/>
              </w:rPr>
            </w:pPr>
            <w:r>
              <w:rPr>
                <w:sz w:val="18"/>
                <w:szCs w:val="18"/>
                <w:lang w:val="en-IE" w:eastAsia="en-GB"/>
              </w:rPr>
              <w:t>Little diagnosis and isolation potential</w:t>
            </w:r>
          </w:p>
          <w:p w14:paraId="0B908798" w14:textId="0CC9AA40" w:rsidR="009B4C7A" w:rsidRPr="00D774A2" w:rsidRDefault="009B4C7A" w:rsidP="009A0DE5">
            <w:pPr>
              <w:keepNext/>
              <w:jc w:val="left"/>
              <w:rPr>
                <w:sz w:val="18"/>
                <w:szCs w:val="18"/>
                <w:lang w:val="en-IE" w:eastAsia="en-GB"/>
              </w:rPr>
            </w:pPr>
            <w:r>
              <w:rPr>
                <w:sz w:val="18"/>
                <w:szCs w:val="18"/>
                <w:lang w:val="en-IE" w:eastAsia="en-GB"/>
              </w:rPr>
              <w:t>Correct selection of thresholds dependent on user expertise</w:t>
            </w:r>
          </w:p>
        </w:tc>
        <w:tc>
          <w:tcPr>
            <w:tcW w:w="0" w:type="auto"/>
          </w:tcPr>
          <w:p w14:paraId="42AE7A3B" w14:textId="6F0AD100" w:rsidR="000F591D" w:rsidRPr="00D774A2" w:rsidRDefault="006B43BD" w:rsidP="00780710">
            <w:pPr>
              <w:keepNext/>
              <w:jc w:val="left"/>
              <w:rPr>
                <w:sz w:val="18"/>
                <w:szCs w:val="18"/>
                <w:lang w:val="en-IE" w:eastAsia="en-GB"/>
              </w:rPr>
            </w:pPr>
            <w:r>
              <w:rPr>
                <w:sz w:val="18"/>
                <w:szCs w:val="18"/>
                <w:lang w:val="en-IE" w:eastAsia="en-GB"/>
              </w:rPr>
              <w:t>Incorporated into modern compressor PLCs</w:t>
            </w:r>
          </w:p>
        </w:tc>
      </w:tr>
    </w:tbl>
    <w:p w14:paraId="7C81A2CB" w14:textId="73362581" w:rsidR="00780710" w:rsidRDefault="00780710" w:rsidP="00780710">
      <w:pPr>
        <w:pStyle w:val="Caption"/>
        <w:jc w:val="center"/>
      </w:pPr>
      <w:bookmarkStart w:id="8" w:name="_Ref431775277"/>
      <w:r>
        <w:t xml:space="preserve">Table </w:t>
      </w:r>
      <w:fldSimple w:instr=" SEQ Table \* ARABIC ">
        <w:r w:rsidR="00F82748">
          <w:rPr>
            <w:noProof/>
          </w:rPr>
          <w:t>4</w:t>
        </w:r>
      </w:fldSimple>
      <w:bookmarkEnd w:id="8"/>
      <w:r>
        <w:t>: Qualitative Model Based Methods</w:t>
      </w:r>
    </w:p>
    <w:p w14:paraId="48C4D2A4" w14:textId="77777777" w:rsidR="005E11FE" w:rsidRDefault="005E11FE" w:rsidP="005E11FE"/>
    <w:tbl>
      <w:tblPr>
        <w:tblStyle w:val="TableGrid"/>
        <w:tblW w:w="14170" w:type="dxa"/>
        <w:tblLook w:val="04A0" w:firstRow="1" w:lastRow="0" w:firstColumn="1" w:lastColumn="0" w:noHBand="0" w:noVBand="1"/>
      </w:tblPr>
      <w:tblGrid>
        <w:gridCol w:w="2241"/>
        <w:gridCol w:w="3991"/>
        <w:gridCol w:w="1560"/>
        <w:gridCol w:w="1747"/>
        <w:gridCol w:w="4631"/>
      </w:tblGrid>
      <w:tr w:rsidR="005E11FE" w:rsidRPr="00D774A2" w14:paraId="62ED8CC7" w14:textId="77777777" w:rsidTr="000C0967">
        <w:trPr>
          <w:tblHeader/>
        </w:trPr>
        <w:tc>
          <w:tcPr>
            <w:tcW w:w="2241" w:type="dxa"/>
            <w:shd w:val="clear" w:color="auto" w:fill="BFBFBF" w:themeFill="background1" w:themeFillShade="BF"/>
          </w:tcPr>
          <w:p w14:paraId="4B92C904" w14:textId="77777777" w:rsidR="005E11FE" w:rsidRPr="00D774A2" w:rsidRDefault="005E11FE" w:rsidP="009A0DE5">
            <w:pPr>
              <w:jc w:val="left"/>
              <w:rPr>
                <w:b/>
                <w:i/>
                <w:sz w:val="18"/>
                <w:szCs w:val="18"/>
                <w:lang w:val="en-IE" w:eastAsia="en-GB"/>
              </w:rPr>
            </w:pPr>
            <w:r w:rsidRPr="00D774A2">
              <w:rPr>
                <w:b/>
                <w:i/>
                <w:sz w:val="18"/>
                <w:szCs w:val="18"/>
                <w:lang w:val="en-IE" w:eastAsia="en-GB"/>
              </w:rPr>
              <w:t>Method</w:t>
            </w:r>
          </w:p>
        </w:tc>
        <w:tc>
          <w:tcPr>
            <w:tcW w:w="3991" w:type="dxa"/>
            <w:shd w:val="clear" w:color="auto" w:fill="BFBFBF" w:themeFill="background1" w:themeFillShade="BF"/>
          </w:tcPr>
          <w:p w14:paraId="59368062" w14:textId="77777777" w:rsidR="005E11FE" w:rsidRPr="00D774A2" w:rsidRDefault="005E11FE" w:rsidP="009A0DE5">
            <w:pPr>
              <w:jc w:val="left"/>
              <w:rPr>
                <w:b/>
                <w:i/>
                <w:sz w:val="18"/>
                <w:szCs w:val="18"/>
                <w:lang w:val="en-IE" w:eastAsia="en-GB"/>
              </w:rPr>
            </w:pPr>
            <w:r w:rsidRPr="00D774A2">
              <w:rPr>
                <w:b/>
                <w:i/>
                <w:sz w:val="18"/>
                <w:szCs w:val="18"/>
                <w:lang w:val="en-IE" w:eastAsia="en-GB"/>
              </w:rPr>
              <w:t>Description</w:t>
            </w:r>
          </w:p>
        </w:tc>
        <w:tc>
          <w:tcPr>
            <w:tcW w:w="1560" w:type="dxa"/>
            <w:shd w:val="clear" w:color="auto" w:fill="BFBFBF" w:themeFill="background1" w:themeFillShade="BF"/>
          </w:tcPr>
          <w:p w14:paraId="1AE818F4" w14:textId="77777777" w:rsidR="005E11FE" w:rsidRPr="00D774A2" w:rsidRDefault="005E11FE" w:rsidP="009A0DE5">
            <w:pPr>
              <w:jc w:val="left"/>
              <w:rPr>
                <w:b/>
                <w:i/>
                <w:sz w:val="18"/>
                <w:szCs w:val="18"/>
                <w:lang w:val="en-IE" w:eastAsia="en-GB"/>
              </w:rPr>
            </w:pPr>
            <w:r w:rsidRPr="00D774A2">
              <w:rPr>
                <w:b/>
                <w:i/>
                <w:sz w:val="18"/>
                <w:szCs w:val="18"/>
                <w:lang w:val="en-IE" w:eastAsia="en-GB"/>
              </w:rPr>
              <w:t>Benefits</w:t>
            </w:r>
          </w:p>
        </w:tc>
        <w:tc>
          <w:tcPr>
            <w:tcW w:w="1747" w:type="dxa"/>
            <w:shd w:val="clear" w:color="auto" w:fill="BFBFBF" w:themeFill="background1" w:themeFillShade="BF"/>
          </w:tcPr>
          <w:p w14:paraId="55120AF4" w14:textId="77777777" w:rsidR="005E11FE" w:rsidRPr="00D774A2" w:rsidRDefault="005E11FE" w:rsidP="009A0DE5">
            <w:pPr>
              <w:jc w:val="left"/>
              <w:rPr>
                <w:b/>
                <w:i/>
                <w:sz w:val="18"/>
                <w:szCs w:val="18"/>
                <w:lang w:val="en-IE" w:eastAsia="en-GB"/>
              </w:rPr>
            </w:pPr>
            <w:r w:rsidRPr="00D774A2">
              <w:rPr>
                <w:b/>
                <w:i/>
                <w:sz w:val="18"/>
                <w:szCs w:val="18"/>
                <w:lang w:val="en-IE" w:eastAsia="en-GB"/>
              </w:rPr>
              <w:t>Disadvantages</w:t>
            </w:r>
          </w:p>
        </w:tc>
        <w:tc>
          <w:tcPr>
            <w:tcW w:w="4631" w:type="dxa"/>
            <w:shd w:val="clear" w:color="auto" w:fill="BFBFBF" w:themeFill="background1" w:themeFillShade="BF"/>
          </w:tcPr>
          <w:p w14:paraId="303B02F7" w14:textId="77777777" w:rsidR="005E11FE" w:rsidRPr="00D774A2" w:rsidRDefault="005E11FE" w:rsidP="009A0DE5">
            <w:pPr>
              <w:jc w:val="left"/>
              <w:rPr>
                <w:b/>
                <w:i/>
                <w:sz w:val="18"/>
                <w:szCs w:val="18"/>
                <w:lang w:val="en-IE" w:eastAsia="en-GB"/>
              </w:rPr>
            </w:pPr>
            <w:r w:rsidRPr="00D774A2">
              <w:rPr>
                <w:b/>
                <w:i/>
                <w:sz w:val="18"/>
                <w:szCs w:val="18"/>
                <w:lang w:val="en-IE" w:eastAsia="en-GB"/>
              </w:rPr>
              <w:t>Examples</w:t>
            </w:r>
          </w:p>
        </w:tc>
      </w:tr>
      <w:tr w:rsidR="005E11FE" w:rsidRPr="00D774A2" w14:paraId="3B5B5F43" w14:textId="77777777" w:rsidTr="00581F8B">
        <w:tc>
          <w:tcPr>
            <w:tcW w:w="2241" w:type="dxa"/>
          </w:tcPr>
          <w:p w14:paraId="4E3EA055" w14:textId="365E88B6" w:rsidR="005E11FE" w:rsidRPr="00D774A2" w:rsidRDefault="005E11FE" w:rsidP="009A0DE5">
            <w:pPr>
              <w:jc w:val="left"/>
              <w:rPr>
                <w:sz w:val="18"/>
                <w:szCs w:val="18"/>
                <w:lang w:val="en-IE" w:eastAsia="en-GB"/>
              </w:rPr>
            </w:pPr>
            <w:r>
              <w:rPr>
                <w:sz w:val="18"/>
                <w:szCs w:val="18"/>
                <w:lang w:val="en-IE" w:eastAsia="en-GB"/>
              </w:rPr>
              <w:t>Support Vector Machine</w:t>
            </w:r>
            <w:r w:rsidR="0066253D">
              <w:rPr>
                <w:sz w:val="18"/>
                <w:szCs w:val="18"/>
                <w:lang w:val="en-IE" w:eastAsia="en-GB"/>
              </w:rPr>
              <w:t xml:space="preserve"> / Relevance Vector Machine</w:t>
            </w:r>
          </w:p>
        </w:tc>
        <w:tc>
          <w:tcPr>
            <w:tcW w:w="3991" w:type="dxa"/>
          </w:tcPr>
          <w:p w14:paraId="5399C840" w14:textId="7E5EC7CB"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1560" w:type="dxa"/>
          </w:tcPr>
          <w:p w14:paraId="4DA42441" w14:textId="77777777" w:rsidR="005E11FE" w:rsidRPr="00D774A2" w:rsidRDefault="005E11FE" w:rsidP="009A0DE5">
            <w:pPr>
              <w:jc w:val="left"/>
              <w:rPr>
                <w:sz w:val="18"/>
                <w:szCs w:val="18"/>
                <w:lang w:val="en-IE" w:eastAsia="en-GB"/>
              </w:rPr>
            </w:pPr>
          </w:p>
        </w:tc>
        <w:tc>
          <w:tcPr>
            <w:tcW w:w="1747" w:type="dxa"/>
          </w:tcPr>
          <w:p w14:paraId="2D0FA5C2" w14:textId="77777777" w:rsidR="005E11FE" w:rsidRPr="00D774A2" w:rsidRDefault="005E11FE" w:rsidP="009A0DE5">
            <w:pPr>
              <w:jc w:val="left"/>
              <w:rPr>
                <w:sz w:val="18"/>
                <w:szCs w:val="18"/>
                <w:lang w:val="en-IE" w:eastAsia="en-GB"/>
              </w:rPr>
            </w:pPr>
          </w:p>
        </w:tc>
        <w:tc>
          <w:tcPr>
            <w:tcW w:w="4631" w:type="dxa"/>
          </w:tcPr>
          <w:p w14:paraId="732EF63F" w14:textId="1EDAEE9D" w:rsidR="005E11FE" w:rsidRDefault="005E11FE" w:rsidP="009A0DE5">
            <w:pPr>
              <w:jc w:val="left"/>
              <w:rPr>
                <w:sz w:val="18"/>
                <w:szCs w:val="18"/>
                <w:lang w:val="en-IE" w:eastAsia="en-GB"/>
              </w:rPr>
            </w:pPr>
            <w:r>
              <w:rPr>
                <w:sz w:val="18"/>
                <w:szCs w:val="18"/>
                <w:lang w:val="en-IE" w:eastAsia="en-GB"/>
              </w:rPr>
              <w:t xml:space="preserve">Compressed air load forecasting for large flows </w:t>
            </w:r>
            <w:r>
              <w:rPr>
                <w:sz w:val="18"/>
                <w:szCs w:val="18"/>
                <w:lang w:val="en-IE" w:eastAsia="en-GB"/>
              </w:rPr>
              <w:fldChar w:fldCharType="begin" w:fldLock="1"/>
            </w:r>
            <w:r w:rsidR="00CF613B">
              <w:rPr>
                <w:sz w:val="18"/>
                <w:szCs w:val="18"/>
                <w:lang w:val="en-IE" w:eastAsia="en-GB"/>
              </w:rPr>
              <w:instrText>ADDIN CSL_CITATION { "citationItems" : [ { "id" : "ITEM-1", "itemData" : { "DOI" : "10.1109/IECON.2013.6700450", "ISBN" : "9781479902248", "abstract" : "Energy-saving of compressed air system was very important for the sustainable development of enterprises, which could be achieved though fast and accurate load forecasting. In this paper, according to the distribution rules and characteristics of 24 hours compressed air supply, the 24h compressed air flow demand model was firstly built with least square support vector machine (LSSVM). In order to avoid the long time consumption for determining the model parameters in the traditional cross validation method, Bayesian evidence framework was selected to train the parameters, and then identified and optimized them. Meanwhile, Nystr\u00f6m low- rank approximation decomposition algorithm was used to accelerate kernel matrix decomposition process. Though the experimental verification with real industrial data, the modeling time of LSSVM within Bayesian evidence framework is reduced to 1/20 compared with traditional cross-validation method; in the contrast with Practical Swarm Optimization (PSO), the modeling time is reduced to 80%, and the prediction accuracy can increase 14.3%, proving this method quite suitable for fast and accurate forecasting for large flow compressed air load. \u00a9 2013 IEEE.", "author" : [ { "dropping-particle" : "", "family" : "Liu", "given" : "Chong", "non-dropping-particle" : "", "parse-names" : false, "suffix" : "" }, { "dropping-particle" : "", "family" : "Kong", "given" : "Dewen", "non-dropping-particle" : "", "parse-names" : false, "suffix" : "" }, { "dropping-particle" : "", "family" : "Fan", "given" : "Zichuan", "non-dropping-particle" : "", "parse-names" : false, "suffix" : "" }, { "dropping-particle" : "", "family" : "Yu", "given" : "Qihui", "non-dropping-particle" : "", "parse-names" : false, "suffix" : "" }, { "dropping-particle" : "", "family" : "Cai", "given" : "Maolin", "non-dropping-particle" : "", "parse-names" : false, "suffix" : "" } ], "container-title" : "IECON Proceedings (Industrial Electronics Conference)", "id" : "ITEM-1", "issue" : "2011", "issued" : { "date-parts" : [ [ "2013" ] ] }, "page" : "7886-7891", "title" : "Large flow compressed air load forecasting based on Least Squares Support Vector Machine within the Bayesian evidence framework", "type" : "article-journal" }, "uris" : [ "http://www.mendeley.com/documents/?uuid=eb434f49-549b-4662-a522-e628aa1f693e" ] } ], "mendeley" : { "formattedCitation" : "(Liu et al. 2013)", "plainTextFormattedCitation" : "(Liu et al. 2013)", "previouslyFormattedCitation" : "(Liu et al.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et al. 2013)</w:t>
            </w:r>
            <w:r>
              <w:rPr>
                <w:sz w:val="18"/>
                <w:szCs w:val="18"/>
                <w:lang w:val="en-IE" w:eastAsia="en-GB"/>
              </w:rPr>
              <w:fldChar w:fldCharType="end"/>
            </w:r>
          </w:p>
          <w:p w14:paraId="6BA9C2E0" w14:textId="77777777" w:rsidR="0083639B" w:rsidRDefault="0083639B" w:rsidP="009A0DE5">
            <w:pPr>
              <w:jc w:val="left"/>
              <w:rPr>
                <w:sz w:val="18"/>
                <w:szCs w:val="18"/>
                <w:lang w:val="en-IE" w:eastAsia="en-GB"/>
              </w:rPr>
            </w:pPr>
          </w:p>
          <w:p w14:paraId="31D882A3" w14:textId="31745D4A" w:rsidR="0083639B" w:rsidRDefault="0083639B" w:rsidP="00CD394A">
            <w:pPr>
              <w:jc w:val="left"/>
              <w:rPr>
                <w:sz w:val="18"/>
                <w:szCs w:val="18"/>
                <w:lang w:val="en-IE" w:eastAsia="en-GB"/>
              </w:rPr>
            </w:pPr>
            <w:r>
              <w:rPr>
                <w:sz w:val="18"/>
                <w:szCs w:val="18"/>
                <w:lang w:val="en-IE" w:eastAsia="en-GB"/>
              </w:rPr>
              <w:t>Fault diagnosis for reciprocating air compressor</w:t>
            </w:r>
            <w:r w:rsidR="00CD394A">
              <w:rPr>
                <w:sz w:val="18"/>
                <w:szCs w:val="18"/>
                <w:lang w:val="en-IE" w:eastAsia="en-GB"/>
              </w:rPr>
              <w:t xml:space="preserve"> valves</w:t>
            </w:r>
            <w:r>
              <w:rPr>
                <w:sz w:val="18"/>
                <w:szCs w:val="18"/>
                <w:lang w:val="en-IE" w:eastAsia="en-GB"/>
              </w:rPr>
              <w:t xml:space="preserve"> </w:t>
            </w:r>
            <w:r w:rsidR="00CD394A">
              <w:rPr>
                <w:sz w:val="18"/>
                <w:szCs w:val="18"/>
                <w:lang w:val="en-IE" w:eastAsia="en-GB"/>
              </w:rPr>
              <w:fldChar w:fldCharType="begin" w:fldLock="1"/>
            </w:r>
            <w:r w:rsidR="00CF613B">
              <w:rPr>
                <w:sz w:val="18"/>
                <w:szCs w:val="18"/>
                <w:lang w:val="en-IE" w:eastAsia="en-GB"/>
              </w:rPr>
              <w:instrText>ADDIN CSL_CITATION { "citationItems" : [ { "id" : "ITEM-1", "itemData" : { "DOI" : "10.1109/ISISE.2010.91", "ISBN" : "978-1-61284-428-2", "author" : [ { "dropping-particle" : "", "family" : "Wang", "given" : "Fengtao", "non-dropping-particle" : "", "parse-names" : false, "suffix" : "" }, { "dropping-particle" : "", "family" : "Song", "given" : "Lutao", "non-dropping-particle" : "", "parse-names" : false, "suffix" : "" }, { "dropping-particle" : "", "family" : "Zhang", "given" : "Liang", "non-dropping-particle" : "", "parse-names" : false, "suffix" : "" }, { "dropping-particle" : "", "family" : "Li", "given" : "Haifeng", "non-dropping-particle" : "", "parse-names" : false, "suffix" : "" } ], "container-title" : "2010 Third International Symposium on Information Science and Engineering", "id" : "ITEM-1", "issue" : "109047", "issued" : { "date-parts" : [ [ "2010" ] ] }, "page" : "255-258", "title" : "Fault Diagnosis for Reciprocating Air Compressor Valve Using P-V Indicator Diagram and SVM", "type" : "article-journal" }, "uris" : [ "http://www.mendeley.com/documents/?uuid=a0c77fab-cf20-43e2-92ba-660a3a00c7eb" ] }, { "id" : "ITEM-2",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2",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3",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3",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mendeley" : { "formattedCitation" : "(Wang et al. 2010; Cui et al. 2009; Qin et al. 2012; James Li &amp; Yu 1995)", "plainTextFormattedCitation" : "(Wang et al. 2010; Cui et al. 2009; Qin et al. 2012; James Li &amp; Yu 1995)", "previouslyFormattedCitation" : "(Wang et al. 2010; Cui et al. 2009; Qin et al. 2012; James Li &amp; Yu 1995)" }, "properties" : { "noteIndex" : 0 }, "schema" : "https://github.com/citation-style-language/schema/raw/master/csl-citation.json" }</w:instrText>
            </w:r>
            <w:r w:rsidR="00CD394A">
              <w:rPr>
                <w:sz w:val="18"/>
                <w:szCs w:val="18"/>
                <w:lang w:val="en-IE" w:eastAsia="en-GB"/>
              </w:rPr>
              <w:fldChar w:fldCharType="separate"/>
            </w:r>
            <w:r w:rsidR="00815657" w:rsidRPr="00815657">
              <w:rPr>
                <w:noProof/>
                <w:sz w:val="18"/>
                <w:szCs w:val="18"/>
                <w:lang w:val="en-IE" w:eastAsia="en-GB"/>
              </w:rPr>
              <w:t>(Wang et al. 2010; Cui et al. 2009; Qin et al. 2012; James Li &amp; Yu 1995)</w:t>
            </w:r>
            <w:r w:rsidR="00CD394A">
              <w:rPr>
                <w:sz w:val="18"/>
                <w:szCs w:val="18"/>
                <w:lang w:val="en-IE" w:eastAsia="en-GB"/>
              </w:rPr>
              <w:fldChar w:fldCharType="end"/>
            </w:r>
          </w:p>
          <w:p w14:paraId="5A186A6D" w14:textId="77777777" w:rsidR="00CD394A" w:rsidRDefault="00CD394A" w:rsidP="00CD394A">
            <w:pPr>
              <w:jc w:val="left"/>
              <w:rPr>
                <w:sz w:val="18"/>
                <w:szCs w:val="18"/>
                <w:lang w:val="en-IE" w:eastAsia="en-GB"/>
              </w:rPr>
            </w:pPr>
          </w:p>
          <w:p w14:paraId="4C56DCA4" w14:textId="1C9ACD6D" w:rsidR="00CD394A" w:rsidRPr="00D774A2" w:rsidRDefault="00CD394A" w:rsidP="00CD394A">
            <w:pPr>
              <w:jc w:val="left"/>
              <w:rPr>
                <w:sz w:val="18"/>
                <w:szCs w:val="18"/>
                <w:lang w:val="en-IE" w:eastAsia="en-GB"/>
              </w:rPr>
            </w:pPr>
            <w:r>
              <w:rPr>
                <w:sz w:val="18"/>
                <w:szCs w:val="18"/>
                <w:lang w:val="en-IE" w:eastAsia="en-GB"/>
              </w:rPr>
              <w:t xml:space="preserve">Fault diagnosis for reciprocating air compressors </w:t>
            </w:r>
            <w:r>
              <w:rPr>
                <w:sz w:val="18"/>
                <w:szCs w:val="18"/>
                <w:lang w:val="en-IE" w:eastAsia="en-GB"/>
              </w:rPr>
              <w:fldChar w:fldCharType="begin" w:fldLock="1"/>
            </w:r>
            <w:r w:rsidR="00CF613B">
              <w:rPr>
                <w:sz w:val="18"/>
                <w:szCs w:val="18"/>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Verma et al. 2011)</w:t>
            </w:r>
            <w:r>
              <w:rPr>
                <w:sz w:val="18"/>
                <w:szCs w:val="18"/>
                <w:lang w:val="en-IE" w:eastAsia="en-GB"/>
              </w:rPr>
              <w:fldChar w:fldCharType="end"/>
            </w:r>
          </w:p>
        </w:tc>
      </w:tr>
      <w:tr w:rsidR="005E11FE" w:rsidRPr="00D774A2" w14:paraId="694F3FBE" w14:textId="77777777" w:rsidTr="00581F8B">
        <w:tc>
          <w:tcPr>
            <w:tcW w:w="2241" w:type="dxa"/>
          </w:tcPr>
          <w:p w14:paraId="3B626575" w14:textId="46484C14" w:rsidR="005E11FE" w:rsidRPr="00D774A2" w:rsidRDefault="005E11FE" w:rsidP="009A0DE5">
            <w:pPr>
              <w:jc w:val="left"/>
              <w:rPr>
                <w:sz w:val="18"/>
                <w:szCs w:val="18"/>
                <w:lang w:val="en-IE" w:eastAsia="en-GB"/>
              </w:rPr>
            </w:pPr>
            <w:r>
              <w:rPr>
                <w:sz w:val="18"/>
                <w:szCs w:val="18"/>
                <w:lang w:val="en-IE" w:eastAsia="en-GB"/>
              </w:rPr>
              <w:t>PCA</w:t>
            </w:r>
          </w:p>
        </w:tc>
        <w:tc>
          <w:tcPr>
            <w:tcW w:w="3991" w:type="dxa"/>
          </w:tcPr>
          <w:p w14:paraId="48DB045B" w14:textId="56930A82"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1560" w:type="dxa"/>
          </w:tcPr>
          <w:p w14:paraId="15430282" w14:textId="77777777" w:rsidR="005E11FE" w:rsidRPr="00D774A2" w:rsidRDefault="005E11FE" w:rsidP="009A0DE5">
            <w:pPr>
              <w:jc w:val="left"/>
              <w:rPr>
                <w:sz w:val="18"/>
                <w:szCs w:val="18"/>
                <w:lang w:val="en-IE" w:eastAsia="en-GB"/>
              </w:rPr>
            </w:pPr>
          </w:p>
        </w:tc>
        <w:tc>
          <w:tcPr>
            <w:tcW w:w="1747" w:type="dxa"/>
          </w:tcPr>
          <w:p w14:paraId="46C3FAD6" w14:textId="77777777" w:rsidR="005E11FE" w:rsidRPr="00D774A2" w:rsidRDefault="005E11FE" w:rsidP="009A0DE5">
            <w:pPr>
              <w:jc w:val="left"/>
              <w:rPr>
                <w:sz w:val="18"/>
                <w:szCs w:val="18"/>
                <w:lang w:val="en-IE" w:eastAsia="en-GB"/>
              </w:rPr>
            </w:pPr>
          </w:p>
        </w:tc>
        <w:tc>
          <w:tcPr>
            <w:tcW w:w="4631" w:type="dxa"/>
          </w:tcPr>
          <w:p w14:paraId="4DAA7C40" w14:textId="48FA308A" w:rsidR="005E11FE" w:rsidRDefault="009A0DE5" w:rsidP="009A0DE5">
            <w:pPr>
              <w:jc w:val="left"/>
              <w:rPr>
                <w:sz w:val="18"/>
                <w:szCs w:val="18"/>
                <w:lang w:val="en-IE" w:eastAsia="en-GB"/>
              </w:rPr>
            </w:pPr>
            <w:r>
              <w:rPr>
                <w:sz w:val="18"/>
                <w:szCs w:val="18"/>
                <w:lang w:val="en-IE" w:eastAsia="en-GB"/>
              </w:rPr>
              <w:t xml:space="preserve">Sensor fault detection, diagnosis and estimation for centrifugal chillers </w:t>
            </w:r>
            <w:r>
              <w:rPr>
                <w:sz w:val="18"/>
                <w:szCs w:val="18"/>
                <w:lang w:val="en-IE" w:eastAsia="en-GB"/>
              </w:rPr>
              <w:fldChar w:fldCharType="begin" w:fldLock="1"/>
            </w:r>
            <w:r w:rsidR="00CF613B">
              <w:rPr>
                <w:sz w:val="18"/>
                <w:szCs w:val="18"/>
                <w:lang w:val="en-IE" w:eastAsia="en-GB"/>
              </w:rPr>
              <w:instrText>ADDIN CSL_CITATION { "citationItems" : [ { "id" : "ITEM-1", "itemData" : { "DOI" : "10.1016/j.apenergy.2004.11.002", "ISSN" : "03062619", "author" : [ { "dropping-particle" : "", "family" : "Wang", "given" : "Shengwei", "non-dropping-particle" : "", "parse-names" : false, "suffix" : "" }, { "dropping-particle" : "", "family" : "Cui", "given" : "Jingtan", "non-dropping-particle" : "", "parse-names" : false, "suffix" : "" } ], "container-title" : "Applied Energy", "id" : "ITEM-1", "issue" : "3", "issued" : { "date-parts" : [ [ "2005" ] ] }, "page" : "197-213", "title" : "Sensor-fault detection, diagnosis and estimation for centrifugal chiller systems using principal-component analysis method", "type" : "article-journal", "volume" : "82" }, "uris" : [ "http://www.mendeley.com/documents/?uuid=a2211a01-7f4a-4d62-bccc-be463c89fa6f" ] } ], "mendeley" : { "formattedCitation" : "(Wang &amp; Cui 2005)", "plainTextFormattedCitation" : "(Wang &amp; Cui 2005)", "previouslyFormattedCitation" : "(Wang &amp; Cui 200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Wang &amp; Cui 2005)</w:t>
            </w:r>
            <w:r>
              <w:rPr>
                <w:sz w:val="18"/>
                <w:szCs w:val="18"/>
                <w:lang w:val="en-IE" w:eastAsia="en-GB"/>
              </w:rPr>
              <w:fldChar w:fldCharType="end"/>
            </w:r>
          </w:p>
          <w:p w14:paraId="206D8E8D" w14:textId="77777777" w:rsidR="006C4961" w:rsidRDefault="006C4961" w:rsidP="009A0DE5">
            <w:pPr>
              <w:jc w:val="left"/>
              <w:rPr>
                <w:sz w:val="18"/>
                <w:szCs w:val="18"/>
                <w:lang w:val="en-IE" w:eastAsia="en-GB"/>
              </w:rPr>
            </w:pPr>
          </w:p>
          <w:p w14:paraId="3560828A" w14:textId="7B71C313" w:rsidR="006C4961" w:rsidRDefault="006C4961" w:rsidP="009A0DE5">
            <w:pPr>
              <w:jc w:val="left"/>
              <w:rPr>
                <w:sz w:val="18"/>
                <w:szCs w:val="18"/>
                <w:lang w:val="en-IE" w:eastAsia="en-GB"/>
              </w:rPr>
            </w:pPr>
            <w:r>
              <w:rPr>
                <w:sz w:val="18"/>
                <w:szCs w:val="18"/>
                <w:lang w:val="en-IE" w:eastAsia="en-GB"/>
              </w:rPr>
              <w:t xml:space="preserve">Fault detection and isolation for a centrifugal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55/2013/189359", "ISSN" : "1023-621X", "author" : [ { "dropping-particle" : "", "family" : "Zanoli", "given" : "Silvia M.", "non-dropping-particle" : "", "parse-names" : false, "suffix" : "" }, { "dropping-particle" : "", "family" : "Astolfi", "given" : "Giacomo", "non-dropping-particle" : "", "parse-names" : false, "suffix" : "" } ], "container-title" : "International Journal of Rotating Machinery", "id" : "ITEM-1", "issued" : { "date-parts" : [ [ "2013" ] ] }, "page" : "1-11", "title" : "Application of a Fault Detection and Isolation System on a Rotary Machine", "type" : "article-journal", "volume" : "2013" }, "uris" : [ "http://www.mendeley.com/documents/?uuid=7a7b7f84-241d-4c5e-91a7-d4f2fabf3bf8" ] } ], "mendeley" : { "formattedCitation" : "(Zanoli &amp; Astolfi 2013)", "plainTextFormattedCitation" : "(Zanoli &amp; Astolfi 2013)", "previouslyFormattedCitation" : "(Zanoli &amp; Astolfi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amp; Astolfi 2013)</w:t>
            </w:r>
            <w:r>
              <w:rPr>
                <w:sz w:val="18"/>
                <w:szCs w:val="18"/>
                <w:lang w:val="en-IE" w:eastAsia="en-GB"/>
              </w:rPr>
              <w:fldChar w:fldCharType="end"/>
            </w:r>
          </w:p>
          <w:p w14:paraId="527CC0D9" w14:textId="77777777" w:rsidR="001E5F11" w:rsidRDefault="001E5F11" w:rsidP="009A0DE5">
            <w:pPr>
              <w:jc w:val="left"/>
              <w:rPr>
                <w:sz w:val="18"/>
                <w:szCs w:val="18"/>
                <w:lang w:val="en-IE" w:eastAsia="en-GB"/>
              </w:rPr>
            </w:pPr>
          </w:p>
          <w:p w14:paraId="677AB3C3" w14:textId="547F7080" w:rsidR="001E5F11" w:rsidRPr="00D774A2" w:rsidRDefault="001E5F11" w:rsidP="009A0DE5">
            <w:pPr>
              <w:jc w:val="left"/>
              <w:rPr>
                <w:sz w:val="18"/>
                <w:szCs w:val="18"/>
                <w:lang w:val="en-IE" w:eastAsia="en-GB"/>
              </w:rPr>
            </w:pPr>
            <w:r>
              <w:rPr>
                <w:sz w:val="18"/>
                <w:szCs w:val="18"/>
                <w:lang w:val="en-IE" w:eastAsia="en-GB"/>
              </w:rPr>
              <w:t xml:space="preserve">Sensor and actuator fault diagnosis for a centrifugal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Zanoli et al. 2010a)"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et al. 2010a)</w:t>
            </w:r>
            <w:r>
              <w:rPr>
                <w:sz w:val="18"/>
                <w:szCs w:val="18"/>
                <w:lang w:val="en-IE" w:eastAsia="en-GB"/>
              </w:rPr>
              <w:fldChar w:fldCharType="end"/>
            </w:r>
          </w:p>
        </w:tc>
      </w:tr>
      <w:tr w:rsidR="005E11FE" w:rsidRPr="00D774A2" w14:paraId="75FD38D9" w14:textId="77777777" w:rsidTr="000C0967">
        <w:trPr>
          <w:trHeight w:val="64"/>
        </w:trPr>
        <w:tc>
          <w:tcPr>
            <w:tcW w:w="2241" w:type="dxa"/>
          </w:tcPr>
          <w:p w14:paraId="204D3830" w14:textId="2E0E4D6D" w:rsidR="005E11FE" w:rsidRPr="00D774A2" w:rsidRDefault="00A75D90" w:rsidP="009A0DE5">
            <w:pPr>
              <w:jc w:val="left"/>
              <w:rPr>
                <w:sz w:val="18"/>
                <w:szCs w:val="18"/>
                <w:lang w:val="en-IE" w:eastAsia="en-GB"/>
              </w:rPr>
            </w:pPr>
            <w:r>
              <w:rPr>
                <w:sz w:val="18"/>
                <w:szCs w:val="18"/>
                <w:lang w:val="en-IE" w:eastAsia="en-GB"/>
              </w:rPr>
              <w:t>Artificial Neural Networks</w:t>
            </w:r>
          </w:p>
        </w:tc>
        <w:tc>
          <w:tcPr>
            <w:tcW w:w="3991" w:type="dxa"/>
            <w:vAlign w:val="center"/>
          </w:tcPr>
          <w:p w14:paraId="4D714CF3" w14:textId="548E6B1B" w:rsidR="005E11FE" w:rsidRPr="00D774A2" w:rsidRDefault="00752FE4" w:rsidP="00752FE4">
            <w:pPr>
              <w:jc w:val="left"/>
              <w:rPr>
                <w:sz w:val="18"/>
                <w:szCs w:val="18"/>
                <w:lang w:val="en-IE" w:eastAsia="en-GB"/>
              </w:rPr>
            </w:pPr>
            <w:r w:rsidRPr="00E033E5">
              <w:rPr>
                <w:rFonts w:eastAsia="Times New Roman" w:cs="Times New Roman"/>
                <w:color w:val="000000"/>
                <w:sz w:val="18"/>
                <w:lang w:eastAsia="en-GB"/>
              </w:rPr>
              <w:t xml:space="preserve">Creation of a network of elements or neurons which may determine </w:t>
            </w:r>
            <w:r>
              <w:rPr>
                <w:rFonts w:eastAsia="Times New Roman" w:cs="Times New Roman"/>
                <w:color w:val="000000"/>
                <w:sz w:val="18"/>
                <w:lang w:eastAsia="en-GB"/>
              </w:rPr>
              <w:t>output</w:t>
            </w:r>
            <w:r w:rsidRPr="00E033E5">
              <w:rPr>
                <w:rFonts w:eastAsia="Times New Roman" w:cs="Times New Roman"/>
                <w:color w:val="000000"/>
                <w:sz w:val="18"/>
                <w:lang w:eastAsia="en-GB"/>
              </w:rPr>
              <w:t xml:space="preserve"> values based on interconnected element's response to external inputs</w:t>
            </w:r>
            <w:r>
              <w:rPr>
                <w:rFonts w:eastAsia="Times New Roman" w:cs="Times New Roman"/>
                <w:color w:val="000000"/>
                <w:sz w:val="18"/>
                <w:lang w:eastAsia="en-GB"/>
              </w:rPr>
              <w:t xml:space="preserve">. Networks may be supervised where instances of faulty operation are labelled, allowing the network to generate expected outputs for </w:t>
            </w:r>
            <w:r w:rsidR="00225B87">
              <w:rPr>
                <w:rFonts w:eastAsia="Times New Roman" w:cs="Times New Roman"/>
                <w:color w:val="000000"/>
                <w:sz w:val="18"/>
                <w:lang w:eastAsia="en-GB"/>
              </w:rPr>
              <w:t>arbitrary unknown inputs. Networks may also be unsupervised, in which case the topology is adaptively determined based on the inputs.</w:t>
            </w:r>
          </w:p>
        </w:tc>
        <w:tc>
          <w:tcPr>
            <w:tcW w:w="1560" w:type="dxa"/>
          </w:tcPr>
          <w:p w14:paraId="0EA1D302" w14:textId="77777777" w:rsidR="005E11FE" w:rsidRPr="00D774A2" w:rsidRDefault="005E11FE" w:rsidP="009A0DE5">
            <w:pPr>
              <w:jc w:val="left"/>
              <w:rPr>
                <w:sz w:val="18"/>
                <w:szCs w:val="18"/>
                <w:lang w:val="en-IE" w:eastAsia="en-GB"/>
              </w:rPr>
            </w:pPr>
          </w:p>
        </w:tc>
        <w:tc>
          <w:tcPr>
            <w:tcW w:w="1747" w:type="dxa"/>
          </w:tcPr>
          <w:p w14:paraId="7128A733" w14:textId="77777777" w:rsidR="005E11FE" w:rsidRPr="00D774A2" w:rsidRDefault="005E11FE" w:rsidP="009A0DE5">
            <w:pPr>
              <w:jc w:val="left"/>
              <w:rPr>
                <w:sz w:val="18"/>
                <w:szCs w:val="18"/>
                <w:lang w:val="en-IE" w:eastAsia="en-GB"/>
              </w:rPr>
            </w:pPr>
          </w:p>
        </w:tc>
        <w:tc>
          <w:tcPr>
            <w:tcW w:w="4631" w:type="dxa"/>
          </w:tcPr>
          <w:p w14:paraId="582F846B" w14:textId="1A7A52D0" w:rsidR="005E11FE" w:rsidRDefault="00A75D90" w:rsidP="009A0DE5">
            <w:pPr>
              <w:jc w:val="left"/>
              <w:rPr>
                <w:sz w:val="18"/>
                <w:szCs w:val="18"/>
                <w:lang w:val="en-IE" w:eastAsia="en-GB"/>
              </w:rPr>
            </w:pPr>
            <w:r>
              <w:rPr>
                <w:sz w:val="18"/>
                <w:szCs w:val="18"/>
                <w:lang w:val="en-IE" w:eastAsia="en-GB"/>
              </w:rPr>
              <w:t xml:space="preserve">Valve failure detection for reciprocating compressors </w:t>
            </w:r>
            <w:r>
              <w:rPr>
                <w:sz w:val="18"/>
                <w:szCs w:val="18"/>
                <w:lang w:val="en-IE" w:eastAsia="en-GB"/>
              </w:rPr>
              <w:fldChar w:fldCharType="begin" w:fldLock="1"/>
            </w:r>
            <w:r w:rsidR="00CF613B">
              <w:rPr>
                <w:sz w:val="18"/>
                <w:szCs w:val="18"/>
                <w:lang w:val="en-IE" w:eastAsia="en-GB"/>
              </w:rPr>
              <w:instrText>ADDIN CSL_CITATION { "citationItems" : [ { "id" : "ITEM-1", "itemData" : { "author" : [ { "dropping-particle" : "", "family" : "Namdeo", "given" : "Rajeev", "non-dropping-particle" : "", "parse-names" : false, "suffix" : "" }, { "dropping-particle" : "", "family" : "Manepatil", "given" : "Smita", "non-dropping-particle" : "", "parse-names" : false, "suffix" : "" }, { "dropping-particle" : "", "family" : "Saraswat", "given" : "Suvandan", "non-dropping-particle" : "", "parse-names" : false, "suffix" : "" } ], "id" : "ITEM-1", "issued" : { "date-parts" : [ [ "2008" ] ] }, "page" : "1-8", "title" : "Detection of Valve Leakage in Reciprocating Compressor Using Artificial Neural Network ( Ann )", "type" : "article-journal" }, "uris" : [ "http://www.mendeley.com/documents/?uuid=55f1a6c4-3886-4afc-8f8a-eb1900d47a23" ] } ], "mendeley" : { "formattedCitation" : "(Namdeo et al. 2008)", "plainTextFormattedCitation" : "(Namdeo et al. 2008)", "previouslyFormattedCitation" : "(Namdeo et al. 200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Namdeo et al. 2008)</w:t>
            </w:r>
            <w:r>
              <w:rPr>
                <w:sz w:val="18"/>
                <w:szCs w:val="18"/>
                <w:lang w:val="en-IE" w:eastAsia="en-GB"/>
              </w:rPr>
              <w:fldChar w:fldCharType="end"/>
            </w:r>
          </w:p>
          <w:p w14:paraId="0211D795" w14:textId="77777777" w:rsidR="000C0967" w:rsidRDefault="000C0967" w:rsidP="009A0DE5">
            <w:pPr>
              <w:jc w:val="left"/>
              <w:rPr>
                <w:sz w:val="18"/>
                <w:szCs w:val="18"/>
                <w:lang w:val="en-IE" w:eastAsia="en-GB"/>
              </w:rPr>
            </w:pPr>
          </w:p>
          <w:p w14:paraId="3A3AA88D" w14:textId="31245BC5" w:rsidR="0066253D" w:rsidRDefault="0066253D" w:rsidP="0066253D">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CF613B">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Jinru et al. 2008)</w:t>
            </w:r>
            <w:r>
              <w:rPr>
                <w:sz w:val="18"/>
                <w:szCs w:val="18"/>
                <w:lang w:val="en-IE" w:eastAsia="en-GB"/>
              </w:rPr>
              <w:fldChar w:fldCharType="end"/>
            </w:r>
          </w:p>
          <w:p w14:paraId="5DAE4820" w14:textId="77777777" w:rsidR="000C0967" w:rsidRDefault="000C0967" w:rsidP="0066253D">
            <w:pPr>
              <w:keepNext/>
              <w:jc w:val="left"/>
              <w:rPr>
                <w:sz w:val="18"/>
                <w:szCs w:val="18"/>
                <w:lang w:val="en-IE" w:eastAsia="en-GB"/>
              </w:rPr>
            </w:pPr>
          </w:p>
          <w:p w14:paraId="51ED652E" w14:textId="3FA235D6" w:rsidR="0066253D" w:rsidRDefault="0066253D" w:rsidP="0066253D">
            <w:pPr>
              <w:jc w:val="left"/>
              <w:rPr>
                <w:sz w:val="18"/>
                <w:szCs w:val="18"/>
                <w:lang w:val="en-IE" w:eastAsia="en-GB"/>
              </w:rPr>
            </w:pPr>
            <w:r>
              <w:rPr>
                <w:sz w:val="18"/>
                <w:szCs w:val="18"/>
                <w:lang w:val="en-IE" w:eastAsia="en-GB"/>
              </w:rPr>
              <w:t xml:space="preserve">Performance prediction of a centrifugal air compressor employing artificial neural networks and genetic algorithms </w:t>
            </w:r>
            <w:r>
              <w:rPr>
                <w:sz w:val="18"/>
                <w:szCs w:val="18"/>
                <w:lang w:val="en-IE" w:eastAsia="en-GB"/>
              </w:rPr>
              <w:fldChar w:fldCharType="begin" w:fldLock="1"/>
            </w:r>
            <w:r w:rsidR="00CF613B">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uo Fangqiong &amp; Huang Shengzhong 2011)</w:t>
            </w:r>
            <w:r>
              <w:rPr>
                <w:sz w:val="18"/>
                <w:szCs w:val="18"/>
                <w:lang w:val="en-IE" w:eastAsia="en-GB"/>
              </w:rPr>
              <w:fldChar w:fldCharType="end"/>
            </w:r>
          </w:p>
          <w:p w14:paraId="3DD634A4" w14:textId="77777777" w:rsidR="000C0967" w:rsidRDefault="000C0967" w:rsidP="0066253D">
            <w:pPr>
              <w:jc w:val="left"/>
              <w:rPr>
                <w:sz w:val="18"/>
                <w:szCs w:val="18"/>
                <w:lang w:val="en-IE" w:eastAsia="en-GB"/>
              </w:rPr>
            </w:pPr>
          </w:p>
          <w:p w14:paraId="1B4F83EF" w14:textId="53CEC130" w:rsidR="001E5F11" w:rsidRDefault="001E5F11" w:rsidP="0066253D">
            <w:pPr>
              <w:jc w:val="left"/>
              <w:rPr>
                <w:sz w:val="18"/>
                <w:szCs w:val="18"/>
                <w:lang w:val="en-IE" w:eastAsia="en-GB"/>
              </w:rPr>
            </w:pPr>
            <w:r>
              <w:rPr>
                <w:sz w:val="18"/>
                <w:szCs w:val="18"/>
                <w:lang w:val="en-IE" w:eastAsia="en-GB"/>
              </w:rPr>
              <w:t xml:space="preserve">Generation of </w:t>
            </w:r>
            <w:r w:rsidRPr="001E5F11">
              <w:rPr>
                <w:sz w:val="18"/>
                <w:szCs w:val="18"/>
                <w:lang w:val="en-IE" w:eastAsia="en-GB"/>
              </w:rPr>
              <w:t>a gas generator’s compressor performance characteristic map</w:t>
            </w:r>
            <w:r>
              <w:rPr>
                <w:sz w:val="18"/>
                <w:szCs w:val="18"/>
                <w:lang w:val="en-IE" w:eastAsia="en-GB"/>
              </w:rPr>
              <w:t xml:space="preserve"> </w:t>
            </w:r>
            <w:r>
              <w:rPr>
                <w:sz w:val="18"/>
                <w:szCs w:val="18"/>
                <w:lang w:val="en-IE" w:eastAsia="en-GB"/>
              </w:rPr>
              <w:fldChar w:fldCharType="begin" w:fldLock="1"/>
            </w:r>
            <w:r w:rsidR="00CF613B">
              <w:rPr>
                <w:sz w:val="18"/>
                <w:szCs w:val="18"/>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id" : "ITEM-2",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2",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Ghorbanian &amp; Gholamrezaei 2009; Yu et al. 2007)", "plainTextFormattedCitation" : "(Ghorbanian &amp; Gholamrezaei 2009; Yu et al. 2007)", "previouslyFormattedCitation" : "(Ghorbanian &amp; Gholamrezaei 2009; Yu et al. 2007)"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Ghorbanian &amp; Gholamrezaei 2009; Yu et al. 2007)</w:t>
            </w:r>
            <w:r>
              <w:rPr>
                <w:sz w:val="18"/>
                <w:szCs w:val="18"/>
                <w:lang w:val="en-IE" w:eastAsia="en-GB"/>
              </w:rPr>
              <w:fldChar w:fldCharType="end"/>
            </w:r>
          </w:p>
          <w:p w14:paraId="3FA34790" w14:textId="2192D73E" w:rsidR="001E5F11" w:rsidRPr="00D774A2" w:rsidRDefault="001E5F11" w:rsidP="0066253D">
            <w:pPr>
              <w:jc w:val="left"/>
              <w:rPr>
                <w:sz w:val="18"/>
                <w:szCs w:val="18"/>
                <w:lang w:val="en-IE" w:eastAsia="en-GB"/>
              </w:rPr>
            </w:pPr>
          </w:p>
        </w:tc>
      </w:tr>
      <w:tr w:rsidR="005E11FE" w:rsidRPr="00D774A2" w14:paraId="562EFB2C" w14:textId="77777777" w:rsidTr="00581F8B">
        <w:tc>
          <w:tcPr>
            <w:tcW w:w="2241" w:type="dxa"/>
          </w:tcPr>
          <w:p w14:paraId="0E7ADF5C" w14:textId="4094B2F4" w:rsidR="005E11FE" w:rsidRPr="00D774A2" w:rsidRDefault="001E343D" w:rsidP="009A0DE5">
            <w:pPr>
              <w:jc w:val="left"/>
              <w:rPr>
                <w:sz w:val="18"/>
                <w:szCs w:val="18"/>
                <w:lang w:val="en-IE" w:eastAsia="en-GB"/>
              </w:rPr>
            </w:pPr>
            <w:r>
              <w:rPr>
                <w:sz w:val="18"/>
                <w:szCs w:val="18"/>
                <w:lang w:val="en-IE" w:eastAsia="en-GB"/>
              </w:rPr>
              <w:lastRenderedPageBreak/>
              <w:t>Genetic Algorithms</w:t>
            </w:r>
          </w:p>
        </w:tc>
        <w:tc>
          <w:tcPr>
            <w:tcW w:w="3991" w:type="dxa"/>
          </w:tcPr>
          <w:p w14:paraId="1AD79016" w14:textId="14894BC1"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1560" w:type="dxa"/>
          </w:tcPr>
          <w:p w14:paraId="5ABF504A" w14:textId="77777777" w:rsidR="005E11FE" w:rsidRPr="00D774A2" w:rsidRDefault="005E11FE" w:rsidP="009A0DE5">
            <w:pPr>
              <w:jc w:val="left"/>
              <w:rPr>
                <w:sz w:val="18"/>
                <w:szCs w:val="18"/>
                <w:lang w:val="en-IE" w:eastAsia="en-GB"/>
              </w:rPr>
            </w:pPr>
          </w:p>
        </w:tc>
        <w:tc>
          <w:tcPr>
            <w:tcW w:w="1747" w:type="dxa"/>
          </w:tcPr>
          <w:p w14:paraId="78781ED7" w14:textId="77777777" w:rsidR="005E11FE" w:rsidRPr="00D774A2" w:rsidRDefault="005E11FE" w:rsidP="009A0DE5">
            <w:pPr>
              <w:keepNext/>
              <w:jc w:val="left"/>
              <w:rPr>
                <w:sz w:val="18"/>
                <w:szCs w:val="18"/>
                <w:lang w:val="en-IE" w:eastAsia="en-GB"/>
              </w:rPr>
            </w:pPr>
          </w:p>
        </w:tc>
        <w:tc>
          <w:tcPr>
            <w:tcW w:w="4631" w:type="dxa"/>
          </w:tcPr>
          <w:p w14:paraId="246849E1" w14:textId="0CB46E2B" w:rsidR="005E11FE" w:rsidRDefault="001E343D" w:rsidP="009A0DE5">
            <w:pPr>
              <w:keepNext/>
              <w:jc w:val="left"/>
              <w:rPr>
                <w:sz w:val="18"/>
                <w:szCs w:val="18"/>
                <w:lang w:val="en-IE" w:eastAsia="en-GB"/>
              </w:rPr>
            </w:pPr>
            <w:r>
              <w:rPr>
                <w:sz w:val="18"/>
                <w:szCs w:val="18"/>
                <w:lang w:val="en-IE" w:eastAsia="en-GB"/>
              </w:rPr>
              <w:t xml:space="preserve">Noise minimisation of a hermetic compressor </w:t>
            </w:r>
            <w:r>
              <w:rPr>
                <w:sz w:val="18"/>
                <w:szCs w:val="18"/>
                <w:lang w:val="en-IE" w:eastAsia="en-GB"/>
              </w:rPr>
              <w:fldChar w:fldCharType="begin" w:fldLock="1"/>
            </w:r>
            <w:r w:rsidR="00CF613B">
              <w:rPr>
                <w:sz w:val="18"/>
                <w:szCs w:val="18"/>
                <w:lang w:val="en-IE" w:eastAsia="en-GB"/>
              </w:rPr>
              <w:instrText>ADDIN CSL_CITATION { "citationItems" : [ { "id" : "ITEM-1", "itemData" : { "author" : [ { "dropping-particle" : "", "family" : "Dasilva", "given" : "Andrey R", "non-dropping-particle" : "", "parse-names" : false, "suffix" : "" } ], "container-title" : "International Compressor Engineering Conference", "id" : "ITEM-1", "issued" : { "date-parts" : [ [ "2004" ] ] }, "title" : "Controlling the radiation of hermetic compressors by means of minimization of power through discharge pipes using genetic algorithms_2004.pdf", "type" : "paper-conference" }, "uris" : [ "http://www.mendeley.com/documents/?uuid=a19abcfd-ad33-47d8-a4ca-f9869f9dce0c" ] } ], "mendeley" : { "formattedCitation" : "(Dasilva 2004)", "plainTextFormattedCitation" : "(Dasilva 2004)", "previouslyFormattedCitation" : "(Dasilva 200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asilva 2004)</w:t>
            </w:r>
            <w:r>
              <w:rPr>
                <w:sz w:val="18"/>
                <w:szCs w:val="18"/>
                <w:lang w:val="en-IE" w:eastAsia="en-GB"/>
              </w:rPr>
              <w:fldChar w:fldCharType="end"/>
            </w:r>
          </w:p>
          <w:p w14:paraId="4FE6F8D5" w14:textId="77777777" w:rsidR="001E343D" w:rsidRDefault="001E343D" w:rsidP="009A0DE5">
            <w:pPr>
              <w:keepNext/>
              <w:jc w:val="left"/>
              <w:rPr>
                <w:sz w:val="18"/>
                <w:szCs w:val="18"/>
                <w:lang w:val="en-IE" w:eastAsia="en-GB"/>
              </w:rPr>
            </w:pPr>
          </w:p>
          <w:p w14:paraId="1E84F5F4" w14:textId="7092C77C" w:rsidR="001E343D" w:rsidRDefault="001E343D" w:rsidP="009A0DE5">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CF613B">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Jinru et al. 2008)</w:t>
            </w:r>
            <w:r>
              <w:rPr>
                <w:sz w:val="18"/>
                <w:szCs w:val="18"/>
                <w:lang w:val="en-IE" w:eastAsia="en-GB"/>
              </w:rPr>
              <w:fldChar w:fldCharType="end"/>
            </w:r>
          </w:p>
          <w:p w14:paraId="6DDC6149" w14:textId="77777777" w:rsidR="001E343D" w:rsidRDefault="001E343D" w:rsidP="009A0DE5">
            <w:pPr>
              <w:keepNext/>
              <w:jc w:val="left"/>
              <w:rPr>
                <w:sz w:val="18"/>
                <w:szCs w:val="18"/>
                <w:lang w:val="en-IE" w:eastAsia="en-GB"/>
              </w:rPr>
            </w:pPr>
          </w:p>
          <w:p w14:paraId="5B364476" w14:textId="2AD1779C" w:rsidR="001E343D" w:rsidRDefault="001E343D" w:rsidP="009A0DE5">
            <w:pPr>
              <w:keepNext/>
              <w:jc w:val="left"/>
              <w:rPr>
                <w:sz w:val="18"/>
                <w:szCs w:val="18"/>
                <w:lang w:val="en-IE" w:eastAsia="en-GB"/>
              </w:rPr>
            </w:pPr>
            <w:r>
              <w:rPr>
                <w:sz w:val="18"/>
                <w:szCs w:val="18"/>
                <w:lang w:val="en-IE" w:eastAsia="en-GB"/>
              </w:rPr>
              <w:t xml:space="preserve">Performance prediction of a centrifugal air compressor employing </w:t>
            </w:r>
            <w:r w:rsidR="0066253D">
              <w:rPr>
                <w:sz w:val="18"/>
                <w:szCs w:val="18"/>
                <w:lang w:val="en-IE" w:eastAsia="en-GB"/>
              </w:rPr>
              <w:t xml:space="preserve">artificial neural networks and genetic algorithms </w:t>
            </w:r>
            <w:r w:rsidR="0066253D">
              <w:rPr>
                <w:sz w:val="18"/>
                <w:szCs w:val="18"/>
                <w:lang w:val="en-IE" w:eastAsia="en-GB"/>
              </w:rPr>
              <w:fldChar w:fldCharType="begin" w:fldLock="1"/>
            </w:r>
            <w:r w:rsidR="00CF613B">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sidR="0066253D">
              <w:rPr>
                <w:sz w:val="18"/>
                <w:szCs w:val="18"/>
                <w:lang w:val="en-IE" w:eastAsia="en-GB"/>
              </w:rPr>
              <w:fldChar w:fldCharType="separate"/>
            </w:r>
            <w:r w:rsidR="00815657" w:rsidRPr="00815657">
              <w:rPr>
                <w:noProof/>
                <w:sz w:val="18"/>
                <w:szCs w:val="18"/>
                <w:lang w:val="en-IE" w:eastAsia="en-GB"/>
              </w:rPr>
              <w:t>(Luo Fangqiong &amp; Huang Shengzhong 2011)</w:t>
            </w:r>
            <w:r w:rsidR="0066253D">
              <w:rPr>
                <w:sz w:val="18"/>
                <w:szCs w:val="18"/>
                <w:lang w:val="en-IE" w:eastAsia="en-GB"/>
              </w:rPr>
              <w:fldChar w:fldCharType="end"/>
            </w:r>
          </w:p>
          <w:p w14:paraId="4BED3F41" w14:textId="77777777" w:rsidR="0066253D" w:rsidRDefault="0066253D" w:rsidP="009A0DE5">
            <w:pPr>
              <w:keepNext/>
              <w:jc w:val="left"/>
              <w:rPr>
                <w:sz w:val="18"/>
                <w:szCs w:val="18"/>
                <w:lang w:val="en-IE" w:eastAsia="en-GB"/>
              </w:rPr>
            </w:pPr>
          </w:p>
          <w:p w14:paraId="334416E4" w14:textId="3C089CE8" w:rsidR="0066253D" w:rsidRPr="00D774A2" w:rsidRDefault="0066253D" w:rsidP="009A0DE5">
            <w:pPr>
              <w:keepNext/>
              <w:jc w:val="left"/>
              <w:rPr>
                <w:sz w:val="18"/>
                <w:szCs w:val="18"/>
                <w:lang w:val="en-IE" w:eastAsia="en-GB"/>
              </w:rPr>
            </w:pPr>
            <w:r>
              <w:rPr>
                <w:sz w:val="18"/>
                <w:szCs w:val="18"/>
                <w:lang w:val="en-IE" w:eastAsia="en-GB"/>
              </w:rPr>
              <w:t xml:space="preserve">Parameter identification for a centrifugal compressor model </w:t>
            </w:r>
            <w:r>
              <w:rPr>
                <w:sz w:val="18"/>
                <w:szCs w:val="18"/>
                <w:lang w:val="en-IE" w:eastAsia="en-GB"/>
              </w:rPr>
              <w:fldChar w:fldCharType="begin" w:fldLock="1"/>
            </w:r>
            <w:r w:rsidR="00CF613B">
              <w:rPr>
                <w:sz w:val="18"/>
                <w:szCs w:val="18"/>
                <w:lang w:val="en-IE" w:eastAsia="en-GB"/>
              </w:rPr>
              <w:instrText>ADDIN CSL_CITATION { "citationItems" : [ { "id" : "ITEM-1", "itemData" : { "DOI" : "10.1109/CCDC.2013.6561456", "ISBN" : "978-1-4673-5534-6", "author" : [ { "dropping-particle" : "", "family" : "Xiaogang", "given" : "Wang", "non-dropping-particle" : "", "parse-names" : false, "suffix" : "" }, { "dropping-particle" : "", "family" : "Xueliang", "given" : "Bai", "non-dropping-particle" : "", "parse-names" : false, "suffix" : "" }, { "dropping-particle" : "", "family" : "Bo", "given" : "Jiang", "non-dropping-particle" : "", "parse-names" : false, "suffix" : "" } ], "container-title" : "2013 25th Chinese Control and Decision Conference (CCDC)", "id" : "ITEM-1", "issued" : { "date-parts" : [ [ "2013" ] ] }, "page" : "2982-2986", "title" : "Adaptive genetic algorithm for parameter identification of centrifugal compressor", "type" : "article-journal" }, "uris" : [ "http://www.mendeley.com/documents/?uuid=95c7ee8c-52cc-4bd8-ad3b-8a914d4f2888" ] } ], "mendeley" : { "formattedCitation" : "(Xiaogang et al. 2013)", "plainTextFormattedCitation" : "(Xiaogang et al. 2013)", "previouslyFormattedCitation" : "(Xiaogang et al.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Xiaogang et al. 2013)</w:t>
            </w:r>
            <w:r>
              <w:rPr>
                <w:sz w:val="18"/>
                <w:szCs w:val="18"/>
                <w:lang w:val="en-IE" w:eastAsia="en-GB"/>
              </w:rPr>
              <w:fldChar w:fldCharType="end"/>
            </w:r>
          </w:p>
        </w:tc>
      </w:tr>
      <w:tr w:rsidR="005E11FE" w:rsidRPr="00D774A2" w14:paraId="5B512B80" w14:textId="77777777" w:rsidTr="00581F8B">
        <w:tc>
          <w:tcPr>
            <w:tcW w:w="2241" w:type="dxa"/>
          </w:tcPr>
          <w:p w14:paraId="6366B8B9" w14:textId="7F30D0D7" w:rsidR="005E11FE" w:rsidRDefault="0083639B" w:rsidP="009A0DE5">
            <w:pPr>
              <w:jc w:val="left"/>
              <w:rPr>
                <w:sz w:val="18"/>
                <w:szCs w:val="18"/>
                <w:lang w:val="en-IE" w:eastAsia="en-GB"/>
              </w:rPr>
            </w:pPr>
            <w:r>
              <w:rPr>
                <w:sz w:val="18"/>
                <w:szCs w:val="18"/>
                <w:lang w:val="en-IE" w:eastAsia="en-GB"/>
              </w:rPr>
              <w:t>Decision Tree Learning</w:t>
            </w:r>
          </w:p>
        </w:tc>
        <w:tc>
          <w:tcPr>
            <w:tcW w:w="3991" w:type="dxa"/>
          </w:tcPr>
          <w:p w14:paraId="76C98711" w14:textId="69205154" w:rsidR="005E11FE" w:rsidRPr="00D774A2" w:rsidRDefault="00225B87" w:rsidP="00225B87">
            <w:pPr>
              <w:jc w:val="left"/>
              <w:rPr>
                <w:sz w:val="18"/>
                <w:szCs w:val="18"/>
                <w:lang w:val="en-IE" w:eastAsia="en-GB"/>
              </w:rPr>
            </w:pPr>
            <w:r>
              <w:rPr>
                <w:sz w:val="18"/>
                <w:szCs w:val="18"/>
                <w:lang w:val="en-IE" w:eastAsia="en-GB"/>
              </w:rPr>
              <w:t>Automatic classification of output variables by organising data into subsets, generating rules in a tree like structure</w:t>
            </w:r>
          </w:p>
        </w:tc>
        <w:tc>
          <w:tcPr>
            <w:tcW w:w="1560" w:type="dxa"/>
          </w:tcPr>
          <w:p w14:paraId="2C4F8CAA" w14:textId="77777777" w:rsidR="005E11FE" w:rsidRPr="00D774A2" w:rsidRDefault="005E11FE" w:rsidP="009A0DE5">
            <w:pPr>
              <w:jc w:val="left"/>
              <w:rPr>
                <w:sz w:val="18"/>
                <w:szCs w:val="18"/>
                <w:lang w:val="en-IE" w:eastAsia="en-GB"/>
              </w:rPr>
            </w:pPr>
          </w:p>
        </w:tc>
        <w:tc>
          <w:tcPr>
            <w:tcW w:w="1747" w:type="dxa"/>
          </w:tcPr>
          <w:p w14:paraId="02D42868" w14:textId="4C074B90" w:rsidR="005E11FE" w:rsidRPr="00D774A2" w:rsidRDefault="00225B87" w:rsidP="00225B87">
            <w:pPr>
              <w:keepNext/>
              <w:jc w:val="left"/>
              <w:rPr>
                <w:sz w:val="18"/>
                <w:szCs w:val="18"/>
                <w:lang w:val="en-IE" w:eastAsia="en-GB"/>
              </w:rPr>
            </w:pPr>
            <w:r>
              <w:rPr>
                <w:sz w:val="18"/>
                <w:szCs w:val="18"/>
                <w:lang w:val="en-IE" w:eastAsia="en-GB"/>
              </w:rPr>
              <w:t xml:space="preserve">Highly unstable </w:t>
            </w:r>
            <w:r w:rsidR="00B6313C">
              <w:rPr>
                <w:sz w:val="18"/>
                <w:szCs w:val="18"/>
                <w:lang w:val="en-IE" w:eastAsia="en-GB"/>
              </w:rPr>
              <w:t>when perturbations in training data are present</w:t>
            </w:r>
          </w:p>
        </w:tc>
        <w:tc>
          <w:tcPr>
            <w:tcW w:w="4631" w:type="dxa"/>
          </w:tcPr>
          <w:p w14:paraId="201EDEAC" w14:textId="65B4325C" w:rsidR="005E11FE" w:rsidRPr="00D774A2" w:rsidRDefault="0083639B" w:rsidP="009A0DE5">
            <w:pPr>
              <w:keepNext/>
              <w:jc w:val="left"/>
              <w:rPr>
                <w:sz w:val="18"/>
                <w:szCs w:val="18"/>
                <w:lang w:val="en-IE" w:eastAsia="en-GB"/>
              </w:rPr>
            </w:pPr>
            <w:r>
              <w:rPr>
                <w:sz w:val="18"/>
                <w:szCs w:val="18"/>
                <w:lang w:val="en-IE" w:eastAsia="en-GB"/>
              </w:rPr>
              <w:t xml:space="preserve">Fault diagnosis for a modular production system </w:t>
            </w:r>
            <w:r>
              <w:rPr>
                <w:sz w:val="18"/>
                <w:szCs w:val="18"/>
                <w:lang w:val="en-IE" w:eastAsia="en-GB"/>
              </w:rPr>
              <w:fldChar w:fldCharType="begin" w:fldLock="1"/>
            </w:r>
            <w:r w:rsidR="00CF613B">
              <w:rPr>
                <w:sz w:val="18"/>
                <w:szCs w:val="18"/>
                <w:lang w:val="en-IE" w:eastAsia="en-GB"/>
              </w:rPr>
              <w:instrText>ADDIN CSL_CITATION { "citationItems" : [ { "id" : "ITEM-1", "itemData" : { "DOI" : "10.1007/s00170-012-4639-5", "ISSN" : "0268-3768", "author" : [ { "dropping-particle" : "", "family" : "Demetgul", "given" : "M.", "non-dropping-particle" : "", "parse-names" : false, "suffix" : "" } ], "container-title" : "The International Journal of Advanced Manufacturing Technology", "id" : "ITEM-1", "issue" : "9-12", "issued" : { "date-parts" : [ [ "2013" ] ] }, "page" : "2183-2194", "title" : "Fault diagnosis on production systems with support vector machine and decision trees algorithms", "type" : "article-journal", "volume" : "67" }, "uris" : [ "http://www.mendeley.com/documents/?uuid=25feffa4-ca01-4dfd-bc72-6a21df096482" ] } ], "mendeley" : { "formattedCitation" : "(Demetgul 2013)", "plainTextFormattedCitation" : "(Demetgul 2013)", "previouslyFormattedCitation" : "(Demetgul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emetgul 2013)</w:t>
            </w:r>
            <w:r>
              <w:rPr>
                <w:sz w:val="18"/>
                <w:szCs w:val="18"/>
                <w:lang w:val="en-IE" w:eastAsia="en-GB"/>
              </w:rPr>
              <w:fldChar w:fldCharType="end"/>
            </w:r>
          </w:p>
        </w:tc>
      </w:tr>
      <w:tr w:rsidR="005E11FE" w:rsidRPr="00D774A2" w14:paraId="6EE94539" w14:textId="77777777" w:rsidTr="00581F8B">
        <w:tc>
          <w:tcPr>
            <w:tcW w:w="2241" w:type="dxa"/>
          </w:tcPr>
          <w:p w14:paraId="53FEB520" w14:textId="69594F4A" w:rsidR="005E11FE" w:rsidRDefault="0083639B" w:rsidP="00B6313C">
            <w:pPr>
              <w:jc w:val="left"/>
              <w:rPr>
                <w:sz w:val="18"/>
                <w:szCs w:val="18"/>
                <w:lang w:val="en-IE" w:eastAsia="en-GB"/>
              </w:rPr>
            </w:pPr>
            <w:r>
              <w:rPr>
                <w:sz w:val="18"/>
                <w:szCs w:val="18"/>
                <w:lang w:val="en-IE" w:eastAsia="en-GB"/>
              </w:rPr>
              <w:t xml:space="preserve">Deep </w:t>
            </w:r>
            <w:r w:rsidR="00B6313C">
              <w:rPr>
                <w:sz w:val="18"/>
                <w:szCs w:val="18"/>
                <w:lang w:val="en-IE" w:eastAsia="en-GB"/>
              </w:rPr>
              <w:t>Belief Networks</w:t>
            </w:r>
          </w:p>
        </w:tc>
        <w:tc>
          <w:tcPr>
            <w:tcW w:w="3991" w:type="dxa"/>
          </w:tcPr>
          <w:p w14:paraId="6D776E7B" w14:textId="5DC0E468" w:rsidR="005E11FE" w:rsidRPr="00D774A2" w:rsidRDefault="00B6313C" w:rsidP="00B6313C">
            <w:pPr>
              <w:jc w:val="left"/>
              <w:rPr>
                <w:sz w:val="18"/>
                <w:szCs w:val="18"/>
                <w:lang w:val="en-IE" w:eastAsia="en-GB"/>
              </w:rPr>
            </w:pPr>
            <w:r>
              <w:rPr>
                <w:sz w:val="18"/>
                <w:szCs w:val="18"/>
                <w:lang w:val="en-IE" w:eastAsia="en-GB"/>
              </w:rPr>
              <w:t>Stacked Restricted Boltzmann Machines (RBMs), which are themselves simple unsupervised neural networks</w:t>
            </w:r>
          </w:p>
        </w:tc>
        <w:tc>
          <w:tcPr>
            <w:tcW w:w="1560" w:type="dxa"/>
          </w:tcPr>
          <w:p w14:paraId="19D64711" w14:textId="77777777" w:rsidR="005E11FE" w:rsidRPr="00D774A2" w:rsidRDefault="005E11FE" w:rsidP="009A0DE5">
            <w:pPr>
              <w:jc w:val="left"/>
              <w:rPr>
                <w:sz w:val="18"/>
                <w:szCs w:val="18"/>
                <w:lang w:val="en-IE" w:eastAsia="en-GB"/>
              </w:rPr>
            </w:pPr>
          </w:p>
        </w:tc>
        <w:tc>
          <w:tcPr>
            <w:tcW w:w="1747" w:type="dxa"/>
          </w:tcPr>
          <w:p w14:paraId="4C711DAF" w14:textId="77777777" w:rsidR="005E11FE" w:rsidRPr="00D774A2" w:rsidRDefault="005E11FE" w:rsidP="009A0DE5">
            <w:pPr>
              <w:keepNext/>
              <w:jc w:val="left"/>
              <w:rPr>
                <w:sz w:val="18"/>
                <w:szCs w:val="18"/>
                <w:lang w:val="en-IE" w:eastAsia="en-GB"/>
              </w:rPr>
            </w:pPr>
          </w:p>
        </w:tc>
        <w:tc>
          <w:tcPr>
            <w:tcW w:w="4631" w:type="dxa"/>
          </w:tcPr>
          <w:p w14:paraId="2A8C997E" w14:textId="02A81196" w:rsidR="005E11FE" w:rsidRPr="00D774A2" w:rsidRDefault="0083639B" w:rsidP="0083639B">
            <w:pPr>
              <w:keepNext/>
              <w:jc w:val="left"/>
              <w:rPr>
                <w:sz w:val="18"/>
                <w:szCs w:val="18"/>
                <w:lang w:val="en-IE" w:eastAsia="en-GB"/>
              </w:rPr>
            </w:pPr>
            <w:r>
              <w:rPr>
                <w:sz w:val="18"/>
                <w:szCs w:val="18"/>
                <w:lang w:val="en-IE" w:eastAsia="en-GB"/>
              </w:rPr>
              <w:t xml:space="preserve">Reciprocating compressor valve fault diagnosis </w:t>
            </w:r>
            <w:r>
              <w:rPr>
                <w:sz w:val="18"/>
                <w:szCs w:val="18"/>
                <w:lang w:val="en-IE" w:eastAsia="en-GB"/>
              </w:rPr>
              <w:fldChar w:fldCharType="begin" w:fldLock="1"/>
            </w:r>
            <w:r w:rsidR="00CF613B">
              <w:rPr>
                <w:sz w:val="18"/>
                <w:szCs w:val="18"/>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Tran et al. 2014)</w:t>
            </w:r>
            <w:r>
              <w:rPr>
                <w:sz w:val="18"/>
                <w:szCs w:val="18"/>
                <w:lang w:val="en-IE" w:eastAsia="en-GB"/>
              </w:rPr>
              <w:fldChar w:fldCharType="end"/>
            </w:r>
          </w:p>
        </w:tc>
      </w:tr>
      <w:tr w:rsidR="005E11FE" w:rsidRPr="00D774A2" w14:paraId="089C0ED8" w14:textId="77777777" w:rsidTr="00581F8B">
        <w:tc>
          <w:tcPr>
            <w:tcW w:w="2241" w:type="dxa"/>
          </w:tcPr>
          <w:p w14:paraId="06117C5E" w14:textId="1FDA1D52" w:rsidR="005E11FE" w:rsidRDefault="0083639B" w:rsidP="009A0DE5">
            <w:pPr>
              <w:jc w:val="left"/>
              <w:rPr>
                <w:sz w:val="18"/>
                <w:szCs w:val="18"/>
                <w:lang w:val="en-IE" w:eastAsia="en-GB"/>
              </w:rPr>
            </w:pPr>
            <w:r>
              <w:rPr>
                <w:sz w:val="18"/>
                <w:szCs w:val="18"/>
                <w:lang w:val="en-IE" w:eastAsia="en-GB"/>
              </w:rPr>
              <w:t>Clustering</w:t>
            </w:r>
          </w:p>
        </w:tc>
        <w:tc>
          <w:tcPr>
            <w:tcW w:w="3991" w:type="dxa"/>
          </w:tcPr>
          <w:p w14:paraId="67DCE1E9" w14:textId="17033D27"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1560" w:type="dxa"/>
          </w:tcPr>
          <w:p w14:paraId="1FD39797" w14:textId="77777777" w:rsidR="005E11FE" w:rsidRPr="00D774A2" w:rsidRDefault="005E11FE" w:rsidP="009A0DE5">
            <w:pPr>
              <w:jc w:val="left"/>
              <w:rPr>
                <w:sz w:val="18"/>
                <w:szCs w:val="18"/>
                <w:lang w:val="en-IE" w:eastAsia="en-GB"/>
              </w:rPr>
            </w:pPr>
          </w:p>
        </w:tc>
        <w:tc>
          <w:tcPr>
            <w:tcW w:w="1747" w:type="dxa"/>
          </w:tcPr>
          <w:p w14:paraId="136B3D92" w14:textId="77777777" w:rsidR="005E11FE" w:rsidRPr="00D774A2" w:rsidRDefault="005E11FE" w:rsidP="009A0DE5">
            <w:pPr>
              <w:keepNext/>
              <w:jc w:val="left"/>
              <w:rPr>
                <w:sz w:val="18"/>
                <w:szCs w:val="18"/>
                <w:lang w:val="en-IE" w:eastAsia="en-GB"/>
              </w:rPr>
            </w:pPr>
          </w:p>
        </w:tc>
        <w:tc>
          <w:tcPr>
            <w:tcW w:w="4631" w:type="dxa"/>
          </w:tcPr>
          <w:p w14:paraId="3F1FEF63" w14:textId="274ECC88" w:rsidR="005E11FE" w:rsidRDefault="0083639B" w:rsidP="009A0DE5">
            <w:pPr>
              <w:keepNext/>
              <w:jc w:val="left"/>
              <w:rPr>
                <w:sz w:val="18"/>
                <w:szCs w:val="18"/>
                <w:lang w:val="en-IE" w:eastAsia="en-GB"/>
              </w:rPr>
            </w:pPr>
            <w:r>
              <w:rPr>
                <w:sz w:val="18"/>
                <w:szCs w:val="18"/>
                <w:lang w:val="en-IE" w:eastAsia="en-GB"/>
              </w:rPr>
              <w:t xml:space="preserve">Fault detection and isolation for a centrifugal compressor based on PCA and Clustering </w:t>
            </w:r>
            <w:r>
              <w:rPr>
                <w:sz w:val="18"/>
                <w:szCs w:val="18"/>
                <w:lang w:val="en-IE" w:eastAsia="en-GB"/>
              </w:rPr>
              <w:fldChar w:fldCharType="begin" w:fldLock="1"/>
            </w:r>
            <w:r w:rsidR="00CF613B">
              <w:rPr>
                <w:sz w:val="18"/>
                <w:szCs w:val="18"/>
                <w:lang w:val="en-IE" w:eastAsia="en-GB"/>
              </w:rPr>
              <w:instrText>ADDIN CSL_CITATION { "citationItems" : [ { "id" : "ITEM-1", "itemData" : { "DOI" : "10.1109/SYSTOL.2010.5676023", "ISBN" : "978-1-4244-8153-8",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2010 Conference on Control and Fault-Tolerant Systems (SysTol)", "id" : "ITEM-1", "issued" : { "date-parts" : [ [ "2010" ] ] }, "page" : "197-202", "title" : "FDI of process faults based on PCA and cluster analysis", "type" : "article-journal" }, "uris" : [ "http://www.mendeley.com/documents/?uuid=328588bb-69d0-4ee4-b6d0-7da77af8c9ea" ] } ], "mendeley" : { "formattedCitation" : "(Zanoli et al. 2010b)", "plainTextFormattedCitation" : "(Zanoli et al. 2010b)", "previouslyFormattedCitation" : "(Zanoli et al. 2010b)"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et al. 2010b)</w:t>
            </w:r>
            <w:r>
              <w:rPr>
                <w:sz w:val="18"/>
                <w:szCs w:val="18"/>
                <w:lang w:val="en-IE" w:eastAsia="en-GB"/>
              </w:rPr>
              <w:fldChar w:fldCharType="end"/>
            </w:r>
          </w:p>
          <w:p w14:paraId="472F8401" w14:textId="77777777" w:rsidR="001E5F11" w:rsidRDefault="001E5F11" w:rsidP="009A0DE5">
            <w:pPr>
              <w:keepNext/>
              <w:jc w:val="left"/>
              <w:rPr>
                <w:sz w:val="18"/>
                <w:szCs w:val="18"/>
                <w:lang w:val="en-IE" w:eastAsia="en-GB"/>
              </w:rPr>
            </w:pPr>
          </w:p>
          <w:p w14:paraId="1425C8FB" w14:textId="3EA755E8" w:rsidR="001E5F11" w:rsidRPr="00D774A2" w:rsidRDefault="001E5F11" w:rsidP="001E5F11">
            <w:pPr>
              <w:keepNext/>
              <w:jc w:val="left"/>
              <w:rPr>
                <w:sz w:val="18"/>
                <w:szCs w:val="18"/>
                <w:lang w:val="en-IE" w:eastAsia="en-GB"/>
              </w:rPr>
            </w:pPr>
            <w:r>
              <w:rPr>
                <w:sz w:val="18"/>
                <w:szCs w:val="18"/>
                <w:lang w:val="en-IE" w:eastAsia="en-GB"/>
              </w:rPr>
              <w:t xml:space="preserve">Adaptive clustering for pneumatic system fault detection </w:t>
            </w:r>
            <w:r>
              <w:rPr>
                <w:sz w:val="18"/>
                <w:szCs w:val="18"/>
                <w:lang w:val="en-IE" w:eastAsia="en-GB"/>
              </w:rPr>
              <w:fldChar w:fldCharType="begin" w:fldLock="1"/>
            </w:r>
            <w:r w:rsidR="00CF613B">
              <w:rPr>
                <w:sz w:val="18"/>
                <w:szCs w:val="18"/>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Petković et al. 2012)</w:t>
            </w:r>
            <w:r>
              <w:rPr>
                <w:sz w:val="18"/>
                <w:szCs w:val="18"/>
                <w:lang w:val="en-IE" w:eastAsia="en-GB"/>
              </w:rPr>
              <w:fldChar w:fldCharType="end"/>
            </w:r>
          </w:p>
        </w:tc>
      </w:tr>
      <w:tr w:rsidR="0083639B" w:rsidRPr="00D774A2" w14:paraId="63F26CDE" w14:textId="77777777" w:rsidTr="00581F8B">
        <w:tc>
          <w:tcPr>
            <w:tcW w:w="2241" w:type="dxa"/>
          </w:tcPr>
          <w:p w14:paraId="3C71FFE8" w14:textId="6302E91F" w:rsidR="0083639B" w:rsidRDefault="00CD394A" w:rsidP="009A0DE5">
            <w:pPr>
              <w:jc w:val="left"/>
              <w:rPr>
                <w:sz w:val="18"/>
                <w:szCs w:val="18"/>
                <w:lang w:val="en-IE" w:eastAsia="en-GB"/>
              </w:rPr>
            </w:pPr>
            <w:r>
              <w:rPr>
                <w:sz w:val="18"/>
                <w:szCs w:val="18"/>
                <w:lang w:val="en-IE" w:eastAsia="en-GB"/>
              </w:rPr>
              <w:lastRenderedPageBreak/>
              <w:t>Bayesian Networks</w:t>
            </w:r>
          </w:p>
        </w:tc>
        <w:tc>
          <w:tcPr>
            <w:tcW w:w="3991" w:type="dxa"/>
          </w:tcPr>
          <w:p w14:paraId="7C7347A3" w14:textId="04358322" w:rsidR="0083639B" w:rsidRPr="00D774A2" w:rsidRDefault="00616548" w:rsidP="009A0DE5">
            <w:pPr>
              <w:jc w:val="left"/>
              <w:rPr>
                <w:sz w:val="18"/>
                <w:szCs w:val="18"/>
                <w:lang w:val="en-IE"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1560" w:type="dxa"/>
          </w:tcPr>
          <w:p w14:paraId="6D9028AE" w14:textId="77777777" w:rsidR="0083639B" w:rsidRPr="00D774A2" w:rsidRDefault="0083639B" w:rsidP="009A0DE5">
            <w:pPr>
              <w:jc w:val="left"/>
              <w:rPr>
                <w:sz w:val="18"/>
                <w:szCs w:val="18"/>
                <w:lang w:val="en-IE" w:eastAsia="en-GB"/>
              </w:rPr>
            </w:pPr>
          </w:p>
        </w:tc>
        <w:tc>
          <w:tcPr>
            <w:tcW w:w="1747" w:type="dxa"/>
          </w:tcPr>
          <w:p w14:paraId="4E758DC7" w14:textId="77777777" w:rsidR="0083639B" w:rsidRPr="00D774A2" w:rsidRDefault="0083639B" w:rsidP="009A0DE5">
            <w:pPr>
              <w:keepNext/>
              <w:jc w:val="left"/>
              <w:rPr>
                <w:sz w:val="18"/>
                <w:szCs w:val="18"/>
                <w:lang w:val="en-IE" w:eastAsia="en-GB"/>
              </w:rPr>
            </w:pPr>
          </w:p>
        </w:tc>
        <w:tc>
          <w:tcPr>
            <w:tcW w:w="4631" w:type="dxa"/>
          </w:tcPr>
          <w:p w14:paraId="2EFB2221" w14:textId="42D13986" w:rsidR="0083639B" w:rsidRDefault="00CD394A" w:rsidP="009A0DE5">
            <w:pPr>
              <w:keepNext/>
              <w:jc w:val="left"/>
              <w:rPr>
                <w:sz w:val="18"/>
                <w:szCs w:val="18"/>
                <w:lang w:val="en-IE" w:eastAsia="en-GB"/>
              </w:rPr>
            </w:pPr>
            <w:r>
              <w:rPr>
                <w:sz w:val="18"/>
                <w:szCs w:val="18"/>
                <w:lang w:val="en-IE" w:eastAsia="en-GB"/>
              </w:rPr>
              <w:t xml:space="preserve">Fault diagnosis of a pneumatic air braking system </w:t>
            </w:r>
            <w:r>
              <w:rPr>
                <w:sz w:val="18"/>
                <w:szCs w:val="18"/>
                <w:lang w:val="en-IE" w:eastAsia="en-GB"/>
              </w:rPr>
              <w:fldChar w:fldCharType="begin" w:fldLock="1"/>
            </w:r>
            <w:r w:rsidR="00CF613B">
              <w:rPr>
                <w:sz w:val="18"/>
                <w:szCs w:val="18"/>
                <w:lang w:val="en-IE" w:eastAsia="en-GB"/>
              </w:rPr>
              <w:instrText>ADDIN CSL_CITATION { "citationItems" : [ { "id" : "ITEM-1", "itemData" : { "ISBN" : "9781424487783", "author" : [ { "dropping-particle" : "", "family" : "Lingling", "given" : "Hu", "non-dropping-particle" : "", "parse-names" : false, "suffix" : "" } ], "id" : "ITEM-1", "issued" : { "date-parts" : [ [ "2010" ] ] }, "page" : "0-2", "title" : "Fault diagnosis model of the diesel locomotive air brake system based on Bayesian network", "type" : "article-journal" }, "uris" : [ "http://www.mendeley.com/documents/?uuid=f9841510-56b0-4f5a-af0d-584d33396400" ] } ], "mendeley" : { "formattedCitation" : "(Lingling 2010)", "plainTextFormattedCitation" : "(Lingling 2010)", "previouslyFormattedCitation" : "(Lingling 201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ngling 2010)</w:t>
            </w:r>
            <w:r>
              <w:rPr>
                <w:sz w:val="18"/>
                <w:szCs w:val="18"/>
                <w:lang w:val="en-IE" w:eastAsia="en-GB"/>
              </w:rPr>
              <w:fldChar w:fldCharType="end"/>
            </w:r>
          </w:p>
          <w:p w14:paraId="73591C89" w14:textId="77777777" w:rsidR="00CD394A" w:rsidRDefault="00CD394A" w:rsidP="009A0DE5">
            <w:pPr>
              <w:keepNext/>
              <w:jc w:val="left"/>
              <w:rPr>
                <w:sz w:val="18"/>
                <w:szCs w:val="18"/>
                <w:lang w:val="en-IE" w:eastAsia="en-GB"/>
              </w:rPr>
            </w:pPr>
          </w:p>
          <w:p w14:paraId="0ECCDACC" w14:textId="03F40F77" w:rsidR="00CD394A" w:rsidRPr="00D774A2" w:rsidRDefault="00CD394A" w:rsidP="00CD394A">
            <w:pPr>
              <w:keepNext/>
              <w:jc w:val="left"/>
              <w:rPr>
                <w:sz w:val="18"/>
                <w:szCs w:val="18"/>
                <w:lang w:val="en-IE" w:eastAsia="en-GB"/>
              </w:rPr>
            </w:pPr>
            <w:r>
              <w:rPr>
                <w:sz w:val="18"/>
                <w:szCs w:val="18"/>
                <w:lang w:val="en-IE" w:eastAsia="en-GB"/>
              </w:rPr>
              <w:t xml:space="preserve">Fault detection via classification of compressor variables compressed dimensionally via PCA </w:t>
            </w:r>
            <w:r>
              <w:rPr>
                <w:sz w:val="18"/>
                <w:szCs w:val="18"/>
                <w:lang w:val="en-IE" w:eastAsia="en-GB"/>
              </w:rPr>
              <w:fldChar w:fldCharType="begin" w:fldLock="1"/>
            </w:r>
            <w:r w:rsidR="00CF613B">
              <w:rPr>
                <w:sz w:val="18"/>
                <w:szCs w:val="18"/>
                <w:lang w:val="en-IE" w:eastAsia="en-GB"/>
              </w:rPr>
              <w:instrText>ADDIN CSL_CITATION { "citationItems" : [ { "id" : "ITEM-1", "itemData" : { "DOI" : "10.1021/ie801243z", "ISSN" : "0888-5885", "abstract" : "A novel process monitoring method based on modified Bayesian classification on PCA subspace is proposed. Fault detection and identification are the major steps to diagnose root causes of a process fault. However, before the faulty variables from the abnormal operations are identified, the different operating states need to be clustered from the historical data. The proposed approach modifies the Bayesian classification method to cluster data into groups. Therefore, a new fault identification index is derived based on cluster center and covariance. An industrial compressor process is used to demonstrate the effectiveness of the proposed approach. In the example, process-insight-based variables were monitored along with the measured variables. The capability of fault diagnosis has been improved, since the fault identification indices are directly related to the variables with process characteristics. \u00a9 2009 American Chemical Society.", "author" : [ { "dropping-particle" : "", "family" : "Liu", "given" : "Jialin", "non-dropping-particle" : "", "parse-names" : false, "suffix" : "" }, { "dropping-particle" : "", "family" : "Chen", "given" : "Ding-Sou", "non-dropping-particle" : "", "parse-names" : false, "suffix" : "" } ], "container-title" : "Industrial &amp; Engineering Chemistry Research", "id" : "ITEM-1", "issue" : "6", "issued" : { "date-parts" : [ [ "2009" ] ] }, "page" : "3059-3077", "title" : "Fault Detection and Identification Using Modified Bayesian Classification on PCA Subspace", "type" : "article-journal", "volume" : "48" }, "uris" : [ "http://www.mendeley.com/documents/?uuid=0b729899-f830-4797-93e7-5b1c4c46beb6" ] } ], "mendeley" : { "formattedCitation" : "(Liu &amp; Chen 2009)", "plainTextFormattedCitation" : "(Liu &amp; Chen 2009)", "previouslyFormattedCitation" : "(Liu &amp; Chen 2009)"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amp; Chen 2009)</w:t>
            </w:r>
            <w:r>
              <w:rPr>
                <w:sz w:val="18"/>
                <w:szCs w:val="18"/>
                <w:lang w:val="en-IE" w:eastAsia="en-GB"/>
              </w:rPr>
              <w:fldChar w:fldCharType="end"/>
            </w:r>
          </w:p>
        </w:tc>
      </w:tr>
      <w:tr w:rsidR="00CD394A" w:rsidRPr="00D774A2" w14:paraId="055B30F0" w14:textId="77777777" w:rsidTr="00581F8B">
        <w:tc>
          <w:tcPr>
            <w:tcW w:w="2241" w:type="dxa"/>
          </w:tcPr>
          <w:p w14:paraId="2F880C90" w14:textId="4EEAAEB9" w:rsidR="00CD394A" w:rsidRDefault="00CD394A" w:rsidP="009A0DE5">
            <w:pPr>
              <w:jc w:val="left"/>
              <w:rPr>
                <w:sz w:val="18"/>
                <w:szCs w:val="18"/>
                <w:lang w:val="en-IE" w:eastAsia="en-GB"/>
              </w:rPr>
            </w:pPr>
            <w:r>
              <w:rPr>
                <w:sz w:val="18"/>
                <w:szCs w:val="18"/>
                <w:lang w:val="en-IE" w:eastAsia="en-GB"/>
              </w:rPr>
              <w:t>Regression</w:t>
            </w:r>
            <w:r w:rsidR="00B6313C">
              <w:rPr>
                <w:sz w:val="18"/>
                <w:szCs w:val="18"/>
                <w:lang w:val="en-IE" w:eastAsia="en-GB"/>
              </w:rPr>
              <w:t xml:space="preserve"> Modelling</w:t>
            </w:r>
          </w:p>
        </w:tc>
        <w:tc>
          <w:tcPr>
            <w:tcW w:w="3991" w:type="dxa"/>
          </w:tcPr>
          <w:p w14:paraId="1156B27A" w14:textId="0870A9A0" w:rsidR="00CD394A" w:rsidRPr="00D774A2" w:rsidRDefault="00B6313C" w:rsidP="00B6313C">
            <w:pPr>
              <w:jc w:val="left"/>
              <w:rPr>
                <w:sz w:val="18"/>
                <w:szCs w:val="18"/>
                <w:lang w:val="en-IE" w:eastAsia="en-GB"/>
              </w:rPr>
            </w:pPr>
            <w:r>
              <w:rPr>
                <w:sz w:val="18"/>
                <w:szCs w:val="18"/>
                <w:lang w:val="en-IE" w:eastAsia="en-GB"/>
              </w:rPr>
              <w:t>Statistical estimation of the relationship between two or more variables</w:t>
            </w:r>
          </w:p>
        </w:tc>
        <w:tc>
          <w:tcPr>
            <w:tcW w:w="1560" w:type="dxa"/>
          </w:tcPr>
          <w:p w14:paraId="4609B4B5" w14:textId="77777777" w:rsidR="00CD394A" w:rsidRPr="00D774A2" w:rsidRDefault="00CD394A" w:rsidP="009A0DE5">
            <w:pPr>
              <w:jc w:val="left"/>
              <w:rPr>
                <w:sz w:val="18"/>
                <w:szCs w:val="18"/>
                <w:lang w:val="en-IE" w:eastAsia="en-GB"/>
              </w:rPr>
            </w:pPr>
          </w:p>
        </w:tc>
        <w:tc>
          <w:tcPr>
            <w:tcW w:w="1747" w:type="dxa"/>
          </w:tcPr>
          <w:p w14:paraId="7D665B0B" w14:textId="77777777" w:rsidR="00CD394A" w:rsidRPr="00D774A2" w:rsidRDefault="00CD394A" w:rsidP="009A0DE5">
            <w:pPr>
              <w:keepNext/>
              <w:jc w:val="left"/>
              <w:rPr>
                <w:sz w:val="18"/>
                <w:szCs w:val="18"/>
                <w:lang w:val="en-IE" w:eastAsia="en-GB"/>
              </w:rPr>
            </w:pPr>
          </w:p>
        </w:tc>
        <w:tc>
          <w:tcPr>
            <w:tcW w:w="4631" w:type="dxa"/>
          </w:tcPr>
          <w:p w14:paraId="5ABFA649" w14:textId="17213A8D" w:rsidR="00CD394A" w:rsidRPr="00D774A2" w:rsidRDefault="00CD394A" w:rsidP="00815657">
            <w:pPr>
              <w:keepNext/>
              <w:jc w:val="left"/>
              <w:rPr>
                <w:sz w:val="18"/>
                <w:szCs w:val="18"/>
                <w:lang w:val="en-IE" w:eastAsia="en-GB"/>
              </w:rPr>
            </w:pPr>
            <w:r>
              <w:rPr>
                <w:sz w:val="18"/>
                <w:szCs w:val="18"/>
                <w:lang w:val="en-IE" w:eastAsia="en-GB"/>
              </w:rPr>
              <w:t>Optimisation of a network of comp</w:t>
            </w:r>
            <w:r w:rsidR="00815657">
              <w:rPr>
                <w:sz w:val="18"/>
                <w:szCs w:val="18"/>
                <w:lang w:val="en-IE" w:eastAsia="en-GB"/>
              </w:rPr>
              <w:t>r</w:t>
            </w:r>
            <w:r>
              <w:rPr>
                <w:sz w:val="18"/>
                <w:szCs w:val="18"/>
                <w:lang w:val="en-IE" w:eastAsia="en-GB"/>
              </w:rPr>
              <w:t xml:space="preserve">essors in parallel </w:t>
            </w:r>
            <w:r>
              <w:rPr>
                <w:sz w:val="18"/>
                <w:szCs w:val="18"/>
                <w:lang w:val="en-IE" w:eastAsia="en-GB"/>
              </w:rPr>
              <w:fldChar w:fldCharType="begin" w:fldLock="1"/>
            </w:r>
            <w:r w:rsidR="00CF613B">
              <w:rPr>
                <w:sz w:val="18"/>
                <w:szCs w:val="18"/>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Kopanos et al. 2015)</w:t>
            </w:r>
            <w:r>
              <w:rPr>
                <w:sz w:val="18"/>
                <w:szCs w:val="18"/>
                <w:lang w:val="en-IE" w:eastAsia="en-GB"/>
              </w:rPr>
              <w:fldChar w:fldCharType="end"/>
            </w:r>
          </w:p>
        </w:tc>
      </w:tr>
    </w:tbl>
    <w:p w14:paraId="55A6F63A" w14:textId="202B1F3D" w:rsidR="005E11FE" w:rsidRPr="005E11FE" w:rsidRDefault="00815657" w:rsidP="00815657">
      <w:pPr>
        <w:pStyle w:val="Caption"/>
        <w:jc w:val="center"/>
        <w:sectPr w:rsidR="005E11FE" w:rsidRPr="005E11FE" w:rsidSect="001218B6">
          <w:pgSz w:w="16838" w:h="11906" w:orient="landscape"/>
          <w:pgMar w:top="1440" w:right="1440" w:bottom="1440" w:left="1440" w:header="340" w:footer="708" w:gutter="0"/>
          <w:cols w:space="708"/>
          <w:docGrid w:linePitch="360"/>
        </w:sectPr>
      </w:pPr>
      <w:bookmarkStart w:id="9" w:name="_Ref431798254"/>
      <w:r>
        <w:t xml:space="preserve">Table </w:t>
      </w:r>
      <w:fldSimple w:instr=" SEQ Table \* ARABIC ">
        <w:r w:rsidR="00F82748">
          <w:rPr>
            <w:noProof/>
          </w:rPr>
          <w:t>5</w:t>
        </w:r>
      </w:fldSimple>
      <w:bookmarkEnd w:id="9"/>
      <w:r>
        <w:t>: Process History Based Methods</w:t>
      </w:r>
    </w:p>
    <w:p w14:paraId="1DA955C1" w14:textId="77777777" w:rsidR="00E3259F" w:rsidRDefault="00E3259F" w:rsidP="00E3259F">
      <w:pPr>
        <w:pStyle w:val="Heading2"/>
        <w:rPr>
          <w:lang w:val="en-IE" w:eastAsia="en-GB"/>
        </w:rPr>
      </w:pPr>
      <w:bookmarkStart w:id="10" w:name="_Ref426462586"/>
      <w:r>
        <w:rPr>
          <w:lang w:val="en-IE" w:eastAsia="en-GB"/>
        </w:rPr>
        <w:lastRenderedPageBreak/>
        <w:t>Quantitative Model Based Methods</w:t>
      </w:r>
    </w:p>
    <w:p w14:paraId="1AF84FED" w14:textId="412B40D6" w:rsidR="00E3259F" w:rsidRPr="00D46AB9" w:rsidRDefault="00E3259F" w:rsidP="00E3259F">
      <w:pPr>
        <w:rPr>
          <w:lang w:val="en-IE" w:eastAsia="en-GB"/>
        </w:rPr>
      </w:pPr>
      <w:r>
        <w:rPr>
          <w:lang w:val="en-IE" w:eastAsia="en-GB"/>
        </w:rPr>
        <w:t xml:space="preserve">In the field of compressor performance management, one approach which may be used is that of the development of a quantitative model describing the compressor’s operation, and analysing actual operation with respect to this modelled operation in order to achieve one of the goals outlined in </w:t>
      </w:r>
      <w:r w:rsidRPr="00E3259F">
        <w:rPr>
          <w:b/>
          <w:lang w:val="en-IE" w:eastAsia="en-GB"/>
        </w:rPr>
        <w:fldChar w:fldCharType="begin"/>
      </w:r>
      <w:r w:rsidRPr="00E3259F">
        <w:rPr>
          <w:b/>
          <w:lang w:val="en-IE" w:eastAsia="en-GB"/>
        </w:rPr>
        <w:instrText xml:space="preserve"> REF _Ref431384104 \h </w:instrText>
      </w:r>
      <w:r>
        <w:rPr>
          <w:b/>
          <w:lang w:val="en-IE" w:eastAsia="en-GB"/>
        </w:rPr>
        <w:instrText xml:space="preserve"> \* MERGEFORMAT </w:instrText>
      </w:r>
      <w:r w:rsidRPr="00E3259F">
        <w:rPr>
          <w:b/>
          <w:lang w:val="en-IE" w:eastAsia="en-GB"/>
        </w:rPr>
      </w:r>
      <w:r w:rsidRPr="00E3259F">
        <w:rPr>
          <w:b/>
          <w:lang w:val="en-IE" w:eastAsia="en-GB"/>
        </w:rPr>
        <w:fldChar w:fldCharType="separate"/>
      </w:r>
      <w:r w:rsidR="00F82748" w:rsidRPr="00F82748">
        <w:rPr>
          <w:b/>
        </w:rPr>
        <w:t xml:space="preserve">Table </w:t>
      </w:r>
      <w:r w:rsidR="00F82748" w:rsidRPr="00F82748">
        <w:rPr>
          <w:b/>
          <w:noProof/>
        </w:rPr>
        <w:t>2</w:t>
      </w:r>
      <w:r w:rsidRPr="00E3259F">
        <w:rPr>
          <w:b/>
          <w:lang w:val="en-IE" w:eastAsia="en-GB"/>
        </w:rPr>
        <w:fldChar w:fldCharType="end"/>
      </w:r>
      <w:r>
        <w:rPr>
          <w:b/>
          <w:lang w:val="en-IE" w:eastAsia="en-GB"/>
        </w:rPr>
        <w:t>.</w:t>
      </w:r>
      <w:r w:rsidR="00D46AB9">
        <w:rPr>
          <w:b/>
          <w:lang w:val="en-IE" w:eastAsia="en-GB"/>
        </w:rPr>
        <w:t xml:space="preserve"> </w:t>
      </w:r>
      <w:r w:rsidR="00D46AB9">
        <w:rPr>
          <w:lang w:val="en-IE" w:eastAsia="en-GB"/>
        </w:rPr>
        <w:t>This comparison may lead to the generation of differences between measured and modelled variables, which are termed residuals. This concept of inconsistency between variables is known as redundancy.</w:t>
      </w:r>
    </w:p>
    <w:p w14:paraId="0E77B80D" w14:textId="6133CE0E" w:rsidR="00D46AB9" w:rsidRDefault="00D46AB9" w:rsidP="00E3259F">
      <w:pPr>
        <w:rPr>
          <w:lang w:val="en-IE" w:eastAsia="en-GB"/>
        </w:rPr>
      </w:pPr>
      <w:r>
        <w:rPr>
          <w:lang w:val="en-IE" w:eastAsia="en-GB"/>
        </w:rPr>
        <w:t xml:space="preserve">Redundancy </w:t>
      </w:r>
      <w:r w:rsidR="00E3259F">
        <w:rPr>
          <w:lang w:val="en-IE" w:eastAsia="en-GB"/>
        </w:rPr>
        <w:t xml:space="preserve">may be either physical or analytical. Physical redundancy relies on the installation of parallel sensors on the system being analysed. Residual differences between parallel sensors may then highlight sensor issues. This form of redundancy has historically been prevalent in </w:t>
      </w:r>
      <w:r>
        <w:rPr>
          <w:lang w:val="en-IE" w:eastAsia="en-GB"/>
        </w:rPr>
        <w:t>safety-</w:t>
      </w:r>
      <w:r w:rsidR="00E3259F">
        <w:rPr>
          <w:lang w:val="en-IE" w:eastAsia="en-GB"/>
        </w:rPr>
        <w:t xml:space="preserve">critical systems such as </w:t>
      </w:r>
      <w:r>
        <w:rPr>
          <w:lang w:val="en-IE" w:eastAsia="en-GB"/>
        </w:rPr>
        <w:t>aircraft control. However in many applications space and cost requirements render this method less desirable.</w:t>
      </w:r>
    </w:p>
    <w:p w14:paraId="25BE8BFB" w14:textId="46D920EE" w:rsidR="00E3259F" w:rsidRDefault="00D46AB9" w:rsidP="00E3259F">
      <w:pPr>
        <w:rPr>
          <w:lang w:val="en-IE" w:eastAsia="en-GB"/>
        </w:rPr>
      </w:pPr>
      <w:r>
        <w:rPr>
          <w:lang w:val="en-IE" w:eastAsia="en-GB"/>
        </w:rPr>
        <w:t>Analytical or artificial redundancy may be achieved through formalisation of the fundamental relationships between the states, inputs and outputs of a system, as is the case in quantitative model based methods of performance improvement. This inherent redundancy may take either a direct or a temporal approach.</w:t>
      </w:r>
    </w:p>
    <w:p w14:paraId="669D97E5" w14:textId="62D890C7" w:rsidR="00D46AB9" w:rsidRDefault="00D46AB9" w:rsidP="00E3259F">
      <w:pPr>
        <w:rPr>
          <w:lang w:val="en-IE" w:eastAsia="en-GB"/>
        </w:rPr>
      </w:pPr>
      <w:r>
        <w:rPr>
          <w:lang w:val="en-IE" w:eastAsia="en-GB"/>
        </w:rPr>
        <w:t>A direct approach to analytical redundancy is to derive algebraic equations between different sensor measurements. This concept is useful when limited sensor instrumentation is present on a system, as data which may be desirable to know may be calculated from data which is available. If a sensor is available for the calculated value, the concept of redundancy may be used to generate a residual. If the residual exceeds a given threshold then a sensor fault may be present.</w:t>
      </w:r>
    </w:p>
    <w:p w14:paraId="71C9B959" w14:textId="5902E1A8" w:rsidR="00D46AB9" w:rsidRDefault="00D46AB9" w:rsidP="00E3259F">
      <w:pPr>
        <w:rPr>
          <w:lang w:val="en-IE" w:eastAsia="en-GB"/>
        </w:rPr>
      </w:pPr>
      <w:r>
        <w:rPr>
          <w:lang w:val="en-IE" w:eastAsia="en-GB"/>
        </w:rPr>
        <w:t xml:space="preserve">In contrast, temporal redundancy is obtained by analysing the difference relationships between sensor outputs and actuator inputs. </w:t>
      </w:r>
      <w:r w:rsidR="00583479">
        <w:rPr>
          <w:lang w:val="en-IE" w:eastAsia="en-GB"/>
        </w:rPr>
        <w:t>If an actuator input is intended to produce a difference between sensors, and this difference is not present, then either a sensor or actuator fault may be present.</w:t>
      </w:r>
    </w:p>
    <w:p w14:paraId="30B81030" w14:textId="77777777" w:rsidR="00583479" w:rsidRDefault="00583479" w:rsidP="00E3259F">
      <w:pPr>
        <w:rPr>
          <w:lang w:val="en-IE" w:eastAsia="en-GB"/>
        </w:rPr>
      </w:pPr>
      <w:r>
        <w:rPr>
          <w:lang w:val="en-IE" w:eastAsia="en-GB"/>
        </w:rPr>
        <w:t xml:space="preserve">In this review, four key methods are discussed with respect to the generation of residuals for redundancy purposes. These are outlined in </w:t>
      </w:r>
      <w:r w:rsidRPr="00583479">
        <w:rPr>
          <w:b/>
          <w:lang w:val="en-IE" w:eastAsia="en-GB"/>
        </w:rPr>
        <w:fldChar w:fldCharType="begin"/>
      </w:r>
      <w:r w:rsidRPr="00583479">
        <w:rPr>
          <w:b/>
          <w:lang w:val="en-IE" w:eastAsia="en-GB"/>
        </w:rPr>
        <w:instrText xml:space="preserve"> REF _Ref431754776 \h </w:instrText>
      </w:r>
      <w:r>
        <w:rPr>
          <w:b/>
          <w:lang w:val="en-IE" w:eastAsia="en-GB"/>
        </w:rPr>
        <w:instrText xml:space="preserve"> \* MERGEFORMAT </w:instrText>
      </w:r>
      <w:r w:rsidRPr="00583479">
        <w:rPr>
          <w:b/>
          <w:lang w:val="en-IE" w:eastAsia="en-GB"/>
        </w:rPr>
      </w:r>
      <w:r w:rsidRPr="00583479">
        <w:rPr>
          <w:b/>
          <w:lang w:val="en-IE" w:eastAsia="en-GB"/>
        </w:rPr>
        <w:fldChar w:fldCharType="separate"/>
      </w:r>
      <w:r w:rsidR="00F82748" w:rsidRPr="00F82748">
        <w:rPr>
          <w:b/>
        </w:rPr>
        <w:t xml:space="preserve">Table </w:t>
      </w:r>
      <w:r w:rsidR="00F82748" w:rsidRPr="00F82748">
        <w:rPr>
          <w:b/>
          <w:noProof/>
        </w:rPr>
        <w:t>3</w:t>
      </w:r>
      <w:r w:rsidRPr="00583479">
        <w:rPr>
          <w:b/>
          <w:lang w:val="en-IE" w:eastAsia="en-GB"/>
        </w:rPr>
        <w:fldChar w:fldCharType="end"/>
      </w:r>
      <w:r>
        <w:rPr>
          <w:lang w:val="en-IE" w:eastAsia="en-GB"/>
        </w:rPr>
        <w:t>. The key difference between these methods is how the residuals are generated and classified.</w:t>
      </w:r>
    </w:p>
    <w:p w14:paraId="0789BECA" w14:textId="77777777" w:rsidR="00583479" w:rsidRDefault="00583479" w:rsidP="00E1499F">
      <w:pPr>
        <w:pStyle w:val="Heading3"/>
        <w:rPr>
          <w:lang w:val="en-IE" w:eastAsia="en-GB"/>
        </w:rPr>
      </w:pPr>
      <w:bookmarkStart w:id="11" w:name="_Ref431771014"/>
      <w:r>
        <w:rPr>
          <w:lang w:val="en-IE" w:eastAsia="en-GB"/>
        </w:rPr>
        <w:t>Kalman Filters</w:t>
      </w:r>
      <w:bookmarkEnd w:id="11"/>
    </w:p>
    <w:p w14:paraId="3B48FE69" w14:textId="7A2969AF" w:rsidR="00F01D1A" w:rsidRDefault="00D34CF2" w:rsidP="00583479">
      <w:pPr>
        <w:rPr>
          <w:lang w:val="en-IE" w:eastAsia="en-GB"/>
        </w:rPr>
      </w:pPr>
      <w:r>
        <w:rPr>
          <w:lang w:val="en-IE" w:eastAsia="en-GB"/>
        </w:rPr>
        <w:t xml:space="preserve">Kalman filters allow for </w:t>
      </w:r>
      <w:r w:rsidR="00F01D1A">
        <w:rPr>
          <w:lang w:val="en-IE" w:eastAsia="en-GB"/>
        </w:rPr>
        <w:t>prediction of variables for a modelled system. The predictions tend to be more accurate than with a model alone, as the Kalman filter incorporates a degree of refinement to model estimations by minimising the error between predicted and measured data using past values. This is achieved by updating estimates using a weighted average, giving precedence to estimates which were more accurate at predicting values. This has the additional benefit of reducing the effects of noise when comparing predictions with measurements. The residuals generated by comparing predictions and measurements may be used for identification of when a system is in fault condition.</w:t>
      </w:r>
    </w:p>
    <w:p w14:paraId="61183EAD" w14:textId="30492985" w:rsidR="00F01D1A" w:rsidRDefault="00F01D1A" w:rsidP="00583479">
      <w:pPr>
        <w:rPr>
          <w:lang w:val="en-IE" w:eastAsia="en-GB"/>
        </w:rPr>
      </w:pPr>
      <w:r>
        <w:rPr>
          <w:lang w:val="en-IE" w:eastAsia="en-GB"/>
        </w:rPr>
        <w:lastRenderedPageBreak/>
        <w:t>If an arbitrary linear system with finite dimensions is considered, it may be represented by a state-space model as:</w:t>
      </w:r>
    </w:p>
    <w:p w14:paraId="5DF2F035" w14:textId="1A730313" w:rsidR="00F01D1A" w:rsidRPr="00757DC3" w:rsidRDefault="00F01D1A" w:rsidP="00583479">
      <w:pPr>
        <w:rPr>
          <w:rFonts w:eastAsiaTheme="minorEastAsia"/>
          <w:lang w:val="en-IE" w:eastAsia="en-GB"/>
        </w:rPr>
      </w:pPr>
      <m:oMathPara>
        <m:oMath>
          <m:r>
            <w:rPr>
              <w:rFonts w:ascii="Cambria Math" w:hAnsi="Cambria Math"/>
              <w:lang w:val="en-IE" w:eastAsia="en-GB"/>
            </w:rPr>
            <m:t>x</m:t>
          </m:r>
          <m:d>
            <m:dPr>
              <m:ctrlPr>
                <w:rPr>
                  <w:rFonts w:ascii="Cambria Math" w:hAnsi="Cambria Math"/>
                  <w:i/>
                  <w:lang w:val="en-IE" w:eastAsia="en-GB"/>
                </w:rPr>
              </m:ctrlPr>
            </m:dPr>
            <m:e>
              <m:r>
                <w:rPr>
                  <w:rFonts w:ascii="Cambria Math" w:hAnsi="Cambria Math"/>
                  <w:lang w:val="en-IE" w:eastAsia="en-GB"/>
                </w:rPr>
                <m:t>t+1</m:t>
              </m:r>
            </m:e>
          </m:d>
          <m:r>
            <w:rPr>
              <w:rFonts w:ascii="Cambria Math" w:hAnsi="Cambria Math"/>
              <w:lang w:val="en-IE" w:eastAsia="en-GB"/>
            </w:rPr>
            <m:t>=Ax</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Bu</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 ω</m:t>
          </m:r>
          <m:d>
            <m:dPr>
              <m:ctrlPr>
                <w:rPr>
                  <w:rFonts w:ascii="Cambria Math" w:hAnsi="Cambria Math"/>
                  <w:i/>
                  <w:lang w:val="en-IE" w:eastAsia="en-GB"/>
                </w:rPr>
              </m:ctrlPr>
            </m:dPr>
            <m:e>
              <m:r>
                <w:rPr>
                  <w:rFonts w:ascii="Cambria Math" w:hAnsi="Cambria Math"/>
                  <w:lang w:val="en-IE" w:eastAsia="en-GB"/>
                </w:rPr>
                <m:t>t</m:t>
              </m:r>
            </m:e>
          </m:d>
          <m:r>
            <m:rPr>
              <m:sty m:val="p"/>
            </m:rPr>
            <w:rPr>
              <w:rFonts w:ascii="Cambria Math" w:hAnsi="Cambria Math"/>
              <w:lang w:val="en-IE" w:eastAsia="en-GB"/>
            </w:rPr>
            <w:br/>
          </m:r>
        </m:oMath>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  t≥0</m:t>
          </m:r>
        </m:oMath>
      </m:oMathPara>
    </w:p>
    <w:p w14:paraId="79357111" w14:textId="2A7F1776" w:rsidR="00757DC3" w:rsidRDefault="00757DC3" w:rsidP="00583479">
      <w:pPr>
        <w:rPr>
          <w:rFonts w:eastAsiaTheme="minorEastAsia"/>
          <w:lang w:val="en-IE" w:eastAsia="en-GB"/>
        </w:rPr>
      </w:pPr>
      <w:r>
        <w:rPr>
          <w:rFonts w:eastAsiaTheme="minorEastAsia"/>
          <w:lang w:val="en-IE" w:eastAsia="en-GB"/>
        </w:rPr>
        <w:t>Where:</w:t>
      </w:r>
    </w:p>
    <w:p w14:paraId="123F8933" w14:textId="1A4CA061"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x(t) is an n-dimensional vector</w:t>
      </w:r>
    </w:p>
    <w:p w14:paraId="0D088114" w14:textId="17E282C9"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A, B and C are matrices with suitable dimensions</w:t>
      </w:r>
    </w:p>
    <w:p w14:paraId="08B160FD" w14:textId="791E965B" w:rsidR="00757DC3" w:rsidRDefault="00757DC3" w:rsidP="00757DC3">
      <w:pPr>
        <w:pStyle w:val="ListParagraph"/>
        <w:numPr>
          <w:ilvl w:val="0"/>
          <w:numId w:val="26"/>
        </w:numPr>
        <w:rPr>
          <w:rFonts w:eastAsiaTheme="minorEastAsia"/>
          <w:lang w:val="en-IE" w:eastAsia="en-GB"/>
        </w:rPr>
      </w:pPr>
      <w:r w:rsidRPr="00757DC3">
        <w:rPr>
          <w:rFonts w:eastAsiaTheme="minorEastAsia"/>
          <w:lang w:val="en-IE" w:eastAsia="en-GB"/>
        </w:rPr>
        <w:t>x</w:t>
      </w:r>
      <w:r>
        <w:rPr>
          <w:rFonts w:eastAsiaTheme="minorEastAsia"/>
          <w:vertAlign w:val="subscript"/>
          <w:lang w:val="en-IE" w:eastAsia="en-GB"/>
        </w:rPr>
        <w:t xml:space="preserve">0 </w:t>
      </w:r>
      <w:r>
        <w:rPr>
          <w:rFonts w:eastAsiaTheme="minorEastAsia"/>
          <w:lang w:val="en-IE" w:eastAsia="en-GB"/>
        </w:rPr>
        <w:t xml:space="preserve">has a mean of </w:t>
      </w:r>
      <m:oMath>
        <m:bar>
          <m:barPr>
            <m:pos m:val="top"/>
            <m:ctrlPr>
              <w:rPr>
                <w:rFonts w:ascii="Cambria Math" w:eastAsiaTheme="minorEastAsia" w:hAnsi="Cambria Math"/>
                <w:i/>
                <w:lang w:val="en-IE" w:eastAsia="en-GB"/>
              </w:rPr>
            </m:ctrlPr>
          </m:barPr>
          <m:e>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e>
        </m:bar>
      </m:oMath>
      <w:r>
        <w:rPr>
          <w:rFonts w:eastAsiaTheme="minorEastAsia"/>
          <w:lang w:val="en-IE" w:eastAsia="en-GB"/>
        </w:rPr>
        <w:t xml:space="preserve"> and covariance Σ</w:t>
      </w:r>
      <w:r>
        <w:rPr>
          <w:rFonts w:eastAsiaTheme="minorEastAsia"/>
          <w:vertAlign w:val="subscript"/>
          <w:lang w:val="en-IE" w:eastAsia="en-GB"/>
        </w:rPr>
        <w:t>0</w:t>
      </w:r>
    </w:p>
    <w:p w14:paraId="257B1A98" w14:textId="599513BF"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ω(t) and v(t) are Gaussian white noise sequences with means of 0 and the covariance matrix:</w:t>
      </w:r>
    </w:p>
    <w:p w14:paraId="0ECFEBC8" w14:textId="0747514C" w:rsidR="00757DC3" w:rsidRDefault="00757DC3" w:rsidP="00757DC3">
      <w:pPr>
        <w:pStyle w:val="ListParagraph"/>
        <w:numPr>
          <w:ilvl w:val="1"/>
          <w:numId w:val="26"/>
        </w:numPr>
        <w:rPr>
          <w:rFonts w:eastAsiaTheme="minorEastAsia"/>
          <w:lang w:val="en-IE" w:eastAsia="en-GB"/>
        </w:rPr>
      </w:pPr>
      <m:oMath>
        <m:r>
          <w:rPr>
            <w:rFonts w:ascii="Cambria Math" w:eastAsiaTheme="minorEastAsia" w:hAnsi="Cambria Math"/>
            <w:lang w:val="en-IE" w:eastAsia="en-GB"/>
          </w:rPr>
          <m:t>E</m:t>
        </m:r>
        <m:d>
          <m:dPr>
            <m:begChr m:val="{"/>
            <m:endChr m:val="}"/>
            <m:ctrlPr>
              <w:rPr>
                <w:rFonts w:ascii="Cambria Math" w:eastAsiaTheme="minorEastAsia" w:hAnsi="Cambria Math"/>
                <w:i/>
                <w:lang w:val="en-IE" w:eastAsia="en-GB"/>
              </w:rPr>
            </m:ctrlPr>
          </m:dPr>
          <m:e>
            <m:d>
              <m:dPr>
                <m:ctrlPr>
                  <w:rPr>
                    <w:rFonts w:ascii="Cambria Math" w:eastAsiaTheme="minorEastAsia" w:hAnsi="Cambria Math"/>
                    <w:i/>
                    <w:lang w:val="en-IE" w:eastAsia="en-GB"/>
                  </w:rPr>
                </m:ctrlPr>
              </m:dPr>
              <m:e>
                <m:m>
                  <m:mPr>
                    <m:mcs>
                      <m:mc>
                        <m:mcPr>
                          <m:count m:val="1"/>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ω</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r>
                    <m:e>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ω</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τ</m:t>
                </m:r>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v</m:t>
                </m:r>
              </m:e>
              <m:sup>
                <m:r>
                  <w:rPr>
                    <w:rFonts w:ascii="Cambria Math" w:eastAsiaTheme="minorEastAsia" w:hAnsi="Cambria Math"/>
                    <w:lang w:val="en-IE" w:eastAsia="en-GB"/>
                  </w:rPr>
                  <m:t>τ</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e>
        </m:d>
        <m:r>
          <w:rPr>
            <w:rFonts w:ascii="Cambria Math" w:eastAsiaTheme="minorEastAsia" w:hAnsi="Cambria Math"/>
            <w:lang w:val="en-IE" w:eastAsia="en-GB"/>
          </w:rPr>
          <m:t xml:space="preserve">= </m:t>
        </m:r>
        <m:d>
          <m:dPr>
            <m:ctrlPr>
              <w:rPr>
                <w:rFonts w:ascii="Cambria Math" w:eastAsiaTheme="minorEastAsia" w:hAnsi="Cambria Math"/>
                <w:i/>
                <w:lang w:val="en-IE" w:eastAsia="en-GB"/>
              </w:rPr>
            </m:ctrlPr>
          </m:dPr>
          <m:e>
            <m:m>
              <m:mPr>
                <m:mcs>
                  <m:mc>
                    <m:mcPr>
                      <m:count m:val="2"/>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Q</m:t>
                  </m:r>
                </m:e>
                <m:e>
                  <m:r>
                    <w:rPr>
                      <w:rFonts w:ascii="Cambria Math" w:eastAsiaTheme="minorEastAsia" w:hAnsi="Cambria Math"/>
                      <w:lang w:val="en-IE" w:eastAsia="en-GB"/>
                    </w:rPr>
                    <m:t>S</m:t>
                  </m:r>
                </m:e>
              </m:mr>
              <m:mr>
                <m:e>
                  <m:r>
                    <w:rPr>
                      <w:rFonts w:ascii="Cambria Math" w:eastAsiaTheme="minorEastAsia" w:hAnsi="Cambria Math"/>
                      <w:lang w:val="en-IE" w:eastAsia="en-GB"/>
                    </w:rPr>
                    <m:t>S'</m:t>
                  </m:r>
                </m:e>
                <m:e>
                  <m:r>
                    <w:rPr>
                      <w:rFonts w:ascii="Cambria Math" w:eastAsiaTheme="minorEastAsia" w:hAnsi="Cambria Math"/>
                      <w:lang w:val="en-IE" w:eastAsia="en-GB"/>
                    </w:rPr>
                    <m:t>R</m:t>
                  </m:r>
                </m:e>
              </m:mr>
            </m:m>
          </m:e>
        </m:d>
        <m:sSub>
          <m:sSubPr>
            <m:ctrlPr>
              <w:rPr>
                <w:rFonts w:ascii="Cambria Math" w:eastAsiaTheme="minorEastAsia" w:hAnsi="Cambria Math"/>
                <w:i/>
                <w:lang w:val="en-IE" w:eastAsia="en-GB"/>
              </w:rPr>
            </m:ctrlPr>
          </m:sSubPr>
          <m:e>
            <m:r>
              <w:rPr>
                <w:rFonts w:ascii="Cambria Math" w:eastAsiaTheme="minorEastAsia" w:hAnsi="Cambria Math"/>
                <w:lang w:val="en-IE" w:eastAsia="en-GB"/>
              </w:rPr>
              <m:t>δ</m:t>
            </m:r>
          </m:e>
          <m:sub>
            <m:r>
              <w:rPr>
                <w:rFonts w:ascii="Cambria Math" w:eastAsiaTheme="minorEastAsia" w:hAnsi="Cambria Math"/>
                <w:lang w:val="en-IE" w:eastAsia="en-GB"/>
              </w:rPr>
              <m:t>t-τ</m:t>
            </m:r>
          </m:sub>
        </m:sSub>
      </m:oMath>
    </w:p>
    <w:p w14:paraId="56067D0A" w14:textId="0576FC91" w:rsidR="0001450D" w:rsidRDefault="0001450D" w:rsidP="00757DC3">
      <w:pPr>
        <w:pStyle w:val="ListParagraph"/>
        <w:numPr>
          <w:ilvl w:val="1"/>
          <w:numId w:val="26"/>
        </w:numPr>
        <w:rPr>
          <w:rFonts w:eastAsiaTheme="minorEastAsia"/>
          <w:lang w:val="en-IE" w:eastAsia="en-GB"/>
        </w:rPr>
      </w:pPr>
      <w:r>
        <w:rPr>
          <w:rFonts w:eastAsiaTheme="minorEastAsia"/>
          <w:lang w:val="en-IE" w:eastAsia="en-GB"/>
        </w:rPr>
        <w:t>Where δ</w:t>
      </w:r>
      <w:r>
        <w:rPr>
          <w:rFonts w:eastAsiaTheme="minorEastAsia"/>
          <w:vertAlign w:val="subscript"/>
          <w:lang w:val="en-IE" w:eastAsia="en-GB"/>
        </w:rPr>
        <w:t>t-τ</w:t>
      </w:r>
      <w:r>
        <w:rPr>
          <w:rFonts w:eastAsiaTheme="minorEastAsia"/>
          <w:lang w:val="en-IE" w:eastAsia="en-GB"/>
        </w:rPr>
        <w:t xml:space="preserve"> is Kronecker’s delta</w:t>
      </w:r>
    </w:p>
    <w:p w14:paraId="5BDCC642" w14:textId="372A3551" w:rsidR="0001450D" w:rsidRDefault="0001450D" w:rsidP="0001450D">
      <w:pPr>
        <w:rPr>
          <w:rFonts w:eastAsiaTheme="minorEastAsia"/>
          <w:lang w:val="en-IE" w:eastAsia="en-GB"/>
        </w:rPr>
      </w:pPr>
      <w:r>
        <w:rPr>
          <w:rFonts w:eastAsiaTheme="minorEastAsia"/>
          <w:lang w:val="en-IE" w:eastAsia="en-GB"/>
        </w:rPr>
        <w:t>A Kalman filter operates by minimising the error between predicted and measured values. This is formulated by minimising the cost function:</w:t>
      </w:r>
    </w:p>
    <w:p w14:paraId="40C3EB64" w14:textId="10A12E2B" w:rsidR="0001450D" w:rsidRPr="00612ED4" w:rsidRDefault="0001450D" w:rsidP="0001450D">
      <w:pPr>
        <w:rPr>
          <w:rFonts w:eastAsiaTheme="minorEastAsia"/>
          <w:lang w:val="en-IE" w:eastAsia="en-GB"/>
        </w:rPr>
      </w:pPr>
      <m:oMathPara>
        <m:oMath>
          <m:r>
            <w:rPr>
              <w:rFonts w:ascii="Cambria Math" w:eastAsiaTheme="minorEastAsia" w:hAnsi="Cambria Math"/>
              <w:lang w:val="en-IE" w:eastAsia="en-GB"/>
            </w:rPr>
            <m:t xml:space="preserve">J= </m:t>
          </m:r>
          <m:func>
            <m:funcPr>
              <m:ctrlPr>
                <w:rPr>
                  <w:rFonts w:ascii="Cambria Math" w:eastAsiaTheme="minorEastAsia" w:hAnsi="Cambria Math"/>
                  <w:i/>
                  <w:lang w:val="en-IE" w:eastAsia="en-GB"/>
                </w:rPr>
              </m:ctrlPr>
            </m:funcPr>
            <m:fName>
              <m:limLow>
                <m:limLowPr>
                  <m:ctrlPr>
                    <w:rPr>
                      <w:rFonts w:ascii="Cambria Math" w:eastAsiaTheme="minorEastAsia" w:hAnsi="Cambria Math"/>
                      <w:i/>
                      <w:lang w:val="en-IE" w:eastAsia="en-GB"/>
                    </w:rPr>
                  </m:ctrlPr>
                </m:limLowPr>
                <m:e>
                  <m:r>
                    <m:rPr>
                      <m:sty m:val="p"/>
                    </m:rPr>
                    <w:rPr>
                      <w:rFonts w:ascii="Cambria Math" w:hAnsi="Cambria Math"/>
                      <w:lang w:val="en-IE"/>
                    </w:rPr>
                    <m:t>lim</m:t>
                  </m:r>
                </m:e>
                <m:lim>
                  <m:r>
                    <w:rPr>
                      <w:rFonts w:ascii="Cambria Math" w:eastAsiaTheme="minorEastAsia" w:hAnsi="Cambria Math"/>
                      <w:lang w:val="en-IE" w:eastAsia="en-GB"/>
                    </w:rPr>
                    <m:t>t⟶∞</m:t>
                  </m:r>
                </m:lim>
              </m:limLow>
            </m:fName>
            <m:e>
              <m:r>
                <w:rPr>
                  <w:rFonts w:ascii="Cambria Math" w:eastAsiaTheme="minorEastAsia" w:hAnsi="Cambria Math"/>
                  <w:lang w:val="en-IE" w:eastAsia="en-GB"/>
                </w:rPr>
                <m:t>E</m:t>
              </m:r>
              <m:d>
                <m:dPr>
                  <m:ctrlPr>
                    <w:rPr>
                      <w:rFonts w:ascii="Cambria Math" w:eastAsiaTheme="minorEastAsia" w:hAnsi="Cambria Math"/>
                      <w:i/>
                      <w:lang w:val="en-IE" w:eastAsia="en-GB"/>
                    </w:rPr>
                  </m:ctrlPr>
                </m:dPr>
                <m:e>
                  <m:sSup>
                    <m:sSupPr>
                      <m:ctrlPr>
                        <w:rPr>
                          <w:rFonts w:ascii="Cambria Math" w:eastAsiaTheme="minorEastAsia" w:hAnsi="Cambria Math"/>
                          <w:i/>
                          <w:lang w:val="en-IE" w:eastAsia="en-GB"/>
                        </w:rPr>
                      </m:ctrlPr>
                    </m:sSupPr>
                    <m:e>
                      <m:r>
                        <w:rPr>
                          <w:rFonts w:ascii="Cambria Math" w:eastAsiaTheme="minorEastAsia" w:hAnsi="Cambria Math"/>
                          <w:lang w:val="en-IE" w:eastAsia="en-GB"/>
                        </w:rPr>
                        <m:t>e</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e>
          </m:func>
        </m:oMath>
      </m:oMathPara>
    </w:p>
    <w:p w14:paraId="20578FC8" w14:textId="0AC59D82" w:rsidR="00612ED4" w:rsidRDefault="00612ED4" w:rsidP="0001450D">
      <w:pPr>
        <w:rPr>
          <w:rFonts w:eastAsiaTheme="minorEastAsia"/>
          <w:lang w:val="en-IE" w:eastAsia="en-GB"/>
        </w:rPr>
      </w:pPr>
      <w:r>
        <w:rPr>
          <w:rFonts w:eastAsiaTheme="minorEastAsia"/>
          <w:lang w:val="en-IE" w:eastAsia="en-GB"/>
        </w:rPr>
        <w:t>Where e(t) is the estimation error and is defined by:</w:t>
      </w:r>
    </w:p>
    <w:p w14:paraId="5A33A81F" w14:textId="1F011CEF" w:rsidR="00612ED4" w:rsidRPr="00612ED4" w:rsidRDefault="00612ED4" w:rsidP="0001450D">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m:t>
          </m:r>
        </m:oMath>
      </m:oMathPara>
    </w:p>
    <w:p w14:paraId="7F9FF1E4" w14:textId="6EADF154" w:rsidR="00612ED4" w:rsidRDefault="00612ED4" w:rsidP="0001450D">
      <w:pPr>
        <w:rPr>
          <w:rFonts w:eastAsiaTheme="minorEastAsia"/>
          <w:lang w:val="en-IE" w:eastAsia="en-GB"/>
        </w:rPr>
      </w:pPr>
      <w:r>
        <w:rPr>
          <w:rFonts w:eastAsiaTheme="minorEastAsia"/>
          <w:lang w:val="en-IE" w:eastAsia="en-GB"/>
        </w:rPr>
        <w:t xml:space="preserve">A filtered estimate, </w:t>
      </w:r>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1)</m:t>
        </m:r>
      </m:oMath>
      <w:r>
        <w:rPr>
          <w:rFonts w:eastAsiaTheme="minorEastAsia"/>
          <w:lang w:val="en-IE" w:eastAsia="en-GB"/>
        </w:rPr>
        <w:t>, will satisfy:</w:t>
      </w:r>
    </w:p>
    <w:p w14:paraId="6BBA8C86" w14:textId="1717F224" w:rsidR="00612ED4" w:rsidRPr="00612ED4" w:rsidRDefault="00F82748" w:rsidP="0001450D">
      <w:pPr>
        <w:rPr>
          <w:rFonts w:eastAsiaTheme="minorEastAsia"/>
          <w:lang w:val="en-IE" w:eastAsia="en-GB"/>
        </w:rPr>
      </w:pPr>
      <m:oMathPara>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A</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B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r>
            <m:rPr>
              <m:sty m:val="p"/>
            </m:rPr>
            <w:rPr>
              <w:rFonts w:ascii="Cambria Math" w:eastAsiaTheme="minorEastAsia" w:hAnsi="Cambria Math"/>
              <w:lang w:val="en-IE" w:eastAsia="en-GB"/>
            </w:rPr>
            <w:br/>
          </m:r>
        </m:oMath>
        <m:oMath>
          <m:sSub>
            <m:sSubPr>
              <m:ctrlPr>
                <w:rPr>
                  <w:rFonts w:ascii="Cambria Math" w:eastAsiaTheme="minorEastAsia" w:hAnsi="Cambria Math"/>
                  <w:i/>
                  <w:lang w:val="en-IE" w:eastAsia="en-GB"/>
                </w:rPr>
              </m:ctrlPr>
            </m:sSubPr>
            <m:e>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w:rPr>
              <w:rFonts w:ascii="Cambria Math" w:eastAsiaTheme="minorEastAsia" w:hAnsi="Cambria Math"/>
              <w:lang w:val="en-IE" w:eastAsia="en-GB"/>
            </w:rPr>
            <m:t xml:space="preserve">= </m:t>
          </m:r>
          <m:sSub>
            <m:sSubPr>
              <m:ctrlPr>
                <w:rPr>
                  <w:rFonts w:ascii="Cambria Math" w:eastAsiaTheme="minorEastAsia" w:hAnsi="Cambria Math"/>
                  <w:i/>
                  <w:lang w:val="en-IE" w:eastAsia="en-GB"/>
                </w:rPr>
              </m:ctrlPr>
            </m:sSubPr>
            <m:e>
              <m:acc>
                <m:accPr>
                  <m:chr m:val="̅"/>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m:rPr>
              <m:sty m:val="p"/>
            </m:rPr>
            <w:rPr>
              <w:rFonts w:ascii="Cambria Math" w:eastAsiaTheme="minorEastAsia" w:hAnsi="Cambria Math"/>
              <w:lang w:val="en-IE" w:eastAsia="en-GB"/>
            </w:rPr>
            <w:br/>
          </m:r>
        </m:oMath>
      </m:oMathPara>
      <w:r w:rsidR="00612ED4">
        <w:rPr>
          <w:rFonts w:eastAsiaTheme="minorEastAsia"/>
          <w:lang w:val="en-IE" w:eastAsia="en-GB"/>
        </w:rPr>
        <w:t>The Kalman filter gain K(t) will then be given by:</w:t>
      </w:r>
    </w:p>
    <w:p w14:paraId="549945CF" w14:textId="6F52299B" w:rsidR="00612ED4" w:rsidRPr="0001450D" w:rsidRDefault="00612ED4" w:rsidP="0001450D">
      <w:pPr>
        <w:rPr>
          <w:rFonts w:eastAsiaTheme="minorEastAsia"/>
          <w:lang w:val="en-IE" w:eastAsia="en-GB"/>
        </w:rPr>
      </w:pPr>
      <m:oMathPara>
        <m:oMath>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A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S</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R]</m:t>
              </m:r>
            </m:e>
            <m:sup>
              <m:r>
                <w:rPr>
                  <w:rFonts w:ascii="Cambria Math" w:eastAsiaTheme="minorEastAsia" w:hAnsi="Cambria Math"/>
                  <w:lang w:val="en-IE" w:eastAsia="en-GB"/>
                </w:rPr>
                <m:t>-1</m:t>
              </m:r>
            </m:sup>
          </m:sSup>
        </m:oMath>
      </m:oMathPara>
    </w:p>
    <w:p w14:paraId="4898FDB0" w14:textId="74C26FCD" w:rsidR="00F01D1A" w:rsidRDefault="00612ED4" w:rsidP="00583479">
      <w:pPr>
        <w:rPr>
          <w:rFonts w:eastAsiaTheme="minorEastAsia"/>
          <w:lang w:val="en-IE" w:eastAsia="en-GB"/>
        </w:rPr>
      </w:pPr>
      <w:r>
        <w:rPr>
          <w:rFonts w:eastAsiaTheme="minorEastAsia"/>
          <w:lang w:val="en-IE" w:eastAsia="en-GB"/>
        </w:rPr>
        <w:t xml:space="preserve">Where Σ(t) is an </w:t>
      </w:r>
      <w:r>
        <w:rPr>
          <w:rFonts w:eastAsiaTheme="minorEastAsia"/>
          <w:i/>
          <w:lang w:val="en-IE" w:eastAsia="en-GB"/>
        </w:rPr>
        <w:t xml:space="preserve">n </w:t>
      </w:r>
      <w:r>
        <w:rPr>
          <w:rFonts w:eastAsiaTheme="minorEastAsia"/>
          <w:lang w:val="en-IE" w:eastAsia="en-GB"/>
        </w:rPr>
        <w:t>x</w:t>
      </w:r>
      <w:r>
        <w:rPr>
          <w:rFonts w:eastAsiaTheme="minorEastAsia"/>
          <w:i/>
          <w:lang w:val="en-IE" w:eastAsia="en-GB"/>
        </w:rPr>
        <w:t xml:space="preserve"> n </w:t>
      </w:r>
      <w:r>
        <w:rPr>
          <w:rFonts w:eastAsiaTheme="minorEastAsia"/>
          <w:lang w:val="en-IE" w:eastAsia="en-GB"/>
        </w:rPr>
        <w:t>state error covariance matrix.</w:t>
      </w:r>
    </w:p>
    <w:p w14:paraId="132EE7AF" w14:textId="77777777" w:rsidR="00E1499F" w:rsidRDefault="00612ED4" w:rsidP="00904E03">
      <w:pPr>
        <w:rPr>
          <w:rFonts w:eastAsiaTheme="minorEastAsia"/>
          <w:lang w:val="en-IE" w:eastAsia="en-GB"/>
        </w:rPr>
      </w:pPr>
      <w:r>
        <w:rPr>
          <w:rFonts w:eastAsiaTheme="minorEastAsia"/>
          <w:lang w:val="en-IE" w:eastAsia="en-GB"/>
        </w:rPr>
        <w:t>By using the above formulation for an improved estimate of a system output, a more accurate prediction may be made than by using the initially developed model. This allows for increased confidence in analysing residuals of significant magnitude for fault detection.</w:t>
      </w:r>
    </w:p>
    <w:p w14:paraId="10717E7C" w14:textId="77777777" w:rsidR="00E1499F" w:rsidRPr="00E1499F" w:rsidRDefault="00E1499F" w:rsidP="00E1499F">
      <w:pPr>
        <w:pStyle w:val="Heading3"/>
        <w:rPr>
          <w:rFonts w:eastAsiaTheme="minorEastAsia"/>
          <w:lang w:val="en-IE" w:eastAsia="en-GB"/>
        </w:rPr>
      </w:pPr>
      <w:r>
        <w:rPr>
          <w:lang w:val="en-IE" w:eastAsia="en-GB"/>
        </w:rPr>
        <w:t>Diagnostic Observers</w:t>
      </w:r>
    </w:p>
    <w:p w14:paraId="382CABF2" w14:textId="03454A08" w:rsidR="00E3259F" w:rsidRDefault="00E1499F" w:rsidP="00E1499F">
      <w:pPr>
        <w:rPr>
          <w:lang w:val="en-IE" w:eastAsia="en-GB"/>
        </w:rPr>
      </w:pPr>
      <w:r>
        <w:rPr>
          <w:lang w:val="en-IE" w:eastAsia="en-GB"/>
        </w:rPr>
        <w:t xml:space="preserve">The method of diagnostic observers to generate residuals employs the use of individual observers for each potential fault. These observers are designed to be sensitive to the fault in question, while being insensitive to other faults and any unknown inputs. In normal operation, residuals </w:t>
      </w:r>
      <w:r w:rsidR="00484727">
        <w:rPr>
          <w:lang w:val="en-IE" w:eastAsia="en-GB"/>
        </w:rPr>
        <w:t>of all observers are small. In the case of a fault occurring, the specific observer which is sensitive to that fault will generate a large residual. This allows for isolation of the relevant fault.</w:t>
      </w:r>
    </w:p>
    <w:p w14:paraId="1435D3D9" w14:textId="204FB0D1" w:rsidR="00484727" w:rsidRDefault="00484727" w:rsidP="00E1499F">
      <w:pPr>
        <w:rPr>
          <w:rFonts w:eastAsiaTheme="minorEastAsia"/>
          <w:lang w:val="en-IE" w:eastAsia="en-GB"/>
        </w:rPr>
      </w:pPr>
      <w:r>
        <w:rPr>
          <w:rFonts w:eastAsiaTheme="minorEastAsia"/>
          <w:lang w:val="en-IE" w:eastAsia="en-GB"/>
        </w:rPr>
        <w:t>A system may be described by the following discrete time state-space equations:</w:t>
      </w:r>
    </w:p>
    <w:p w14:paraId="7ED08372" w14:textId="3DCCE195" w:rsidR="00484727" w:rsidRPr="00484727" w:rsidRDefault="00484727" w:rsidP="00E1499F">
      <w:pPr>
        <w:rPr>
          <w:rFonts w:eastAsiaTheme="minorEastAsia"/>
          <w:lang w:val="en-IE" w:eastAsia="en-GB"/>
        </w:rPr>
      </w:pPr>
      <m:oMathPara>
        <m:oMath>
          <m:r>
            <w:rPr>
              <w:rFonts w:ascii="Cambria Math" w:eastAsiaTheme="minorEastAsia" w:hAnsi="Cambria Math"/>
              <w:lang w:val="en-IE" w:eastAsia="en-GB"/>
            </w:rPr>
            <w:lastRenderedPageBreak/>
            <m:t>x</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A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B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Ed</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54DCD06" w14:textId="5ACC9A84" w:rsidR="00484727" w:rsidRDefault="00484727" w:rsidP="00E1499F">
      <w:pPr>
        <w:rPr>
          <w:rFonts w:eastAsiaTheme="minorEastAsia"/>
          <w:lang w:val="en-IE" w:eastAsia="en-GB"/>
        </w:rPr>
      </w:pPr>
      <w:r>
        <w:rPr>
          <w:rFonts w:eastAsiaTheme="minorEastAsia"/>
          <w:lang w:val="en-IE" w:eastAsia="en-GB"/>
        </w:rPr>
        <w:t>Where:</w:t>
      </w:r>
    </w:p>
    <w:p w14:paraId="24BF527F" w14:textId="7043E08F" w:rsidR="00484727" w:rsidRDefault="00484727" w:rsidP="00484727">
      <w:pPr>
        <w:pStyle w:val="ListParagraph"/>
        <w:numPr>
          <w:ilvl w:val="0"/>
          <w:numId w:val="27"/>
        </w:numPr>
        <w:rPr>
          <w:rFonts w:eastAsiaTheme="minorEastAsia"/>
          <w:lang w:val="en-IE" w:eastAsia="en-GB"/>
        </w:rPr>
      </w:pPr>
      <w:r>
        <w:rPr>
          <w:rFonts w:eastAsiaTheme="minorEastAsia"/>
          <w:lang w:val="en-IE" w:eastAsia="en-GB"/>
        </w:rPr>
        <w:t>d(t) represents unknown inputs to the system</w:t>
      </w:r>
    </w:p>
    <w:p w14:paraId="265043C0" w14:textId="28F7E903" w:rsidR="00484727" w:rsidRDefault="00484727" w:rsidP="00484727">
      <w:pPr>
        <w:pStyle w:val="ListParagraph"/>
        <w:numPr>
          <w:ilvl w:val="0"/>
          <w:numId w:val="27"/>
        </w:numPr>
        <w:rPr>
          <w:rFonts w:eastAsiaTheme="minorEastAsia"/>
          <w:lang w:val="en-IE" w:eastAsia="en-GB"/>
        </w:rPr>
      </w:pPr>
      <w:r>
        <w:rPr>
          <w:rFonts w:eastAsiaTheme="minorEastAsia"/>
          <w:lang w:val="en-IE" w:eastAsia="en-GB"/>
        </w:rPr>
        <w:t>p(t) represents actuator faults, plant faults, disturbances and input sensor faults</w:t>
      </w:r>
    </w:p>
    <w:p w14:paraId="710A0893" w14:textId="0AB54940" w:rsidR="00484727" w:rsidRDefault="00484727" w:rsidP="00484727">
      <w:pPr>
        <w:rPr>
          <w:rFonts w:eastAsiaTheme="minorEastAsia"/>
          <w:lang w:val="en-IE" w:eastAsia="en-GB"/>
        </w:rPr>
      </w:pPr>
      <w:r>
        <w:rPr>
          <w:rFonts w:eastAsiaTheme="minorEastAsia"/>
          <w:lang w:val="en-IE" w:eastAsia="en-GB"/>
        </w:rPr>
        <w:t>Observers are designed to take the form:</w:t>
      </w:r>
    </w:p>
    <w:p w14:paraId="6F3F38E2" w14:textId="64AAE92B" w:rsidR="00484727" w:rsidRPr="00EF3AB1" w:rsidRDefault="00F82748" w:rsidP="00484727">
      <w:pPr>
        <w:rPr>
          <w:rFonts w:eastAsiaTheme="minorEastAsia"/>
          <w:lang w:val="en-IE" w:eastAsia="en-GB"/>
        </w:rPr>
      </w:pPr>
      <m:oMathPara>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J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C7BCE81" w14:textId="77777777" w:rsidR="00473DCD" w:rsidRDefault="00EF3AB1" w:rsidP="00484727">
      <w:pPr>
        <w:rPr>
          <w:rFonts w:eastAsiaTheme="minorEastAsia"/>
          <w:lang w:val="en-IE" w:eastAsia="en-GB"/>
        </w:rPr>
      </w:pPr>
      <w:r>
        <w:rPr>
          <w:rFonts w:eastAsiaTheme="minorEastAsia"/>
          <w:lang w:val="en-IE" w:eastAsia="en-GB"/>
        </w:rPr>
        <w:t>The construction of an observer is achieved by creating appropriate matrices T, H, J and G.</w:t>
      </w:r>
    </w:p>
    <w:p w14:paraId="73E8B432" w14:textId="67F5244F" w:rsidR="00473DCD" w:rsidRDefault="00473DCD" w:rsidP="00484727">
      <w:pPr>
        <w:rPr>
          <w:rFonts w:eastAsiaTheme="minorEastAsia"/>
          <w:lang w:val="en-IE" w:eastAsia="en-GB"/>
        </w:rPr>
      </w:pPr>
      <w:r>
        <w:rPr>
          <w:rFonts w:eastAsiaTheme="minorEastAsia"/>
          <w:lang w:val="en-IE" w:eastAsia="en-GB"/>
        </w:rPr>
        <w:t xml:space="preserve">If </w:t>
      </w:r>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oMath>
      <w:r>
        <w:rPr>
          <w:rFonts w:eastAsiaTheme="minorEastAsia"/>
          <w:lang w:val="en-IE" w:eastAsia="en-GB"/>
        </w:rPr>
        <w:t xml:space="preserve"> denotes the state estimation error of the observer, and </w:t>
      </w:r>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w:r>
        <w:rPr>
          <w:rFonts w:eastAsiaTheme="minorEastAsia"/>
          <w:lang w:val="en-IE" w:eastAsia="en-GB"/>
        </w:rPr>
        <w:t xml:space="preserve"> the residual generated by the observer, these may be given as:</w:t>
      </w:r>
    </w:p>
    <w:p w14:paraId="61507DC0" w14:textId="69C37FD2" w:rsid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Tx</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y(t)</m:t>
          </m:r>
        </m:oMath>
      </m:oMathPara>
    </w:p>
    <w:p w14:paraId="52A3DE33" w14:textId="30BBC240" w:rsidR="00473DCD" w:rsidRDefault="00473DCD" w:rsidP="00484727">
      <w:pPr>
        <w:rPr>
          <w:rFonts w:eastAsiaTheme="minorEastAsia"/>
          <w:lang w:val="en-IE" w:eastAsia="en-GB"/>
        </w:rPr>
      </w:pPr>
      <w:r>
        <w:rPr>
          <w:rFonts w:eastAsiaTheme="minorEastAsia"/>
          <w:lang w:val="en-IE" w:eastAsia="en-GB"/>
        </w:rPr>
        <w:t>This may be manipulated to give:</w:t>
      </w:r>
    </w:p>
    <w:p w14:paraId="7390366C" w14:textId="1FFB9051" w:rsid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ctrlPr>
                <w:rPr>
                  <w:rFonts w:ascii="Cambria Math" w:eastAsiaTheme="minorEastAsia" w:hAnsi="Cambria Math"/>
                  <w:i/>
                  <w:lang w:val="en-IE" w:eastAsia="en-GB"/>
                </w:rPr>
              </m:ctrlPr>
            </m:dPr>
            <m:e>
              <m:r>
                <w:rPr>
                  <w:rFonts w:ascii="Cambria Math" w:eastAsiaTheme="minorEastAsia" w:hAnsi="Cambria Math"/>
                  <w:lang w:val="en-IE" w:eastAsia="en-GB"/>
                </w:rPr>
                <m:t>J-TB</m:t>
              </m:r>
            </m:e>
          </m:d>
          <m:r>
            <w:rPr>
              <w:rFonts w:ascii="Cambria Math" w:eastAsiaTheme="minorEastAsia" w:hAnsi="Cambria Math"/>
              <w:lang w:val="en-IE" w:eastAsia="en-GB"/>
            </w:rPr>
            <m:t>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A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Ed</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t)</m:t>
          </m:r>
        </m:oMath>
      </m:oMathPara>
    </w:p>
    <w:p w14:paraId="6201FC4A" w14:textId="3A6F9C5B" w:rsidR="00EF3AB1" w:rsidRDefault="00EF3AB1" w:rsidP="00484727">
      <w:pPr>
        <w:rPr>
          <w:rFonts w:eastAsiaTheme="minorEastAsia"/>
          <w:lang w:val="en-IE" w:eastAsia="en-GB"/>
        </w:rPr>
      </w:pPr>
      <w:r>
        <w:rPr>
          <w:rFonts w:eastAsiaTheme="minorEastAsia"/>
          <w:lang w:val="en-IE" w:eastAsia="en-GB"/>
        </w:rPr>
        <w:t xml:space="preserve">If T is chosen such that </w:t>
      </w:r>
      <m:oMath>
        <m:r>
          <w:rPr>
            <w:rFonts w:ascii="Cambria Math" w:eastAsiaTheme="minorEastAsia" w:hAnsi="Cambria Math"/>
            <w:lang w:val="en-IE" w:eastAsia="en-GB"/>
          </w:rPr>
          <m:t>TE=0</m:t>
        </m:r>
      </m:oMath>
      <w:r>
        <w:rPr>
          <w:rFonts w:eastAsiaTheme="minorEastAsia"/>
          <w:lang w:val="en-IE" w:eastAsia="en-GB"/>
        </w:rPr>
        <w:t>,</w:t>
      </w:r>
      <w:r w:rsidR="00473DCD">
        <w:rPr>
          <w:rFonts w:eastAsiaTheme="minorEastAsia"/>
          <w:lang w:val="en-IE" w:eastAsia="en-GB"/>
        </w:rPr>
        <w:t xml:space="preserve"> and J chosen such that </w:t>
      </w:r>
      <m:oMath>
        <m:r>
          <w:rPr>
            <w:rFonts w:ascii="Cambria Math" w:eastAsiaTheme="minorEastAsia" w:hAnsi="Cambria Math"/>
            <w:lang w:val="en-IE" w:eastAsia="en-GB"/>
          </w:rPr>
          <m:t>J=TB</m:t>
        </m:r>
      </m:oMath>
      <w:r w:rsidR="00473DCD">
        <w:rPr>
          <w:rFonts w:eastAsiaTheme="minorEastAsia"/>
          <w:lang w:val="en-IE" w:eastAsia="en-GB"/>
        </w:rPr>
        <w:t>,</w:t>
      </w:r>
      <w:r>
        <w:rPr>
          <w:rFonts w:eastAsiaTheme="minorEastAsia"/>
          <w:lang w:val="en-IE" w:eastAsia="en-GB"/>
        </w:rPr>
        <w:t xml:space="preserve"> then the observer will track the system without being affected by the unknown input </w:t>
      </w:r>
      <m:oMath>
        <m:r>
          <w:rPr>
            <w:rFonts w:ascii="Cambria Math" w:eastAsiaTheme="minorEastAsia" w:hAnsi="Cambria Math"/>
            <w:lang w:val="en-IE" w:eastAsia="en-GB"/>
          </w:rPr>
          <m:t>d(t)</m:t>
        </m:r>
      </m:oMath>
      <w:r>
        <w:rPr>
          <w:rFonts w:eastAsiaTheme="minorEastAsia"/>
          <w:lang w:val="en-IE" w:eastAsia="en-GB"/>
        </w:rPr>
        <w:t xml:space="preserve">. </w:t>
      </w:r>
      <w:r w:rsidR="00473DCD">
        <w:rPr>
          <w:rFonts w:eastAsiaTheme="minorEastAsia"/>
          <w:lang w:val="en-IE" w:eastAsia="en-GB"/>
        </w:rPr>
        <w:t>This gives:</w:t>
      </w:r>
    </w:p>
    <w:p w14:paraId="5C5EC31A" w14:textId="50F14567" w:rsidR="00473DCD" w:rsidRP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ctrlPr>
                <w:rPr>
                  <w:rFonts w:ascii="Cambria Math" w:eastAsiaTheme="minorEastAsia" w:hAnsi="Cambria Math"/>
                  <w:i/>
                  <w:lang w:val="en-IE" w:eastAsia="en-GB"/>
                </w:rPr>
              </m:ctrlPr>
            </m:dPr>
            <m:e>
              <m:r>
                <w:rPr>
                  <w:rFonts w:ascii="Cambria Math" w:eastAsiaTheme="minorEastAsia" w:hAnsi="Cambria Math"/>
                  <w:lang w:val="en-IE" w:eastAsia="en-GB"/>
                </w:rPr>
                <m:t>GC-TA</m:t>
              </m:r>
            </m:e>
          </m:d>
          <m:r>
            <w:rPr>
              <w:rFonts w:ascii="Cambria Math" w:eastAsiaTheme="minorEastAsia" w:hAnsi="Cambria Math"/>
              <w:lang w:val="en-IE" w:eastAsia="en-GB"/>
            </w:rPr>
            <m:t>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2004BB7" w14:textId="3D2ACC45" w:rsidR="00473DCD" w:rsidRDefault="00473DCD" w:rsidP="00484727">
      <w:pPr>
        <w:rPr>
          <w:rFonts w:eastAsiaTheme="minorEastAsia"/>
          <w:lang w:val="en-IE" w:eastAsia="en-GB"/>
        </w:rPr>
      </w:pPr>
      <w:r>
        <w:rPr>
          <w:rFonts w:eastAsiaTheme="minorEastAsia"/>
          <w:i/>
          <w:lang w:val="en-IE" w:eastAsia="en-GB"/>
        </w:rPr>
        <w:t>G</w:t>
      </w:r>
      <w:r>
        <w:rPr>
          <w:rFonts w:eastAsiaTheme="minorEastAsia"/>
          <w:lang w:val="en-IE" w:eastAsia="en-GB"/>
        </w:rPr>
        <w:t xml:space="preserve"> is then chosen such that </w:t>
      </w:r>
      <m:oMath>
        <m:r>
          <w:rPr>
            <w:rFonts w:ascii="Cambria Math" w:eastAsiaTheme="minorEastAsia" w:hAnsi="Cambria Math"/>
            <w:lang w:val="en-IE" w:eastAsia="en-GB"/>
          </w:rPr>
          <m:t>GC-TA= -HT</m:t>
        </m:r>
      </m:oMath>
      <w:r>
        <w:rPr>
          <w:rFonts w:eastAsiaTheme="minorEastAsia"/>
          <w:lang w:val="en-IE" w:eastAsia="en-GB"/>
        </w:rPr>
        <w:t xml:space="preserve">, with </w:t>
      </w:r>
      <w:r>
        <w:rPr>
          <w:rFonts w:eastAsiaTheme="minorEastAsia"/>
          <w:i/>
          <w:lang w:val="en-IE" w:eastAsia="en-GB"/>
        </w:rPr>
        <w:t>H</w:t>
      </w:r>
      <w:r>
        <w:rPr>
          <w:rFonts w:eastAsiaTheme="minorEastAsia"/>
          <w:lang w:val="en-IE" w:eastAsia="en-GB"/>
        </w:rPr>
        <w:t xml:space="preserve"> stable and </w:t>
      </w:r>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C=0</m:t>
        </m:r>
      </m:oMath>
      <w:r>
        <w:rPr>
          <w:rFonts w:eastAsiaTheme="minorEastAsia"/>
          <w:lang w:val="en-IE" w:eastAsia="en-GB"/>
        </w:rPr>
        <w:t>. This gives:</w:t>
      </w:r>
    </w:p>
    <w:p w14:paraId="6538553C" w14:textId="56DAAC36" w:rsidR="00473DCD" w:rsidRPr="00E01EAB"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46DC011" w14:textId="77777777" w:rsidR="00E01EAB" w:rsidRDefault="00E01EAB" w:rsidP="00484727">
      <w:pPr>
        <w:rPr>
          <w:rFonts w:eastAsiaTheme="minorEastAsia"/>
          <w:lang w:val="en-IE" w:eastAsia="en-GB"/>
        </w:rPr>
      </w:pPr>
      <w:r>
        <w:rPr>
          <w:rFonts w:eastAsiaTheme="minorEastAsia"/>
          <w:lang w:val="en-IE" w:eastAsia="en-GB"/>
        </w:rPr>
        <w:t xml:space="preserve">In a fault-free condition, </w:t>
      </w:r>
      <m:oMath>
        <m:r>
          <w:rPr>
            <w:rFonts w:ascii="Cambria Math" w:eastAsiaTheme="minorEastAsia" w:hAnsi="Cambria Math"/>
            <w:lang w:val="en-IE" w:eastAsia="en-GB"/>
          </w:rPr>
          <m:t>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0</m:t>
        </m:r>
      </m:oMath>
      <w:r>
        <w:rPr>
          <w:rFonts w:eastAsiaTheme="minorEastAsia"/>
          <w:lang w:val="en-IE" w:eastAsia="en-GB"/>
        </w:rPr>
        <w:t xml:space="preserve"> and:</w:t>
      </w:r>
    </w:p>
    <w:p w14:paraId="7BD878BF" w14:textId="77777777" w:rsidR="00E01EAB" w:rsidRPr="00E01EAB" w:rsidRDefault="00E01EAB"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07D04947" w14:textId="3A9D303F" w:rsidR="00E01EAB" w:rsidRPr="00E01EAB" w:rsidRDefault="00E01EAB" w:rsidP="00484727">
      <w:pPr>
        <w:rPr>
          <w:rFonts w:eastAsiaTheme="minorEastAsia"/>
          <w:lang w:val="en-IE" w:eastAsia="en-GB"/>
        </w:rPr>
      </w:pPr>
      <w:r>
        <w:rPr>
          <w:rFonts w:eastAsiaTheme="minorEastAsia"/>
          <w:lang w:val="en-IE" w:eastAsia="en-GB"/>
        </w:rPr>
        <w:t xml:space="preserve">For these equations, in a fault free condition the estimation error and residual will follow the system without being affected by the unknown inputs </w:t>
      </w:r>
      <w:r>
        <w:rPr>
          <w:rFonts w:eastAsiaTheme="minorEastAsia"/>
          <w:i/>
          <w:lang w:val="en-IE" w:eastAsia="en-GB"/>
        </w:rPr>
        <w:t>d(t)</w:t>
      </w:r>
      <w:r>
        <w:rPr>
          <w:rFonts w:eastAsiaTheme="minorEastAsia"/>
          <w:lang w:val="en-IE" w:eastAsia="en-GB"/>
        </w:rPr>
        <w:t>, and the observer is named an unknown input observer.</w:t>
      </w:r>
    </w:p>
    <w:p w14:paraId="550551C5" w14:textId="08D34E25" w:rsidR="00E01EAB" w:rsidRDefault="00E01EAB" w:rsidP="00484727">
      <w:pPr>
        <w:rPr>
          <w:rFonts w:eastAsiaTheme="minorEastAsia"/>
          <w:lang w:val="en-IE" w:eastAsia="en-GB"/>
        </w:rPr>
      </w:pPr>
      <w:r>
        <w:rPr>
          <w:rFonts w:eastAsiaTheme="minorEastAsia"/>
          <w:lang w:val="en-IE" w:eastAsia="en-GB"/>
        </w:rPr>
        <w:t>When the system encounters a sensor fault, the output, estimation error and residual will become:</w:t>
      </w:r>
    </w:p>
    <w:p w14:paraId="2762A86A" w14:textId="77777777" w:rsidR="00E01EAB" w:rsidRPr="00E01EAB" w:rsidRDefault="00E01EAB" w:rsidP="00484727">
      <w:pPr>
        <w:rPr>
          <w:rFonts w:eastAsiaTheme="minorEastAsia"/>
          <w:lang w:val="en-IE" w:eastAsia="en-GB"/>
        </w:rPr>
      </w:pPr>
      <m:oMathPara>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1D4C4A05" w14:textId="7CA21BF8" w:rsidR="00E01EAB" w:rsidRDefault="00E01EAB" w:rsidP="00484727">
      <w:pPr>
        <w:rPr>
          <w:rFonts w:eastAsiaTheme="minorEastAsia"/>
          <w:lang w:val="en-IE" w:eastAsia="en-GB"/>
        </w:rPr>
      </w:pPr>
      <w:r>
        <w:rPr>
          <w:rFonts w:eastAsiaTheme="minorEastAsia"/>
          <w:lang w:val="en-IE" w:eastAsia="en-GB"/>
        </w:rPr>
        <w:t xml:space="preserve">The estimation error and residual will therefore carry the signature of any sensor faults, while any actuator faults will manifest themselves in the signature of </w:t>
      </w:r>
      <m:oMath>
        <m:r>
          <w:rPr>
            <w:rFonts w:ascii="Cambria Math" w:eastAsiaTheme="minorEastAsia" w:hAnsi="Cambria Math"/>
            <w:lang w:val="en-IE" w:eastAsia="en-GB"/>
          </w:rPr>
          <m:t>TFp(t)</m:t>
        </m:r>
      </m:oMath>
      <w:r>
        <w:rPr>
          <w:rFonts w:eastAsiaTheme="minorEastAsia"/>
          <w:lang w:val="en-IE" w:eastAsia="en-GB"/>
        </w:rPr>
        <w:t>.</w:t>
      </w:r>
    </w:p>
    <w:p w14:paraId="42316951" w14:textId="1A0EE99A" w:rsidR="00E01EAB" w:rsidRDefault="00E01EAB" w:rsidP="00484727">
      <w:pPr>
        <w:rPr>
          <w:rFonts w:eastAsiaTheme="minorEastAsia"/>
          <w:lang w:val="en-IE" w:eastAsia="en-GB"/>
        </w:rPr>
      </w:pPr>
      <w:r>
        <w:rPr>
          <w:rFonts w:eastAsiaTheme="minorEastAsia"/>
          <w:lang w:val="en-IE" w:eastAsia="en-GB"/>
        </w:rPr>
        <w:t>In this manner, observers may be designed that are impervious to unknown inputs, and will generate unique signatures in the form of large residuals for system faults.</w:t>
      </w:r>
    </w:p>
    <w:p w14:paraId="7217E73C" w14:textId="77777777" w:rsidR="00E01EAB" w:rsidRDefault="00E01EAB" w:rsidP="00484727">
      <w:pPr>
        <w:rPr>
          <w:rFonts w:eastAsiaTheme="minorEastAsia"/>
          <w:lang w:val="en-IE" w:eastAsia="en-GB"/>
        </w:rPr>
      </w:pPr>
    </w:p>
    <w:p w14:paraId="2C7B25B0" w14:textId="77777777" w:rsidR="008335C7" w:rsidRPr="008335C7" w:rsidRDefault="008335C7" w:rsidP="008335C7">
      <w:pPr>
        <w:pStyle w:val="Heading3"/>
        <w:rPr>
          <w:rFonts w:eastAsiaTheme="minorEastAsia" w:cstheme="minorBidi"/>
          <w:lang w:val="en-IE" w:eastAsia="en-GB"/>
        </w:rPr>
      </w:pPr>
      <w:r>
        <w:rPr>
          <w:rFonts w:eastAsiaTheme="minorEastAsia"/>
          <w:lang w:val="en-IE" w:eastAsia="en-GB"/>
        </w:rPr>
        <w:t>Parity Relations</w:t>
      </w:r>
    </w:p>
    <w:p w14:paraId="18A5915F" w14:textId="23EFA654" w:rsidR="008335C7" w:rsidRDefault="008335C7" w:rsidP="008335C7">
      <w:pPr>
        <w:rPr>
          <w:lang w:val="en-IE" w:eastAsia="en-GB"/>
        </w:rPr>
      </w:pPr>
      <w:r>
        <w:rPr>
          <w:lang w:val="en-IE" w:eastAsia="en-GB"/>
        </w:rPr>
        <w:t xml:space="preserve">The method of parity relations uses </w:t>
      </w:r>
      <w:r w:rsidR="000A0032">
        <w:rPr>
          <w:lang w:val="en-IE" w:eastAsia="en-GB"/>
        </w:rPr>
        <w:t xml:space="preserve">a novel method of checking consistency between modelled and measured variables to determine individual residual signatures for isolated faults. The concept involves rearranging and transforming the system model in order that individual sensor residuals are highlighted and categorised. They are powerful at isolating individual faults, but can be weak when multiplicative faults are observed </w:t>
      </w:r>
      <w:r w:rsidR="000A0032">
        <w:rPr>
          <w:lang w:val="en-IE" w:eastAsia="en-GB"/>
        </w:rPr>
        <w:fldChar w:fldCharType="begin" w:fldLock="1"/>
      </w:r>
      <w:r w:rsidR="00CF613B">
        <w:rPr>
          <w:lang w:val="en-IE" w:eastAsia="en-GB"/>
        </w:rPr>
        <w:instrText>ADDIN CSL_CITATION { "citationItems" : [ { "id" : "ITEM-1",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1", "issue" : "3", "issued" : { "date-parts" : [ [ "2003", "3" ] ] }, "page" : "293-311", "title" : "A review of process fault detection and diagnosis", "type" : "article-journal", "volume" : "27" }, "uris" : [ "http://www.mendeley.com/documents/?uuid=c91d75e4-a691-43ed-a552-fb4305751203" ] } ], "mendeley" : { "formattedCitation" : "(Venkatasubramanian, Rengaswamy, Yin, et al. 2003)", "plainTextFormattedCitation" : "(Venkatasubramanian, Rengaswamy, Yin, et al. 2003)", "previouslyFormattedCitation" : "(Venkatasubramanian, Rengaswamy, Yin, et al. 2003)" }, "properties" : { "noteIndex" : 0 }, "schema" : "https://github.com/citation-style-language/schema/raw/master/csl-citation.json" }</w:instrText>
      </w:r>
      <w:r w:rsidR="000A0032">
        <w:rPr>
          <w:lang w:val="en-IE" w:eastAsia="en-GB"/>
        </w:rPr>
        <w:fldChar w:fldCharType="separate"/>
      </w:r>
      <w:r w:rsidR="00815657" w:rsidRPr="00815657">
        <w:rPr>
          <w:noProof/>
          <w:lang w:val="en-IE" w:eastAsia="en-GB"/>
        </w:rPr>
        <w:t>(Venkatasubramanian, Rengaswamy, Yin, et al. 2003)</w:t>
      </w:r>
      <w:r w:rsidR="000A0032">
        <w:rPr>
          <w:lang w:val="en-IE" w:eastAsia="en-GB"/>
        </w:rPr>
        <w:fldChar w:fldCharType="end"/>
      </w:r>
      <w:r w:rsidR="000A0032">
        <w:rPr>
          <w:lang w:val="en-IE" w:eastAsia="en-GB"/>
        </w:rPr>
        <w:t>.</w:t>
      </w:r>
    </w:p>
    <w:p w14:paraId="302C6A8C" w14:textId="20A027F0" w:rsidR="000A0032" w:rsidRDefault="000A0032" w:rsidP="008335C7">
      <w:pPr>
        <w:rPr>
          <w:lang w:val="en-IE" w:eastAsia="en-GB"/>
        </w:rPr>
      </w:pPr>
      <w:r>
        <w:rPr>
          <w:lang w:val="en-IE" w:eastAsia="en-GB"/>
        </w:rPr>
        <w:t>If a system is described by the following equation:</w:t>
      </w:r>
    </w:p>
    <w:p w14:paraId="578190E3" w14:textId="6451DB54" w:rsidR="000A0032" w:rsidRPr="000A0032" w:rsidRDefault="000A0032" w:rsidP="008335C7">
      <w:pPr>
        <w:rPr>
          <w:rFonts w:eastAsiaTheme="minorEastAsia"/>
          <w:lang w:val="en-IE" w:eastAsia="en-GB"/>
        </w:rPr>
      </w:pPr>
      <m:oMathPara>
        <m:oMath>
          <m:r>
            <w:rPr>
              <w:rFonts w:ascii="Cambria Math" w:hAnsi="Cambria Math"/>
              <w:lang w:val="en-IE" w:eastAsia="en-GB"/>
            </w:rPr>
            <m:t>y</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Cx</m:t>
          </m:r>
          <m:d>
            <m:dPr>
              <m:ctrlPr>
                <w:rPr>
                  <w:rFonts w:ascii="Cambria Math" w:hAnsi="Cambria Math"/>
                  <w:i/>
                  <w:lang w:val="en-IE" w:eastAsia="en-GB"/>
                </w:rPr>
              </m:ctrlPr>
            </m:dPr>
            <m:e>
              <m:r>
                <w:rPr>
                  <w:rFonts w:ascii="Cambria Math" w:hAnsi="Cambria Math"/>
                  <w:lang w:val="en-IE" w:eastAsia="en-GB"/>
                </w:rPr>
                <m:t>t</m:t>
              </m:r>
            </m:e>
          </m:d>
        </m:oMath>
      </m:oMathPara>
    </w:p>
    <w:p w14:paraId="53FCFFEF" w14:textId="015FC555" w:rsidR="000A0032" w:rsidRDefault="000A0032" w:rsidP="008335C7">
      <w:pPr>
        <w:rPr>
          <w:rFonts w:eastAsiaTheme="minorEastAsia"/>
          <w:lang w:val="en-IE" w:eastAsia="en-GB"/>
        </w:rPr>
      </w:pPr>
      <w:r>
        <w:rPr>
          <w:rFonts w:eastAsiaTheme="minorEastAsia"/>
          <w:lang w:val="en-IE" w:eastAsia="en-GB"/>
        </w:rPr>
        <w:t>Then an instance of a measurement fault can be represented as:</w:t>
      </w:r>
    </w:p>
    <w:p w14:paraId="2BF35635" w14:textId="69D9C924"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y(t)</m:t>
          </m:r>
        </m:oMath>
      </m:oMathPara>
    </w:p>
    <w:p w14:paraId="16A96F6C" w14:textId="6A64BD7A" w:rsidR="000A0032" w:rsidRDefault="000A0032" w:rsidP="008335C7">
      <w:pPr>
        <w:rPr>
          <w:rFonts w:eastAsiaTheme="minorEastAsia"/>
          <w:lang w:val="en-IE" w:eastAsia="en-GB"/>
        </w:rPr>
      </w:pPr>
      <w:r>
        <w:rPr>
          <w:rFonts w:eastAsiaTheme="minorEastAsia"/>
          <w:lang w:val="en-IE" w:eastAsia="en-GB"/>
        </w:rPr>
        <w:t xml:space="preserve">If a projection matrix </w:t>
      </w:r>
      <w:r>
        <w:rPr>
          <w:rFonts w:eastAsiaTheme="minorEastAsia"/>
          <w:i/>
          <w:lang w:val="en-IE" w:eastAsia="en-GB"/>
        </w:rPr>
        <w:t xml:space="preserve">V </w:t>
      </w:r>
      <w:r>
        <w:rPr>
          <w:rFonts w:eastAsiaTheme="minorEastAsia"/>
          <w:lang w:val="en-IE" w:eastAsia="en-GB"/>
        </w:rPr>
        <w:t>is chosen such that:</w:t>
      </w:r>
    </w:p>
    <w:p w14:paraId="7D368B3D" w14:textId="425E94B2"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VC=0</m:t>
          </m:r>
          <m:r>
            <m:rPr>
              <m:sty m:val="p"/>
            </m:rPr>
            <w:rPr>
              <w:rFonts w:ascii="Cambria Math" w:eastAsiaTheme="minorEastAsia" w:hAnsi="Cambria Math"/>
              <w:lang w:val="en-IE" w:eastAsia="en-GB"/>
            </w:rPr>
            <w:br/>
          </m:r>
        </m:oMath>
        <m:oMath>
          <m:sSup>
            <m:sSupPr>
              <m:ctrlPr>
                <w:rPr>
                  <w:rFonts w:ascii="Cambria Math" w:eastAsiaTheme="minorEastAsia" w:hAnsi="Cambria Math"/>
                  <w:i/>
                  <w:lang w:val="en-IE" w:eastAsia="en-GB"/>
                </w:rPr>
              </m:ctrlPr>
            </m:sSupPr>
            <m:e>
              <m:r>
                <w:rPr>
                  <w:rFonts w:ascii="Cambria Math" w:eastAsiaTheme="minorEastAsia" w:hAnsi="Cambria Math"/>
                  <w:lang w:val="en-IE" w:eastAsia="en-GB"/>
                </w:rPr>
                <m:t>V</m:t>
              </m:r>
            </m:e>
            <m:sup>
              <m:r>
                <w:rPr>
                  <w:rFonts w:ascii="Cambria Math" w:eastAsiaTheme="minorEastAsia" w:hAnsi="Cambria Math"/>
                  <w:lang w:val="en-IE" w:eastAsia="en-GB"/>
                </w:rPr>
                <m:t>T</m:t>
              </m:r>
            </m:sup>
          </m:sSup>
          <m:r>
            <w:rPr>
              <w:rFonts w:ascii="Cambria Math" w:eastAsiaTheme="minorEastAsia" w:hAnsi="Cambria Math"/>
              <w:lang w:val="en-IE" w:eastAsia="en-GB"/>
            </w:rPr>
            <m:t>V=</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I</m:t>
              </m:r>
            </m:e>
            <m:sub>
              <m:r>
                <w:rPr>
                  <w:rFonts w:ascii="Cambria Math" w:eastAsiaTheme="minorEastAsia" w:hAnsi="Cambria Math"/>
                  <w:lang w:val="en-IE" w:eastAsia="en-GB"/>
                </w:rPr>
                <m:t>n</m:t>
              </m:r>
            </m:sub>
          </m:sSub>
          <m:r>
            <w:rPr>
              <w:rFonts w:ascii="Cambria Math" w:eastAsiaTheme="minorEastAsia" w:hAnsi="Cambria Math"/>
              <w:lang w:val="en-IE" w:eastAsia="en-GB"/>
            </w:rPr>
            <m:t>-C</m:t>
          </m:r>
          <m:sSup>
            <m:sSupPr>
              <m:ctrlPr>
                <w:rPr>
                  <w:rFonts w:ascii="Cambria Math" w:eastAsiaTheme="minorEastAsia" w:hAnsi="Cambria Math"/>
                  <w:i/>
                  <w:lang w:val="en-IE" w:eastAsia="en-GB"/>
                </w:rPr>
              </m:ctrlPr>
            </m:sSupPr>
            <m:e>
              <m:d>
                <m:dPr>
                  <m:ctrlPr>
                    <w:rPr>
                      <w:rFonts w:ascii="Cambria Math" w:eastAsiaTheme="minorEastAsia" w:hAnsi="Cambria Math"/>
                      <w:i/>
                      <w:lang w:val="en-IE" w:eastAsia="en-GB"/>
                    </w:rPr>
                  </m:ctrlPr>
                </m:dPr>
                <m:e>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C</m:t>
                  </m:r>
                </m:e>
              </m:d>
            </m:e>
            <m:sup>
              <m:r>
                <w:rPr>
                  <w:rFonts w:ascii="Cambria Math" w:eastAsiaTheme="minorEastAsia" w:hAnsi="Cambria Math"/>
                  <w:lang w:val="en-IE" w:eastAsia="en-GB"/>
                </w:rPr>
                <m:t>-1</m:t>
              </m:r>
            </m:sup>
          </m:sSup>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oMath>
      </m:oMathPara>
    </w:p>
    <w:p w14:paraId="35C5DC9E" w14:textId="4E0E8375" w:rsidR="000A0032" w:rsidRDefault="000A0032" w:rsidP="008335C7">
      <w:pPr>
        <w:rPr>
          <w:rFonts w:eastAsiaTheme="minorEastAsia"/>
          <w:lang w:val="en-IE" w:eastAsia="en-GB"/>
        </w:rPr>
      </w:pPr>
      <w:r>
        <w:rPr>
          <w:rFonts w:eastAsiaTheme="minorEastAsia"/>
          <w:lang w:val="en-IE" w:eastAsia="en-GB"/>
        </w:rPr>
        <w:t xml:space="preserve">Then a parity vector </w:t>
      </w:r>
      <w:r>
        <w:rPr>
          <w:rFonts w:eastAsiaTheme="minorEastAsia"/>
          <w:i/>
          <w:lang w:val="en-IE" w:eastAsia="en-GB"/>
        </w:rPr>
        <w:t>p</w:t>
      </w:r>
      <w:r>
        <w:rPr>
          <w:rFonts w:eastAsiaTheme="minorEastAsia"/>
          <w:lang w:val="en-IE" w:eastAsia="en-GB"/>
        </w:rPr>
        <w:t xml:space="preserve"> may be created as:</w:t>
      </w:r>
    </w:p>
    <w:p w14:paraId="7590C626" w14:textId="1ED46218"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68777C2D" w14:textId="6F046E4E" w:rsidR="000A0032" w:rsidRDefault="000A0032" w:rsidP="008335C7">
      <w:pPr>
        <w:rPr>
          <w:rFonts w:eastAsiaTheme="minorEastAsia"/>
          <w:lang w:val="en-IE" w:eastAsia="en-GB"/>
        </w:rPr>
      </w:pPr>
      <w:r>
        <w:rPr>
          <w:rFonts w:eastAsiaTheme="minorEastAsia"/>
          <w:lang w:val="en-IE" w:eastAsia="en-GB"/>
        </w:rPr>
        <w:t xml:space="preserve">For a system operating in a fault free condition, </w:t>
      </w:r>
      <w:r>
        <w:rPr>
          <w:rFonts w:eastAsiaTheme="minorEastAsia"/>
          <w:i/>
          <w:lang w:val="en-IE" w:eastAsia="en-GB"/>
        </w:rPr>
        <w:t>p</w:t>
      </w:r>
      <w:r>
        <w:rPr>
          <w:rFonts w:eastAsiaTheme="minorEastAsia"/>
          <w:lang w:val="en-IE" w:eastAsia="en-GB"/>
        </w:rPr>
        <w:t xml:space="preserve"> = 0. If a single sensor fault is present, then</w:t>
      </w:r>
      <w:r w:rsidR="00BC13E4">
        <w:rPr>
          <w:rFonts w:eastAsiaTheme="minorEastAsia"/>
          <w:lang w:val="en-IE" w:eastAsia="en-GB"/>
        </w:rPr>
        <w:t>:</w:t>
      </w:r>
    </w:p>
    <w:p w14:paraId="53FEBF79" w14:textId="51C840C9" w:rsidR="00BC13E4" w:rsidRPr="00BC13E4" w:rsidRDefault="00BC13E4" w:rsidP="008335C7">
      <w:pPr>
        <w:rPr>
          <w:rFonts w:eastAsiaTheme="minorEastAsia"/>
          <w:lang w:val="en-IE" w:eastAsia="en-GB"/>
        </w:rPr>
      </w:pPr>
      <m:oMathPara>
        <m:oMath>
          <m:r>
            <w:rPr>
              <w:rFonts w:ascii="Cambria Math" w:eastAsiaTheme="minorEastAsia" w:hAnsi="Cambria Math"/>
              <w:lang w:val="en-IE" w:eastAsia="en-GB"/>
            </w:rPr>
            <m:t>∆y=</m:t>
          </m:r>
          <m:sSup>
            <m:sSupPr>
              <m:ctrlPr>
                <w:rPr>
                  <w:rFonts w:ascii="Cambria Math" w:eastAsiaTheme="minorEastAsia" w:hAnsi="Cambria Math"/>
                  <w:i/>
                  <w:lang w:val="en-IE" w:eastAsia="en-GB"/>
                </w:rPr>
              </m:ctrlPr>
            </m:sSupPr>
            <m:e>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0 0 0… ∆</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y</m:t>
                      </m:r>
                    </m:e>
                    <m:sub>
                      <m:r>
                        <w:rPr>
                          <w:rFonts w:ascii="Cambria Math" w:eastAsiaTheme="minorEastAsia" w:hAnsi="Cambria Math"/>
                          <w:lang w:val="en-IE" w:eastAsia="en-GB"/>
                        </w:rPr>
                        <m:t>i</m:t>
                      </m:r>
                    </m:sub>
                  </m:sSub>
                  <m:r>
                    <w:rPr>
                      <w:rFonts w:ascii="Cambria Math" w:eastAsiaTheme="minorEastAsia" w:hAnsi="Cambria Math"/>
                      <w:lang w:val="en-IE" w:eastAsia="en-GB"/>
                    </w:rPr>
                    <m:t>…0</m:t>
                  </m:r>
                </m:e>
              </m:d>
            </m:e>
            <m:sup>
              <m:r>
                <w:rPr>
                  <w:rFonts w:ascii="Cambria Math" w:eastAsiaTheme="minorEastAsia" w:hAnsi="Cambria Math"/>
                  <w:lang w:val="en-IE" w:eastAsia="en-GB"/>
                </w:rPr>
                <m:t>'</m:t>
              </m:r>
            </m:sup>
          </m:sSup>
          <m:r>
            <m:rPr>
              <m:sty m:val="p"/>
            </m:rPr>
            <w:rPr>
              <w:rFonts w:ascii="Cambria Math" w:eastAsiaTheme="minorEastAsia" w:hAnsi="Cambria Math"/>
              <w:lang w:val="en-IE" w:eastAsia="en-GB"/>
            </w:rPr>
            <w:br/>
          </m:r>
        </m:oMath>
        <m:oMath>
          <m:r>
            <w:rPr>
              <w:rFonts w:ascii="Cambria Math" w:eastAsiaTheme="minorEastAsia" w:hAnsi="Cambria Math"/>
              <w:lang w:val="en-IE" w:eastAsia="en-GB"/>
            </w:rPr>
            <m:t>V∆y=∆</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y</m:t>
              </m:r>
            </m:e>
            <m:sub>
              <m:r>
                <w:rPr>
                  <w:rFonts w:ascii="Cambria Math" w:eastAsiaTheme="minorEastAsia" w:hAnsi="Cambria Math"/>
                  <w:lang w:val="en-IE" w:eastAsia="en-GB"/>
                </w:rPr>
                <m:t>i</m:t>
              </m:r>
            </m:sub>
          </m:sSub>
        </m:oMath>
      </m:oMathPara>
    </w:p>
    <w:p w14:paraId="38A21184" w14:textId="007E3E9A" w:rsidR="00BC13E4" w:rsidRDefault="00BC13E4" w:rsidP="008335C7">
      <w:pPr>
        <w:rPr>
          <w:rFonts w:eastAsiaTheme="minorEastAsia"/>
          <w:lang w:val="en-IE" w:eastAsia="en-GB"/>
        </w:rPr>
      </w:pPr>
      <w:r>
        <w:rPr>
          <w:rFonts w:eastAsiaTheme="minorEastAsia"/>
          <w:lang w:val="en-IE" w:eastAsia="en-GB"/>
        </w:rPr>
        <w:t xml:space="preserve">In this way, using </w:t>
      </w:r>
      <w:r>
        <w:rPr>
          <w:rFonts w:eastAsiaTheme="minorEastAsia"/>
          <w:i/>
          <w:lang w:val="en-IE" w:eastAsia="en-GB"/>
        </w:rPr>
        <w:t>V</w:t>
      </w:r>
      <w:r>
        <w:rPr>
          <w:rFonts w:eastAsiaTheme="minorEastAsia"/>
          <w:lang w:val="en-IE" w:eastAsia="en-GB"/>
        </w:rPr>
        <w:t xml:space="preserve"> in combination with </w:t>
      </w:r>
      <w:r>
        <w:rPr>
          <w:rFonts w:eastAsiaTheme="minorEastAsia"/>
          <w:i/>
          <w:lang w:val="en-IE" w:eastAsia="en-GB"/>
        </w:rPr>
        <w:t xml:space="preserve">y(t) </w:t>
      </w:r>
      <w:r>
        <w:rPr>
          <w:rFonts w:eastAsiaTheme="minorEastAsia"/>
          <w:lang w:val="en-IE" w:eastAsia="en-GB"/>
        </w:rPr>
        <w:t>allows for the distinction of individual fault signatures associated with deviations from modelled variables. It is clear however that this method is less effective when multiplicative measurement deviations are present.</w:t>
      </w:r>
    </w:p>
    <w:p w14:paraId="06343752" w14:textId="50CD0633" w:rsidR="00BC13E4" w:rsidRDefault="00BC13E4" w:rsidP="00BC13E4">
      <w:pPr>
        <w:pStyle w:val="Heading3"/>
        <w:rPr>
          <w:rFonts w:eastAsiaTheme="minorEastAsia"/>
          <w:lang w:val="en-IE" w:eastAsia="en-GB"/>
        </w:rPr>
      </w:pPr>
      <w:r>
        <w:rPr>
          <w:rFonts w:eastAsiaTheme="minorEastAsia"/>
          <w:lang w:val="en-IE" w:eastAsia="en-GB"/>
        </w:rPr>
        <w:t>Parameter Estimation</w:t>
      </w:r>
    </w:p>
    <w:p w14:paraId="7D04DA00" w14:textId="77777777" w:rsidR="00D60B32" w:rsidRDefault="00BC13E4" w:rsidP="00BC13E4">
      <w:pPr>
        <w:rPr>
          <w:lang w:val="en-IE" w:eastAsia="en-GB"/>
        </w:rPr>
      </w:pPr>
      <w:r>
        <w:rPr>
          <w:lang w:val="en-IE" w:eastAsia="en-GB"/>
        </w:rPr>
        <w:t xml:space="preserve">Parameter estimation is possibly the most basic method of the quantitative model-based methods for redundancy reviewed in terms of comprehensibility. It is however often the hardest to implement in practice. </w:t>
      </w:r>
    </w:p>
    <w:p w14:paraId="6FA96678" w14:textId="0544B2F9" w:rsidR="00BC13E4" w:rsidRDefault="00BC13E4" w:rsidP="00BC13E4">
      <w:pPr>
        <w:rPr>
          <w:lang w:val="en-IE" w:eastAsia="en-GB"/>
        </w:rPr>
      </w:pPr>
      <w:r>
        <w:rPr>
          <w:lang w:val="en-IE" w:eastAsia="en-GB"/>
        </w:rPr>
        <w:t xml:space="preserve">Parameter estimation is based on having an accurate parametric model of the relevant system. </w:t>
      </w:r>
      <w:r w:rsidR="00D60B32">
        <w:rPr>
          <w:lang w:val="en-IE" w:eastAsia="en-GB"/>
        </w:rPr>
        <w:t>This model may be derived from input-output data, first principles, or be a reduced order model. In all cases, a process model is required in the form of:</w:t>
      </w:r>
    </w:p>
    <w:p w14:paraId="40D6A354" w14:textId="6744E259" w:rsidR="00D60B32" w:rsidRPr="007B449B" w:rsidRDefault="00D60B32" w:rsidP="00BC13E4">
      <w:pPr>
        <w:rPr>
          <w:rFonts w:eastAsiaTheme="minorEastAsia"/>
          <w:lang w:val="en-IE" w:eastAsia="en-GB"/>
        </w:rPr>
      </w:pPr>
      <m:oMathPara>
        <m:oMath>
          <m:r>
            <w:rPr>
              <w:rFonts w:ascii="Cambria Math" w:hAnsi="Cambria Math"/>
              <w:lang w:val="en-IE" w:eastAsia="en-GB"/>
            </w:rPr>
            <m:t>y</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f(u</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θ)</m:t>
          </m:r>
        </m:oMath>
      </m:oMathPara>
    </w:p>
    <w:p w14:paraId="370B0AFC" w14:textId="4F0F67B8" w:rsidR="007B449B" w:rsidRDefault="007B449B" w:rsidP="00BC13E4">
      <w:pPr>
        <w:rPr>
          <w:rFonts w:eastAsiaTheme="minorEastAsia"/>
          <w:lang w:val="en-IE" w:eastAsia="en-GB"/>
        </w:rPr>
      </w:pPr>
      <w:r>
        <w:rPr>
          <w:rFonts w:eastAsiaTheme="minorEastAsia"/>
          <w:lang w:val="en-IE" w:eastAsia="en-GB"/>
        </w:rPr>
        <w:t xml:space="preserve">Where </w:t>
      </w:r>
      <w:r w:rsidRPr="007B449B">
        <w:rPr>
          <w:rFonts w:eastAsiaTheme="minorEastAsia"/>
          <w:i/>
          <w:lang w:val="en-IE" w:eastAsia="en-GB"/>
        </w:rPr>
        <w:t>θ</w:t>
      </w:r>
      <w:r>
        <w:rPr>
          <w:rFonts w:eastAsiaTheme="minorEastAsia"/>
          <w:lang w:val="en-IE" w:eastAsia="en-GB"/>
        </w:rPr>
        <w:t xml:space="preserve"> represents the model parameters. These parameters are estimated using values of </w:t>
      </w:r>
      <w:r>
        <w:rPr>
          <w:rFonts w:eastAsiaTheme="minorEastAsia"/>
          <w:i/>
          <w:lang w:val="en-IE" w:eastAsia="en-GB"/>
        </w:rPr>
        <w:t xml:space="preserve">y(t) </w:t>
      </w:r>
      <w:r>
        <w:rPr>
          <w:rFonts w:eastAsiaTheme="minorEastAsia"/>
          <w:lang w:val="en-IE" w:eastAsia="en-GB"/>
        </w:rPr>
        <w:t xml:space="preserve">and </w:t>
      </w:r>
      <w:r>
        <w:rPr>
          <w:rFonts w:eastAsiaTheme="minorEastAsia"/>
          <w:i/>
          <w:lang w:val="en-IE" w:eastAsia="en-GB"/>
        </w:rPr>
        <w:t>u(t)</w:t>
      </w:r>
      <w:r>
        <w:rPr>
          <w:rFonts w:eastAsiaTheme="minorEastAsia"/>
          <w:lang w:val="en-IE" w:eastAsia="en-GB"/>
        </w:rPr>
        <w:t xml:space="preserve">, and are related to physical parameters of the system by </w:t>
      </w:r>
      <m:oMath>
        <m:r>
          <w:rPr>
            <w:rFonts w:ascii="Cambria Math" w:eastAsiaTheme="minorEastAsia" w:hAnsi="Cambria Math"/>
            <w:lang w:val="en-IE" w:eastAsia="en-GB"/>
          </w:rPr>
          <m:t>θ=g(φ)</m:t>
        </m:r>
      </m:oMath>
      <w:r>
        <w:rPr>
          <w:rFonts w:eastAsiaTheme="minorEastAsia"/>
          <w:lang w:val="en-IE" w:eastAsia="en-GB"/>
        </w:rPr>
        <w:t xml:space="preserve">, where </w:t>
      </w:r>
      <w:r w:rsidRPr="007B449B">
        <w:rPr>
          <w:rFonts w:eastAsiaTheme="minorEastAsia"/>
          <w:i/>
          <w:lang w:val="en-IE" w:eastAsia="en-GB"/>
        </w:rPr>
        <w:t>ϕ</w:t>
      </w:r>
      <w:r>
        <w:rPr>
          <w:rFonts w:eastAsiaTheme="minorEastAsia"/>
          <w:lang w:val="en-IE" w:eastAsia="en-GB"/>
        </w:rPr>
        <w:t xml:space="preserve"> represents the physical parameters of the system. Changes in the physical parameters of the system may be analysed using pattern recognition to diagnose faults. This method is less </w:t>
      </w:r>
      <w:r>
        <w:rPr>
          <w:rFonts w:eastAsiaTheme="minorEastAsia"/>
          <w:lang w:val="en-IE" w:eastAsia="en-GB"/>
        </w:rPr>
        <w:lastRenderedPageBreak/>
        <w:t>prescriptive than the other quantitative methods reviewed, and requires a deep fundamental understanding of the system to be analysed in order to be of use when detecting faults.</w:t>
      </w:r>
    </w:p>
    <w:p w14:paraId="51F672F5" w14:textId="34A7C40C" w:rsidR="007A4A12" w:rsidRDefault="007A4A12" w:rsidP="00E54AE2">
      <w:pPr>
        <w:pStyle w:val="Heading3"/>
        <w:rPr>
          <w:lang w:val="en-IE" w:eastAsia="en-GB"/>
        </w:rPr>
      </w:pPr>
      <w:r>
        <w:rPr>
          <w:lang w:val="en-IE" w:eastAsia="en-GB"/>
        </w:rPr>
        <w:t xml:space="preserve">Case Study - </w:t>
      </w:r>
      <w:r w:rsidR="00E54AE2" w:rsidRPr="00E54AE2">
        <w:rPr>
          <w:lang w:val="en-IE" w:eastAsia="en-GB"/>
        </w:rPr>
        <w:t>Kalman Filter Based State Estimation of a Thermal Power Plant</w:t>
      </w:r>
    </w:p>
    <w:p w14:paraId="66F1DF04" w14:textId="15768CAA" w:rsidR="00E54AE2" w:rsidRDefault="00E54AE2" w:rsidP="00E54AE2">
      <w:pPr>
        <w:rPr>
          <w:lang w:val="en-IE" w:eastAsia="en-GB"/>
        </w:rPr>
      </w:pPr>
      <w:r>
        <w:rPr>
          <w:lang w:val="en-IE" w:eastAsia="en-GB"/>
        </w:rPr>
        <w:fldChar w:fldCharType="begin" w:fldLock="1"/>
      </w:r>
      <w:r w:rsidR="00CF613B">
        <w:rPr>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Nair et al. 2011)" }, "properties" : { "noteIndex" : 0 }, "schema" : "https://github.com/citation-style-language/schema/raw/master/csl-citation.json" }</w:instrText>
      </w:r>
      <w:r>
        <w:rPr>
          <w:lang w:val="en-IE" w:eastAsia="en-GB"/>
        </w:rPr>
        <w:fldChar w:fldCharType="separate"/>
      </w:r>
      <w:r w:rsidR="00815657" w:rsidRPr="00815657">
        <w:rPr>
          <w:noProof/>
          <w:lang w:val="en-IE" w:eastAsia="en-GB"/>
        </w:rPr>
        <w:t>(Nair et al. 2011)</w:t>
      </w:r>
      <w:r>
        <w:rPr>
          <w:lang w:val="en-IE" w:eastAsia="en-GB"/>
        </w:rPr>
        <w:fldChar w:fldCharType="end"/>
      </w:r>
      <w:r>
        <w:rPr>
          <w:lang w:val="en-IE" w:eastAsia="en-GB"/>
        </w:rPr>
        <w:t xml:space="preserve"> presented a paper which described work carried out toward state estimation of a thermal power plant using Kalman Filters. Linear Kalman Filters (LKFs) and Extended Kalman Filters (EKFs) were both employed, and the results compared and contrasted.</w:t>
      </w:r>
    </w:p>
    <w:p w14:paraId="0D5A0CA9" w14:textId="231D0BEC" w:rsidR="00E54AE2" w:rsidRDefault="00E54AE2" w:rsidP="00E54AE2">
      <w:pPr>
        <w:rPr>
          <w:lang w:val="en-IE" w:eastAsia="en-GB"/>
        </w:rPr>
      </w:pPr>
      <w:r>
        <w:rPr>
          <w:lang w:val="en-IE" w:eastAsia="en-GB"/>
        </w:rPr>
        <w:t>For the thermal power plant reviewed in this work, the critical parameter for effective operation of the power plant was the final steam temperature. Thermal power plants typically generate superheated steam, as any degree of wetness in steam delivered to the generator turbine has a detrimental impact on equipment longevity. Final steam temperature may be regulated using a variety of methods including burner tilt angle and burner firing rate. For the boiler reviewed in this work the final steam temperature was regulated using fuel and air flow to the burner.</w:t>
      </w:r>
    </w:p>
    <w:p w14:paraId="7C855BBB" w14:textId="0BEDF0BC" w:rsidR="00E54AE2" w:rsidRDefault="00E54AE2" w:rsidP="00E54AE2">
      <w:pPr>
        <w:rPr>
          <w:lang w:val="en-IE" w:eastAsia="en-GB"/>
        </w:rPr>
      </w:pPr>
      <w:r>
        <w:rPr>
          <w:lang w:val="en-IE" w:eastAsia="en-GB"/>
        </w:rPr>
        <w:t>State estimation is useful from an operational perspective of a power plant as it allows for optimisation of operation, and can be used for predictive control. The authors therefore desired to estimate the state of the power plant, particularly with regard to the conditions of the furnace gas. The operating condition of the furnace gas could then be used for analysis with respect to the final steam temperature.</w:t>
      </w:r>
    </w:p>
    <w:p w14:paraId="731BC8A9" w14:textId="250AAAE4" w:rsidR="00E54AE2" w:rsidRDefault="00E54AE2" w:rsidP="00E54AE2">
      <w:pPr>
        <w:rPr>
          <w:lang w:val="en-IE" w:eastAsia="en-GB"/>
        </w:rPr>
      </w:pPr>
      <w:r>
        <w:rPr>
          <w:lang w:val="en-IE" w:eastAsia="en-GB"/>
        </w:rPr>
        <w:t>The state variables used for the Kalman filter were the density and specific enthalpy of the furnace gas. Since these variables are difficult to measure directly, the measured variables used as output variables for the Kalman filter were the pressure and temperature of the furnace gas. The input measured variables were the flow rate of fuel and air.</w:t>
      </w:r>
    </w:p>
    <w:p w14:paraId="2454A97D" w14:textId="44546F96" w:rsidR="00E54AE2" w:rsidRDefault="00E54AE2" w:rsidP="00E54AE2">
      <w:pPr>
        <w:rPr>
          <w:lang w:val="en-IE" w:eastAsia="en-GB"/>
        </w:rPr>
      </w:pPr>
      <w:r>
        <w:rPr>
          <w:lang w:val="en-IE" w:eastAsia="en-GB"/>
        </w:rPr>
        <w:t xml:space="preserve">By creating state-space equations in the manner given in </w:t>
      </w:r>
      <w:r w:rsidRPr="00E54AE2">
        <w:rPr>
          <w:b/>
          <w:lang w:val="en-IE" w:eastAsia="en-GB"/>
        </w:rPr>
        <w:t xml:space="preserve">Section </w:t>
      </w:r>
      <w:r w:rsidRPr="00E54AE2">
        <w:rPr>
          <w:b/>
          <w:lang w:val="en-IE" w:eastAsia="en-GB"/>
        </w:rPr>
        <w:fldChar w:fldCharType="begin"/>
      </w:r>
      <w:r w:rsidRPr="00E54AE2">
        <w:rPr>
          <w:b/>
          <w:lang w:val="en-IE" w:eastAsia="en-GB"/>
        </w:rPr>
        <w:instrText xml:space="preserve"> REF _Ref431771014 \w \h </w:instrText>
      </w:r>
      <w:r>
        <w:rPr>
          <w:b/>
          <w:lang w:val="en-IE" w:eastAsia="en-GB"/>
        </w:rPr>
        <w:instrText xml:space="preserve"> \* MERGEFORMAT </w:instrText>
      </w:r>
      <w:r w:rsidRPr="00E54AE2">
        <w:rPr>
          <w:b/>
          <w:lang w:val="en-IE" w:eastAsia="en-GB"/>
        </w:rPr>
      </w:r>
      <w:r w:rsidRPr="00E54AE2">
        <w:rPr>
          <w:b/>
          <w:lang w:val="en-IE" w:eastAsia="en-GB"/>
        </w:rPr>
        <w:fldChar w:fldCharType="separate"/>
      </w:r>
      <w:r w:rsidR="00F82748">
        <w:rPr>
          <w:b/>
          <w:lang w:val="en-IE" w:eastAsia="en-GB"/>
        </w:rPr>
        <w:t>4.1.1</w:t>
      </w:r>
      <w:r w:rsidRPr="00E54AE2">
        <w:rPr>
          <w:b/>
          <w:lang w:val="en-IE" w:eastAsia="en-GB"/>
        </w:rPr>
        <w:fldChar w:fldCharType="end"/>
      </w:r>
      <w:r>
        <w:rPr>
          <w:lang w:val="en-IE" w:eastAsia="en-GB"/>
        </w:rPr>
        <w:t>, a Kalman filter was created to predict the values of the state variables. It was found that since the linear model originally derived for the power plant did not hold true for varying input conditions, the LKF approach gave less than desirable results for accuracy in predicting state variables.</w:t>
      </w:r>
    </w:p>
    <w:p w14:paraId="7649A0A9" w14:textId="0FC62515" w:rsidR="00E54AE2" w:rsidRDefault="0028093E" w:rsidP="00E54AE2">
      <w:pPr>
        <w:rPr>
          <w:lang w:val="en-IE" w:eastAsia="en-GB"/>
        </w:rPr>
      </w:pPr>
      <w:r>
        <w:rPr>
          <w:lang w:val="en-IE" w:eastAsia="en-GB"/>
        </w:rPr>
        <w:t>The EKF approach involved</w:t>
      </w:r>
      <w:r w:rsidR="00E54AE2">
        <w:rPr>
          <w:lang w:val="en-IE" w:eastAsia="en-GB"/>
        </w:rPr>
        <w:t xml:space="preserve"> invoking a linearization procedure for the Kalman filter in the form of a Taylor approximation. </w:t>
      </w:r>
      <w:r>
        <w:rPr>
          <w:lang w:val="en-IE" w:eastAsia="en-GB"/>
        </w:rPr>
        <w:t>This has the effect of linearising the non-linear functions governing the model around the current measured variables. This approach was found to show improved accuracy in predicting the values of state variables, with a 20% increase in computational time required.</w:t>
      </w:r>
    </w:p>
    <w:p w14:paraId="3F893FD7" w14:textId="3370869E" w:rsidR="0028093E" w:rsidRDefault="0028093E" w:rsidP="00E54AE2">
      <w:pPr>
        <w:rPr>
          <w:lang w:val="en-IE" w:eastAsia="en-GB"/>
        </w:rPr>
      </w:pPr>
      <w:r>
        <w:rPr>
          <w:lang w:val="en-IE" w:eastAsia="en-GB"/>
        </w:rPr>
        <w:t>This paper demonstrates the capability of Kalman filters in estimating the values of given state variables for a given process. It shows the need to be mindful of potential deviations in actual process behaviour from any modelled equations. If allowances are made for potential deviations by modifying models to suit the approach of the Kalman filter, satisfactory results may be achieved for state estimation.</w:t>
      </w:r>
    </w:p>
    <w:p w14:paraId="5E4D9754" w14:textId="77777777" w:rsidR="001650D4" w:rsidRDefault="001650D4" w:rsidP="00E54AE2">
      <w:pPr>
        <w:rPr>
          <w:lang w:val="en-IE" w:eastAsia="en-GB"/>
        </w:rPr>
      </w:pPr>
    </w:p>
    <w:p w14:paraId="287D38F8" w14:textId="6EC7E971" w:rsidR="001650D4" w:rsidRDefault="001650D4" w:rsidP="001650D4">
      <w:pPr>
        <w:pStyle w:val="Heading2"/>
        <w:rPr>
          <w:lang w:val="en-IE" w:eastAsia="en-GB"/>
        </w:rPr>
      </w:pPr>
      <w:r>
        <w:rPr>
          <w:lang w:val="en-IE" w:eastAsia="en-GB"/>
        </w:rPr>
        <w:lastRenderedPageBreak/>
        <w:t>Qualitative Model Based Methods</w:t>
      </w:r>
    </w:p>
    <w:p w14:paraId="2CBAE077" w14:textId="77777777" w:rsidR="00F36892" w:rsidRDefault="00F36892" w:rsidP="001650D4">
      <w:pPr>
        <w:rPr>
          <w:lang w:val="en-IE" w:eastAsia="en-GB"/>
        </w:rPr>
      </w:pPr>
      <w:r>
        <w:rPr>
          <w:lang w:val="en-IE" w:eastAsia="en-GB"/>
        </w:rPr>
        <w:t>Qualitative model based methods may be distinguished from quantitative model based methods by their abstraction of the physical principles governing the operation of a system. Where quantitative methods seek precise numerical values for the parameters of a system, qualitative methods are generally satisfied with simplified models of a system.</w:t>
      </w:r>
    </w:p>
    <w:p w14:paraId="77CF8255" w14:textId="278EAF85" w:rsidR="001650D4" w:rsidRDefault="00F36892" w:rsidP="001650D4">
      <w:pPr>
        <w:rPr>
          <w:lang w:val="en-IE" w:eastAsia="en-GB"/>
        </w:rPr>
      </w:pPr>
      <w:r>
        <w:rPr>
          <w:lang w:val="en-IE" w:eastAsia="en-GB"/>
        </w:rPr>
        <w:t>To demonstrate this difference the example of an air compressor in operation is considered. If a quantitative model is used for analysis of this system, it can require inputs of all possible system and environmental variables (voltage, current, ambient air conditions) in order to make a calculation on what the compressed air flowrate should be. A qualitative approach to this situation would be to hypothesise that with an increase in current drawn by the compressor, an increase in compressed air flowrate should also be observed. While the quantitative approach may flag a slight decrease in performance of the machine if the expected flowrate is not met, the qualitative approach will immediately highlight a serious issue with the compressor if an increase in power does not correspond to an increase in flowrate. The time required to develop quantitative solutions is typically greater than that for qualitative solutions. This suggests that for rapid deployment of ad-hoc compressor performance management solutions, a qualitative approach may be more suitable.</w:t>
      </w:r>
    </w:p>
    <w:p w14:paraId="27F043A1" w14:textId="0951BA87" w:rsidR="00F36892" w:rsidRDefault="00F36892" w:rsidP="001650D4">
      <w:pPr>
        <w:rPr>
          <w:lang w:val="en-IE" w:eastAsia="en-GB"/>
        </w:rPr>
      </w:pPr>
      <w:r>
        <w:rPr>
          <w:lang w:val="en-IE" w:eastAsia="en-GB"/>
        </w:rPr>
        <w:t xml:space="preserve">This review focuses on five example qualitative approaches which have potential for use in compressor performance management applications. These example approaches are drawn from </w:t>
      </w:r>
      <w:r w:rsidRPr="00F36892">
        <w:rPr>
          <w:b/>
          <w:lang w:val="en-IE" w:eastAsia="en-GB"/>
        </w:rPr>
        <w:fldChar w:fldCharType="begin"/>
      </w:r>
      <w:r w:rsidRPr="00F36892">
        <w:rPr>
          <w:b/>
          <w:lang w:val="en-IE" w:eastAsia="en-GB"/>
        </w:rPr>
        <w:instrText xml:space="preserve"> REF _Ref431775277 \h </w:instrText>
      </w:r>
      <w:r>
        <w:rPr>
          <w:b/>
          <w:lang w:val="en-IE" w:eastAsia="en-GB"/>
        </w:rPr>
        <w:instrText xml:space="preserve"> \* MERGEFORMAT </w:instrText>
      </w:r>
      <w:r w:rsidRPr="00F36892">
        <w:rPr>
          <w:b/>
          <w:lang w:val="en-IE" w:eastAsia="en-GB"/>
        </w:rPr>
      </w:r>
      <w:r w:rsidRPr="00F36892">
        <w:rPr>
          <w:b/>
          <w:lang w:val="en-IE" w:eastAsia="en-GB"/>
        </w:rPr>
        <w:fldChar w:fldCharType="separate"/>
      </w:r>
      <w:r w:rsidR="00F82748" w:rsidRPr="00F82748">
        <w:rPr>
          <w:b/>
        </w:rPr>
        <w:t xml:space="preserve">Table </w:t>
      </w:r>
      <w:r w:rsidR="00F82748" w:rsidRPr="00F82748">
        <w:rPr>
          <w:b/>
          <w:noProof/>
        </w:rPr>
        <w:t>4</w:t>
      </w:r>
      <w:r w:rsidRPr="00F36892">
        <w:rPr>
          <w:b/>
          <w:lang w:val="en-IE" w:eastAsia="en-GB"/>
        </w:rPr>
        <w:fldChar w:fldCharType="end"/>
      </w:r>
      <w:r>
        <w:rPr>
          <w:lang w:val="en-IE" w:eastAsia="en-GB"/>
        </w:rPr>
        <w:t>.</w:t>
      </w:r>
    </w:p>
    <w:p w14:paraId="2D5DFA22" w14:textId="77CA4CCE" w:rsidR="00F36892" w:rsidRDefault="009858E8" w:rsidP="00F36892">
      <w:pPr>
        <w:pStyle w:val="Heading3"/>
        <w:rPr>
          <w:lang w:val="en-IE" w:eastAsia="en-GB"/>
        </w:rPr>
      </w:pPr>
      <w:bookmarkStart w:id="12" w:name="_Ref431781384"/>
      <w:r>
        <w:rPr>
          <w:lang w:val="en-IE" w:eastAsia="en-GB"/>
        </w:rPr>
        <w:t>Digraphs</w:t>
      </w:r>
      <w:bookmarkEnd w:id="12"/>
    </w:p>
    <w:p w14:paraId="11A158AD" w14:textId="4500C1F8" w:rsidR="009858E8" w:rsidRPr="009858E8" w:rsidRDefault="009858E8" w:rsidP="009858E8">
      <w:pPr>
        <w:rPr>
          <w:lang w:val="en-IE" w:eastAsia="en-GB"/>
        </w:rPr>
      </w:pPr>
      <w:r>
        <w:rPr>
          <w:lang w:val="en-IE" w:eastAsia="en-GB"/>
        </w:rPr>
        <w:t xml:space="preserve">Digraphs offer an efficient means of representing qualitative information about a particular system. An example drawn from a previous review paper on fault diagnosis methods </w:t>
      </w:r>
      <w:r>
        <w:rPr>
          <w:lang w:val="en-IE" w:eastAsia="en-GB"/>
        </w:rPr>
        <w:fldChar w:fldCharType="begin" w:fldLock="1"/>
      </w:r>
      <w:r w:rsidR="00CF613B">
        <w:rPr>
          <w:lang w:val="en-IE" w:eastAsia="en-GB"/>
        </w:rPr>
        <w:instrText>ADDIN CSL_CITATION { "citationItems" : [ { "id" : "ITEM-1",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1", "issue" : "3", "issued" : { "date-parts" : [ [ "2003" ] ] }, "page" : "313-326", "title" : "A review of process fault detection and diagnosis: Part II: Qualitative models and search strategies", "type" : "article-journal", "volume" : "27" }, "uris" : [ "http://www.mendeley.com/documents/?uuid=e22716f7-4911-4d22-9cc7-b63afbd6aa52" ] } ], "mendeley" : { "formattedCitation" : "(Venkatasubramanian, Rengaswamy &amp; Kavuri 2003)", "plainTextFormattedCitation" : "(Venkatasubramanian, Rengaswamy &amp; Kavuri 2003)", "previouslyFormattedCitation" : "(Venkatasubramanian, Rengaswamy &amp; Kavuri 2003)" }, "properties" : { "noteIndex" : 0 }, "schema" : "https://github.com/citation-style-language/schema/raw/master/csl-citation.json" }</w:instrText>
      </w:r>
      <w:r>
        <w:rPr>
          <w:lang w:val="en-IE" w:eastAsia="en-GB"/>
        </w:rPr>
        <w:fldChar w:fldCharType="separate"/>
      </w:r>
      <w:r w:rsidR="00815657" w:rsidRPr="00815657">
        <w:rPr>
          <w:noProof/>
          <w:lang w:val="en-IE" w:eastAsia="en-GB"/>
        </w:rPr>
        <w:t>(Venkatasubramanian, Rengaswamy &amp; Kavuri 2003)</w:t>
      </w:r>
      <w:r>
        <w:rPr>
          <w:lang w:val="en-IE" w:eastAsia="en-GB"/>
        </w:rPr>
        <w:fldChar w:fldCharType="end"/>
      </w:r>
      <w:r>
        <w:rPr>
          <w:lang w:val="en-IE" w:eastAsia="en-GB"/>
        </w:rPr>
        <w:t xml:space="preserve"> describes a tank containing</w:t>
      </w:r>
      <w:r w:rsidR="008959EF">
        <w:rPr>
          <w:lang w:val="en-IE" w:eastAsia="en-GB"/>
        </w:rPr>
        <w:t xml:space="preserve"> fluid with</w:t>
      </w:r>
      <w:r>
        <w:rPr>
          <w:lang w:val="en-IE" w:eastAsia="en-GB"/>
        </w:rPr>
        <w:t xml:space="preserve"> an inlet pipe and an outlet pipe. This tank is illustrated in </w:t>
      </w:r>
      <w:r w:rsidRPr="009858E8">
        <w:rPr>
          <w:b/>
          <w:lang w:val="en-IE" w:eastAsia="en-GB"/>
        </w:rPr>
        <w:fldChar w:fldCharType="begin"/>
      </w:r>
      <w:r w:rsidRPr="009858E8">
        <w:rPr>
          <w:b/>
          <w:lang w:val="en-IE" w:eastAsia="en-GB"/>
        </w:rPr>
        <w:instrText xml:space="preserve"> REF _Ref431775876 \h </w:instrText>
      </w:r>
      <w:r>
        <w:rPr>
          <w:b/>
          <w:lang w:val="en-IE" w:eastAsia="en-GB"/>
        </w:rPr>
        <w:instrText xml:space="preserve"> \* MERGEFORMAT </w:instrText>
      </w:r>
      <w:r w:rsidRPr="009858E8">
        <w:rPr>
          <w:b/>
          <w:lang w:val="en-IE" w:eastAsia="en-GB"/>
        </w:rPr>
      </w:r>
      <w:r w:rsidRPr="009858E8">
        <w:rPr>
          <w:b/>
          <w:lang w:val="en-IE" w:eastAsia="en-GB"/>
        </w:rPr>
        <w:fldChar w:fldCharType="separate"/>
      </w:r>
      <w:r w:rsidR="00F82748" w:rsidRPr="00F82748">
        <w:rPr>
          <w:b/>
        </w:rPr>
        <w:t xml:space="preserve">Figure </w:t>
      </w:r>
      <w:r w:rsidR="00F82748" w:rsidRPr="00F82748">
        <w:rPr>
          <w:b/>
          <w:noProof/>
        </w:rPr>
        <w:t>3</w:t>
      </w:r>
      <w:r w:rsidRPr="009858E8">
        <w:rPr>
          <w:b/>
          <w:lang w:val="en-IE" w:eastAsia="en-GB"/>
        </w:rPr>
        <w:fldChar w:fldCharType="end"/>
      </w:r>
      <w:r>
        <w:rPr>
          <w:b/>
          <w:lang w:val="en-IE" w:eastAsia="en-GB"/>
        </w:rPr>
        <w:t>.</w:t>
      </w:r>
    </w:p>
    <w:p w14:paraId="2027EF6A" w14:textId="77777777" w:rsidR="009858E8" w:rsidRDefault="009858E8" w:rsidP="009858E8">
      <w:pPr>
        <w:keepNext/>
        <w:jc w:val="center"/>
      </w:pPr>
      <w:r>
        <w:rPr>
          <w:noProof/>
          <w:lang w:eastAsia="en-GB"/>
        </w:rPr>
        <w:drawing>
          <wp:inline distT="0" distB="0" distL="0" distR="0" wp14:anchorId="4A20A182" wp14:editId="52B150F2">
            <wp:extent cx="2665562" cy="1903931"/>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n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69025" cy="1906404"/>
                    </a:xfrm>
                    <a:prstGeom prst="rect">
                      <a:avLst/>
                    </a:prstGeom>
                  </pic:spPr>
                </pic:pic>
              </a:graphicData>
            </a:graphic>
          </wp:inline>
        </w:drawing>
      </w:r>
    </w:p>
    <w:p w14:paraId="3371D522" w14:textId="649B1F6F" w:rsidR="009858E8" w:rsidRDefault="009858E8" w:rsidP="009858E8">
      <w:pPr>
        <w:pStyle w:val="Caption"/>
        <w:jc w:val="center"/>
      </w:pPr>
      <w:bookmarkStart w:id="13" w:name="_Ref431775876"/>
      <w:r>
        <w:t xml:space="preserve">Figure </w:t>
      </w:r>
      <w:fldSimple w:instr=" SEQ Figure \* ARABIC ">
        <w:r w:rsidR="00F82748">
          <w:rPr>
            <w:noProof/>
          </w:rPr>
          <w:t>3</w:t>
        </w:r>
      </w:fldSimple>
      <w:bookmarkEnd w:id="13"/>
      <w:r>
        <w:t>: Tank Example</w:t>
      </w:r>
      <w:r w:rsidR="00773FA2">
        <w:t xml:space="preserve"> Diagram</w:t>
      </w:r>
    </w:p>
    <w:p w14:paraId="2586BE90" w14:textId="6C1EF57B" w:rsidR="009858E8" w:rsidRDefault="009858E8" w:rsidP="009858E8">
      <w:pPr>
        <w:rPr>
          <w:lang w:val="en-IE" w:eastAsia="en-GB"/>
        </w:rPr>
      </w:pPr>
      <w:r>
        <w:rPr>
          <w:lang w:val="en-IE" w:eastAsia="en-GB"/>
        </w:rPr>
        <w:t>The inlet and outlet flowrates are given b</w:t>
      </w:r>
      <w:r w:rsidR="008959EF">
        <w:rPr>
          <w:lang w:val="en-IE" w:eastAsia="en-GB"/>
        </w:rPr>
        <w:t>y F1 and F2 respectively. The depth of fluid in the tank is denoted by Z.</w:t>
      </w:r>
    </w:p>
    <w:p w14:paraId="7ABC6F49" w14:textId="498F8DED" w:rsidR="008959EF" w:rsidRDefault="008959EF" w:rsidP="009858E8">
      <w:pPr>
        <w:rPr>
          <w:lang w:val="en-IE" w:eastAsia="en-GB"/>
        </w:rPr>
      </w:pPr>
      <w:r>
        <w:rPr>
          <w:lang w:val="en-IE" w:eastAsia="en-GB"/>
        </w:rPr>
        <w:t>The equations which define this system are:</w:t>
      </w:r>
    </w:p>
    <w:p w14:paraId="2A062A3F" w14:textId="409756DE" w:rsidR="008959EF" w:rsidRPr="009858E8" w:rsidRDefault="008959EF" w:rsidP="009858E8">
      <w:pPr>
        <w:rPr>
          <w:lang w:val="en-IE" w:eastAsia="en-GB"/>
        </w:rPr>
      </w:pPr>
      <m:oMathPara>
        <m:oMath>
          <m:r>
            <w:rPr>
              <w:rFonts w:ascii="Cambria Math" w:hAnsi="Cambria Math"/>
              <w:lang w:val="en-IE" w:eastAsia="en-GB"/>
            </w:rPr>
            <w:lastRenderedPageBreak/>
            <m:t>F1-F2=</m:t>
          </m:r>
          <m:f>
            <m:fPr>
              <m:ctrlPr>
                <w:rPr>
                  <w:rFonts w:ascii="Cambria Math" w:hAnsi="Cambria Math"/>
                  <w:i/>
                  <w:lang w:val="en-IE" w:eastAsia="en-GB"/>
                </w:rPr>
              </m:ctrlPr>
            </m:fPr>
            <m:num>
              <m:r>
                <w:rPr>
                  <w:rFonts w:ascii="Cambria Math" w:hAnsi="Cambria Math"/>
                  <w:lang w:val="en-IE" w:eastAsia="en-GB"/>
                </w:rPr>
                <m:t>dZ</m:t>
              </m:r>
            </m:num>
            <m:den>
              <m:r>
                <w:rPr>
                  <w:rFonts w:ascii="Cambria Math" w:hAnsi="Cambria Math"/>
                  <w:lang w:val="en-IE" w:eastAsia="en-GB"/>
                </w:rPr>
                <m:t>dt</m:t>
              </m:r>
            </m:den>
          </m:f>
          <m:r>
            <m:rPr>
              <m:sty m:val="p"/>
            </m:rPr>
            <w:rPr>
              <w:rFonts w:ascii="Cambria Math" w:hAnsi="Cambria Math"/>
              <w:lang w:val="en-IE" w:eastAsia="en-GB"/>
            </w:rPr>
            <w:br/>
          </m:r>
        </m:oMath>
        <m:oMath>
          <m:r>
            <w:rPr>
              <w:rFonts w:ascii="Cambria Math" w:hAnsi="Cambria Math"/>
              <w:lang w:val="en-IE" w:eastAsia="en-GB"/>
            </w:rPr>
            <m:t>F2=</m:t>
          </m:r>
          <m:f>
            <m:fPr>
              <m:ctrlPr>
                <w:rPr>
                  <w:rFonts w:ascii="Cambria Math" w:hAnsi="Cambria Math"/>
                  <w:i/>
                  <w:lang w:val="en-IE" w:eastAsia="en-GB"/>
                </w:rPr>
              </m:ctrlPr>
            </m:fPr>
            <m:num>
              <m:r>
                <w:rPr>
                  <w:rFonts w:ascii="Cambria Math" w:hAnsi="Cambria Math"/>
                  <w:lang w:val="en-IE" w:eastAsia="en-GB"/>
                </w:rPr>
                <m:t>Z</m:t>
              </m:r>
            </m:num>
            <m:den>
              <m:r>
                <w:rPr>
                  <w:rFonts w:ascii="Cambria Math" w:hAnsi="Cambria Math"/>
                  <w:lang w:val="en-IE" w:eastAsia="en-GB"/>
                </w:rPr>
                <m:t>R</m:t>
              </m:r>
            </m:den>
          </m:f>
        </m:oMath>
      </m:oMathPara>
    </w:p>
    <w:p w14:paraId="08EC55A3" w14:textId="77777777" w:rsidR="008959EF" w:rsidRDefault="008959EF" w:rsidP="008335C7">
      <w:pPr>
        <w:rPr>
          <w:lang w:val="en-IE" w:eastAsia="en-GB"/>
        </w:rPr>
      </w:pPr>
      <w:r>
        <w:rPr>
          <w:lang w:val="en-IE" w:eastAsia="en-GB"/>
        </w:rPr>
        <w:t>Where R is a constant associated with the system.</w:t>
      </w:r>
    </w:p>
    <w:p w14:paraId="5FC82B16" w14:textId="66B54942" w:rsidR="008959EF" w:rsidRDefault="008959EF" w:rsidP="008335C7">
      <w:pPr>
        <w:rPr>
          <w:lang w:val="en-IE" w:eastAsia="en-GB"/>
        </w:rPr>
      </w:pPr>
      <w:r>
        <w:rPr>
          <w:lang w:val="en-IE" w:eastAsia="en-GB"/>
        </w:rPr>
        <w:t>Without knowing numerical values associated with the system, it is possible to construct a directed graph to efficiently represent the above equations.</w:t>
      </w:r>
      <w:r w:rsidR="00773FA2">
        <w:rPr>
          <w:lang w:val="en-IE" w:eastAsia="en-GB"/>
        </w:rPr>
        <w:t xml:space="preserve"> The corresponding digraph is shown in </w:t>
      </w:r>
      <w:r w:rsidR="00773FA2" w:rsidRPr="00773FA2">
        <w:rPr>
          <w:b/>
          <w:lang w:val="en-IE" w:eastAsia="en-GB"/>
        </w:rPr>
        <w:fldChar w:fldCharType="begin"/>
      </w:r>
      <w:r w:rsidR="00773FA2" w:rsidRPr="00773FA2">
        <w:rPr>
          <w:b/>
          <w:lang w:val="en-IE" w:eastAsia="en-GB"/>
        </w:rPr>
        <w:instrText xml:space="preserve"> REF _Ref431776644 \h </w:instrText>
      </w:r>
      <w:r w:rsidR="00773FA2">
        <w:rPr>
          <w:b/>
          <w:lang w:val="en-IE" w:eastAsia="en-GB"/>
        </w:rPr>
        <w:instrText xml:space="preserve"> \* MERGEFORMAT </w:instrText>
      </w:r>
      <w:r w:rsidR="00773FA2" w:rsidRPr="00773FA2">
        <w:rPr>
          <w:b/>
          <w:lang w:val="en-IE" w:eastAsia="en-GB"/>
        </w:rPr>
      </w:r>
      <w:r w:rsidR="00773FA2" w:rsidRPr="00773FA2">
        <w:rPr>
          <w:b/>
          <w:lang w:val="en-IE" w:eastAsia="en-GB"/>
        </w:rPr>
        <w:fldChar w:fldCharType="separate"/>
      </w:r>
      <w:r w:rsidR="00F82748" w:rsidRPr="00F82748">
        <w:rPr>
          <w:b/>
        </w:rPr>
        <w:t xml:space="preserve">Figure </w:t>
      </w:r>
      <w:r w:rsidR="00F82748" w:rsidRPr="00F82748">
        <w:rPr>
          <w:b/>
          <w:noProof/>
        </w:rPr>
        <w:t>4</w:t>
      </w:r>
      <w:r w:rsidR="00773FA2" w:rsidRPr="00773FA2">
        <w:rPr>
          <w:b/>
          <w:lang w:val="en-IE" w:eastAsia="en-GB"/>
        </w:rPr>
        <w:fldChar w:fldCharType="end"/>
      </w:r>
      <w:r w:rsidR="00773FA2">
        <w:rPr>
          <w:b/>
          <w:lang w:val="en-IE" w:eastAsia="en-GB"/>
        </w:rPr>
        <w:t>.</w:t>
      </w:r>
    </w:p>
    <w:p w14:paraId="5FD049F2" w14:textId="77777777" w:rsidR="00773FA2" w:rsidRDefault="00773FA2" w:rsidP="00773FA2">
      <w:pPr>
        <w:keepNext/>
        <w:jc w:val="center"/>
      </w:pPr>
      <w:r>
        <w:rPr>
          <w:noProof/>
          <w:lang w:eastAsia="en-GB"/>
        </w:rPr>
        <w:drawing>
          <wp:inline distT="0" distB="0" distL="0" distR="0" wp14:anchorId="4D9F5D35" wp14:editId="2109A728">
            <wp:extent cx="1837426" cy="10107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nk Digrap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4139" cy="1014420"/>
                    </a:xfrm>
                    <a:prstGeom prst="rect">
                      <a:avLst/>
                    </a:prstGeom>
                  </pic:spPr>
                </pic:pic>
              </a:graphicData>
            </a:graphic>
          </wp:inline>
        </w:drawing>
      </w:r>
    </w:p>
    <w:p w14:paraId="587874FE" w14:textId="73F2128F" w:rsidR="008959EF" w:rsidRDefault="00773FA2" w:rsidP="00773FA2">
      <w:pPr>
        <w:pStyle w:val="Caption"/>
        <w:jc w:val="center"/>
      </w:pPr>
      <w:bookmarkStart w:id="14" w:name="_Ref431776644"/>
      <w:r>
        <w:t xml:space="preserve">Figure </w:t>
      </w:r>
      <w:fldSimple w:instr=" SEQ Figure \* ARABIC ">
        <w:r w:rsidR="00F82748">
          <w:rPr>
            <w:noProof/>
          </w:rPr>
          <w:t>4</w:t>
        </w:r>
      </w:fldSimple>
      <w:bookmarkEnd w:id="14"/>
      <w:r>
        <w:t>: Tank Example Digraph</w:t>
      </w:r>
    </w:p>
    <w:p w14:paraId="53C86189" w14:textId="0319E726" w:rsidR="00773FA2" w:rsidRDefault="00773FA2" w:rsidP="00773FA2">
      <w:r>
        <w:t>The digraph describes the behaviour of the system as follows:</w:t>
      </w:r>
    </w:p>
    <w:p w14:paraId="4952A893" w14:textId="3E5EBC2B" w:rsidR="00773FA2" w:rsidRDefault="00773FA2" w:rsidP="00773FA2">
      <w:pPr>
        <w:pStyle w:val="ListParagraph"/>
        <w:numPr>
          <w:ilvl w:val="0"/>
          <w:numId w:val="28"/>
        </w:numPr>
      </w:pPr>
      <w:r>
        <w:t>An external input causes F1 to change</w:t>
      </w:r>
    </w:p>
    <w:p w14:paraId="6ECCB593" w14:textId="014BA6DD" w:rsidR="00773FA2" w:rsidRDefault="00773FA2" w:rsidP="00773FA2">
      <w:pPr>
        <w:pStyle w:val="ListParagraph"/>
        <w:numPr>
          <w:ilvl w:val="0"/>
          <w:numId w:val="28"/>
        </w:numPr>
      </w:pPr>
      <w:r>
        <w:t>This affects the rate of change of Z, which in turn affects Z</w:t>
      </w:r>
    </w:p>
    <w:p w14:paraId="7959B397" w14:textId="2C0D329B" w:rsidR="00773FA2" w:rsidRDefault="00773FA2" w:rsidP="00773FA2">
      <w:pPr>
        <w:pStyle w:val="ListParagraph"/>
        <w:numPr>
          <w:ilvl w:val="0"/>
          <w:numId w:val="28"/>
        </w:numPr>
      </w:pPr>
      <w:r>
        <w:t>The change in Z affects F2, which affects dZ, forming a feedback loop</w:t>
      </w:r>
    </w:p>
    <w:p w14:paraId="69D1AE00" w14:textId="78C86B7E" w:rsidR="00773FA2" w:rsidRDefault="00773FA2" w:rsidP="00773FA2">
      <w:r>
        <w:t>In a digraph for fault diagnosis, the arrows between nodes are termed arcs. Three types of nodes are typically employed for fault diagnosis:</w:t>
      </w:r>
    </w:p>
    <w:p w14:paraId="7C0E2C1E" w14:textId="7BAFF502" w:rsidR="00773FA2" w:rsidRDefault="00773FA2" w:rsidP="00773FA2">
      <w:pPr>
        <w:pStyle w:val="ListParagraph"/>
        <w:numPr>
          <w:ilvl w:val="0"/>
          <w:numId w:val="29"/>
        </w:numPr>
      </w:pPr>
      <w:r>
        <w:t>Nodes with only output arcs – these represent independent variables which may change externally to the system. These are typically sued for fault variables.</w:t>
      </w:r>
    </w:p>
    <w:p w14:paraId="06D3855D" w14:textId="5016D455" w:rsidR="00773FA2" w:rsidRDefault="00773FA2" w:rsidP="00773FA2">
      <w:pPr>
        <w:pStyle w:val="ListParagraph"/>
        <w:numPr>
          <w:ilvl w:val="0"/>
          <w:numId w:val="29"/>
        </w:numPr>
      </w:pPr>
      <w:r>
        <w:t>Nodes with input and output arcs – used for process variables.</w:t>
      </w:r>
    </w:p>
    <w:p w14:paraId="732AE818" w14:textId="2E5A37BD" w:rsidR="00773FA2" w:rsidRDefault="00773FA2" w:rsidP="00773FA2">
      <w:pPr>
        <w:pStyle w:val="ListParagraph"/>
        <w:numPr>
          <w:ilvl w:val="0"/>
          <w:numId w:val="29"/>
        </w:numPr>
      </w:pPr>
      <w:r>
        <w:t>Nodes with input arcs only – used for output variables as they do not affect other variables.</w:t>
      </w:r>
    </w:p>
    <w:p w14:paraId="561914EA" w14:textId="40BE5004" w:rsidR="00773FA2" w:rsidRDefault="00E71E8A" w:rsidP="00E71E8A">
      <w:pPr>
        <w:pStyle w:val="Heading3"/>
      </w:pPr>
      <w:r>
        <w:t>Rule-Based Expert Systems</w:t>
      </w:r>
    </w:p>
    <w:p w14:paraId="74168D60" w14:textId="77777777" w:rsidR="00E71E8A" w:rsidRDefault="00E71E8A" w:rsidP="00E71E8A">
      <w:r>
        <w:t>An expert system is a computer program which attempts to replicate the reasoning of a human expert in a particular domain. When applied to the field of industrial system fault detection, a common manifestation of an expert system is in the creation of a knowledge base of rules. These rules, which take the form of IF-THEN-ELSE clauses, assess relationships between measured variables, and can diagnose individual faults based on “firing” of pertinent rules.</w:t>
      </w:r>
    </w:p>
    <w:p w14:paraId="48996B83" w14:textId="4F4FEA04" w:rsidR="00E71E8A" w:rsidRDefault="00E71E8A" w:rsidP="00E71E8A">
      <w:r>
        <w:t>One widely discussed drawback of this type of knowledge representation is that often the rules are derived heuristically, and may not have a fundamental understanding of the physical processes taking place in a system. If this is the case, then new, previously unseen faults will be difficult to diagnose, and will require expansion of the existing rule set. Without due diligence being paid to correct software structuring techniques, such an expert system can quickly become unwieldy to future modifications.</w:t>
      </w:r>
    </w:p>
    <w:p w14:paraId="47D1791D" w14:textId="241F5FAA" w:rsidR="00E71E8A" w:rsidRDefault="00E71E8A" w:rsidP="00E71E8A">
      <w:r>
        <w:lastRenderedPageBreak/>
        <w:t xml:space="preserve">An example of how a rule-based system can be susceptible to ignorance of potential faults is highlighted in the previous tank example from </w:t>
      </w:r>
      <w:r>
        <w:fldChar w:fldCharType="begin" w:fldLock="1"/>
      </w:r>
      <w:r w:rsidR="00CF613B">
        <w:instrText>ADDIN CSL_CITATION { "citationItems" : [ { "id" : "ITEM-1",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1", "issue" : "3", "issued" : { "date-parts" : [ [ "2003" ] ] }, "page" : "313-326", "title" : "A review of process fault detection and diagnosis: Part II: Qualitative models and search strategies", "type" : "article-journal", "volume" : "27" }, "uris" : [ "http://www.mendeley.com/documents/?uuid=e22716f7-4911-4d22-9cc7-b63afbd6aa52" ] } ], "mendeley" : { "formattedCitation" : "(Venkatasubramanian, Rengaswamy &amp; Kavuri 2003)", "plainTextFormattedCitation" : "(Venkatasubramanian, Rengaswamy &amp; Kavuri 2003)", "previouslyFormattedCitation" : "(Venkatasubramanian, Rengaswamy &amp; Kavuri 2003)" }, "properties" : { "noteIndex" : 0 }, "schema" : "https://github.com/citation-style-language/schema/raw/master/csl-citation.json" }</w:instrText>
      </w:r>
      <w:r>
        <w:fldChar w:fldCharType="separate"/>
      </w:r>
      <w:r w:rsidR="00815657" w:rsidRPr="00815657">
        <w:rPr>
          <w:noProof/>
        </w:rPr>
        <w:t>(Venkatasubramanian, Rengaswamy &amp; Kavuri 2003)</w:t>
      </w:r>
      <w:r>
        <w:fldChar w:fldCharType="end"/>
      </w:r>
      <w:r>
        <w:t>. An initial rule may be developed that if the valve on the outlet pipe controlling F2 is closed, then Z may not decrease. This is logical as the only way that the depth of fluid in the tank may decrease is if F2 is greater than F1. If Z is observed to decrease then a fault of a failed open outlet valve could reasonably be deduced. However, on inspection of the tank, the wall of the tank may be found to be leaking. The previous deduction of a failed open valve is now found to be incorrect.</w:t>
      </w:r>
    </w:p>
    <w:p w14:paraId="4A4BD28A" w14:textId="77777777" w:rsidR="00277E72" w:rsidRDefault="00277E72" w:rsidP="00E71E8A">
      <w:r>
        <w:t>A conclusion drawn from this review is that rule-based expert systems offer an excellent means of initially formalising knowledge about a system for the purposes of fault detection. However, in order that a fault detection approach be mindful of potential gaps in the domain knowledge of the human expert creating the rules, a more formal approach is desirable following initial rule based trials.</w:t>
      </w:r>
    </w:p>
    <w:p w14:paraId="6DE51029" w14:textId="038BDCBE" w:rsidR="00277E72" w:rsidRDefault="00277E72" w:rsidP="00277E72">
      <w:pPr>
        <w:pStyle w:val="Heading3"/>
      </w:pPr>
      <w:r>
        <w:t>Qualitative Physics Based Methods</w:t>
      </w:r>
    </w:p>
    <w:p w14:paraId="7D8572A3" w14:textId="4C3D5269" w:rsidR="00277E72" w:rsidRDefault="00972DD7" w:rsidP="00277E72">
      <w:r>
        <w:t>Qualitative physics based methods attempt to formalise common sense reasoning about physical systems in a way which allows for efficient analysis. Qualitative models are models which do not necessarily require accurate functional relationships between variables or exact numerical values of variables for analysis.</w:t>
      </w:r>
    </w:p>
    <w:p w14:paraId="678F5D49" w14:textId="10489A91" w:rsidR="00972DD7" w:rsidRDefault="00972DD7" w:rsidP="00277E72">
      <w:r>
        <w:t xml:space="preserve">To return to the tank example of </w:t>
      </w:r>
      <w:r w:rsidRPr="00972DD7">
        <w:rPr>
          <w:b/>
        </w:rPr>
        <w:t xml:space="preserve">Section </w:t>
      </w:r>
      <w:r w:rsidRPr="00972DD7">
        <w:rPr>
          <w:b/>
        </w:rPr>
        <w:fldChar w:fldCharType="begin"/>
      </w:r>
      <w:r w:rsidRPr="00972DD7">
        <w:rPr>
          <w:b/>
        </w:rPr>
        <w:instrText xml:space="preserve"> REF _Ref431781384 \w \h </w:instrText>
      </w:r>
      <w:r>
        <w:rPr>
          <w:b/>
        </w:rPr>
        <w:instrText xml:space="preserve"> \* MERGEFORMAT </w:instrText>
      </w:r>
      <w:r w:rsidRPr="00972DD7">
        <w:rPr>
          <w:b/>
        </w:rPr>
      </w:r>
      <w:r w:rsidRPr="00972DD7">
        <w:rPr>
          <w:b/>
        </w:rPr>
        <w:fldChar w:fldCharType="separate"/>
      </w:r>
      <w:r w:rsidR="00F82748">
        <w:rPr>
          <w:b/>
        </w:rPr>
        <w:t>4.2.1</w:t>
      </w:r>
      <w:r w:rsidRPr="00972DD7">
        <w:rPr>
          <w:b/>
        </w:rPr>
        <w:fldChar w:fldCharType="end"/>
      </w:r>
      <w:r>
        <w:t>, one way in which a qualitative model may be generated for the system is by the derivation of steady state qualitative equations from the differential equations known for the system. These equations are known as confluence equations, and for the tank example would take the form:</w:t>
      </w:r>
    </w:p>
    <w:p w14:paraId="0C5FD510" w14:textId="43332A2A" w:rsidR="00972DD7" w:rsidRPr="00972DD7" w:rsidRDefault="00F82748" w:rsidP="00277E72">
      <w:pPr>
        <w:rPr>
          <w:rFonts w:eastAsiaTheme="minorEastAsia"/>
        </w:rPr>
      </w:pPr>
      <m:oMathPara>
        <m:oMath>
          <m:d>
            <m:dPr>
              <m:begChr m:val="["/>
              <m:endChr m:val="]"/>
              <m:ctrlPr>
                <w:rPr>
                  <w:rFonts w:ascii="Cambria Math" w:hAnsi="Cambria Math"/>
                  <w:i/>
                </w:rPr>
              </m:ctrlPr>
            </m:dPr>
            <m:e>
              <m:r>
                <w:rPr>
                  <w:rFonts w:ascii="Cambria Math" w:hAnsi="Cambria Math"/>
                </w:rPr>
                <m:t>F2</m:t>
              </m:r>
            </m:e>
          </m:d>
          <m:r>
            <w:rPr>
              <w:rFonts w:ascii="Cambria Math" w:hAnsi="Cambria Math"/>
            </w:rPr>
            <m:t>-</m:t>
          </m:r>
          <m:d>
            <m:dPr>
              <m:begChr m:val="["/>
              <m:endChr m:val="]"/>
              <m:ctrlPr>
                <w:rPr>
                  <w:rFonts w:ascii="Cambria Math" w:hAnsi="Cambria Math"/>
                  <w:i/>
                </w:rPr>
              </m:ctrlPr>
            </m:dPr>
            <m:e>
              <m:r>
                <w:rPr>
                  <w:rFonts w:ascii="Cambria Math" w:hAnsi="Cambria Math"/>
                </w:rPr>
                <m:t>F1</m:t>
              </m:r>
            </m:e>
          </m:d>
          <m:r>
            <w:rPr>
              <w:rFonts w:ascii="Cambria Math" w:hAnsi="Cambria Math"/>
            </w:rPr>
            <m:t>=0</m:t>
          </m:r>
          <m:r>
            <m:rPr>
              <m:sty m:val="p"/>
            </m:rPr>
            <w:rPr>
              <w:rFonts w:ascii="Cambria Math"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F2</m:t>
              </m:r>
            </m:e>
          </m:d>
          <m:r>
            <w:rPr>
              <w:rFonts w:ascii="Cambria Math" w:eastAsiaTheme="minorEastAsia" w:hAnsi="Cambria Math"/>
            </w:rPr>
            <m:t>=0</m:t>
          </m:r>
        </m:oMath>
      </m:oMathPara>
    </w:p>
    <w:p w14:paraId="2558A4D4" w14:textId="15C58C6F" w:rsidR="00972DD7" w:rsidRDefault="00972DD7" w:rsidP="00277E72">
      <w:pPr>
        <w:rPr>
          <w:rFonts w:eastAsiaTheme="minorEastAsia"/>
        </w:rPr>
      </w:pPr>
      <w:r>
        <w:rPr>
          <w:rFonts w:eastAsiaTheme="minorEastAsia"/>
        </w:rPr>
        <w:t xml:space="preserve">In these equations, the square brackets denote the sign of the variable enclosed within. These equations allow the deduction that if </w:t>
      </w:r>
      <w:r w:rsidR="00F07198">
        <w:rPr>
          <w:rFonts w:eastAsiaTheme="minorEastAsia"/>
        </w:rPr>
        <w:t>F2 increases, so too must F1 to reach steady state, and likewise for Z and F2. Without knowing anything about the dimensions of the tank or piping, it could be deduced that an increase in F1 will cause an increase in F2, which will be realised through an increase in Z. If any of these qualitative relationships does not hold true when measured it may be concluded that the system is in fault condition.</w:t>
      </w:r>
    </w:p>
    <w:p w14:paraId="56A94CC6" w14:textId="2BD7BDB8" w:rsidR="00F07198" w:rsidRDefault="00F07198" w:rsidP="00F07198">
      <w:pPr>
        <w:pStyle w:val="Heading3"/>
        <w:tabs>
          <w:tab w:val="left" w:pos="2410"/>
        </w:tabs>
        <w:rPr>
          <w:rFonts w:eastAsiaTheme="minorEastAsia"/>
        </w:rPr>
      </w:pPr>
      <w:r>
        <w:rPr>
          <w:rFonts w:eastAsiaTheme="minorEastAsia"/>
        </w:rPr>
        <w:t>Fault Tree Analysis</w:t>
      </w:r>
    </w:p>
    <w:p w14:paraId="2067092D" w14:textId="397D35D0" w:rsidR="00F07198" w:rsidRDefault="00F07198" w:rsidP="00F07198">
      <w:r>
        <w:t>Fault tree analysis is a method of using computational logic to assess the reasons for faults in a system. A particular fault is identified for a system, and all potential causes for this fault postulated. A complete understanding of the system being assessed is therefore crucial to effective implementation of a fault tree analysis.</w:t>
      </w:r>
    </w:p>
    <w:p w14:paraId="702981EE" w14:textId="1755C7DA" w:rsidR="00500B3E" w:rsidRDefault="00500B3E" w:rsidP="00F07198">
      <w:r>
        <w:t xml:space="preserve">By postulating as to what could cause a fault (which is termed a top-level event due to its place in the fault tree), many diagnoses may be arrived at. These diagnoses are intelligently arranged into a tree structure. Decision logic is implemented at junctions between nodes or “leaves” of the tree using traditional </w:t>
      </w:r>
      <w:r w:rsidR="00973965">
        <w:t>logic statements such as AND and OR gates.</w:t>
      </w:r>
    </w:p>
    <w:p w14:paraId="20A28F07" w14:textId="62A33DD1" w:rsidR="00973965" w:rsidRDefault="00973965" w:rsidP="00F07198">
      <w:r>
        <w:lastRenderedPageBreak/>
        <w:t xml:space="preserve">An example of an implementation of a fault tree analysis in the compressed air domain is presented in a recent paper </w:t>
      </w:r>
      <w:r>
        <w:fldChar w:fldCharType="begin" w:fldLock="1"/>
      </w:r>
      <w:r w:rsidR="00CF613B">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fldChar w:fldCharType="separate"/>
      </w:r>
      <w:r w:rsidR="00815657" w:rsidRPr="00815657">
        <w:rPr>
          <w:noProof/>
        </w:rPr>
        <w:t>(Ren et al. 2012)</w:t>
      </w:r>
      <w:r>
        <w:fldChar w:fldCharType="end"/>
      </w:r>
      <w:r>
        <w:t>. This paper analyses an anti-surge control system for an air compressor in terms of its reliability. Surge is a phenomenon observed in aerodynamic air compressors when maximum pressure and minimum flow limits are reached. This can manifest itself in the compressed air returning back in the wrong direction through the compressor. This can have devastating effects on the longevity of the machine.</w:t>
      </w:r>
    </w:p>
    <w:p w14:paraId="5EF72578" w14:textId="77777777" w:rsidR="00973965" w:rsidRDefault="00973965" w:rsidP="00F07198">
      <w:r>
        <w:t>The anti-surge control system assessed in this paper is a recycling system. Sensors detect when the compressor is approaching the surge line, and open a valve to send compressed air back to the inlet of the air compressor. While not necessarily the most energy efficient strategy for compressor control, the effect of recycling the compressed air is to increase the compressed air flowrate through the machine, moving its operating point away from the surge line.</w:t>
      </w:r>
    </w:p>
    <w:p w14:paraId="6D3DA8CE" w14:textId="7B41B7A1" w:rsidR="00973965" w:rsidRPr="00F07198" w:rsidRDefault="00973965" w:rsidP="00973965">
      <w:pPr>
        <w:jc w:val="center"/>
      </w:pPr>
      <w:r>
        <w:rPr>
          <w:noProof/>
          <w:lang w:eastAsia="en-GB"/>
        </w:rPr>
        <w:drawing>
          <wp:inline distT="0" distB="0" distL="0" distR="0" wp14:anchorId="3B3D1936" wp14:editId="67DC7BDE">
            <wp:extent cx="2967486" cy="264913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9516" cy="2659874"/>
                    </a:xfrm>
                    <a:prstGeom prst="rect">
                      <a:avLst/>
                    </a:prstGeom>
                  </pic:spPr>
                </pic:pic>
              </a:graphicData>
            </a:graphic>
          </wp:inline>
        </w:drawing>
      </w:r>
    </w:p>
    <w:p w14:paraId="70F126F3" w14:textId="77777777" w:rsidR="00973965" w:rsidRDefault="00973965" w:rsidP="00973965">
      <w:pPr>
        <w:keepNext/>
        <w:jc w:val="center"/>
      </w:pPr>
      <w:r>
        <w:rPr>
          <w:noProof/>
          <w:lang w:eastAsia="en-GB"/>
        </w:rPr>
        <w:drawing>
          <wp:inline distT="0" distB="0" distL="0" distR="0" wp14:anchorId="501324AA" wp14:editId="001B7FCA">
            <wp:extent cx="3036498" cy="13796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56145" cy="1388617"/>
                    </a:xfrm>
                    <a:prstGeom prst="rect">
                      <a:avLst/>
                    </a:prstGeom>
                  </pic:spPr>
                </pic:pic>
              </a:graphicData>
            </a:graphic>
          </wp:inline>
        </w:drawing>
      </w:r>
    </w:p>
    <w:p w14:paraId="32E4B10D" w14:textId="78427A23" w:rsidR="00277E72" w:rsidRDefault="00973965" w:rsidP="00973965">
      <w:pPr>
        <w:pStyle w:val="Caption"/>
        <w:jc w:val="center"/>
      </w:pPr>
      <w:bookmarkStart w:id="15" w:name="_Ref431783455"/>
      <w:r>
        <w:t xml:space="preserve">Figure </w:t>
      </w:r>
      <w:fldSimple w:instr=" SEQ Figure \* ARABIC ">
        <w:r w:rsidR="00F82748">
          <w:rPr>
            <w:noProof/>
          </w:rPr>
          <w:t>5</w:t>
        </w:r>
      </w:fldSimple>
      <w:bookmarkEnd w:id="15"/>
      <w:r>
        <w:t xml:space="preserve">: Example Fault Tree for Anti Surge Control System </w:t>
      </w:r>
      <w:r>
        <w:fldChar w:fldCharType="begin" w:fldLock="1"/>
      </w:r>
      <w:r w:rsidR="00CF613B">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fldChar w:fldCharType="separate"/>
      </w:r>
      <w:r w:rsidR="00815657" w:rsidRPr="00815657">
        <w:rPr>
          <w:i w:val="0"/>
          <w:noProof/>
        </w:rPr>
        <w:t>(Ren et al. 2012)</w:t>
      </w:r>
      <w:r>
        <w:fldChar w:fldCharType="end"/>
      </w:r>
    </w:p>
    <w:p w14:paraId="7C0FB330" w14:textId="115FE760" w:rsidR="00973965" w:rsidRDefault="00973965" w:rsidP="00973965">
      <w:r>
        <w:t xml:space="preserve">The fault tree generated by the authors of this work for the anti-surge control system is shown in </w:t>
      </w:r>
      <w:r w:rsidRPr="00973965">
        <w:rPr>
          <w:b/>
        </w:rPr>
        <w:fldChar w:fldCharType="begin"/>
      </w:r>
      <w:r w:rsidRPr="00973965">
        <w:rPr>
          <w:b/>
        </w:rPr>
        <w:instrText xml:space="preserve"> REF _Ref431783455 \h </w:instrText>
      </w:r>
      <w:r>
        <w:rPr>
          <w:b/>
        </w:rPr>
        <w:instrText xml:space="preserve"> \* MERGEFORMAT </w:instrText>
      </w:r>
      <w:r w:rsidRPr="00973965">
        <w:rPr>
          <w:b/>
        </w:rPr>
      </w:r>
      <w:r w:rsidRPr="00973965">
        <w:rPr>
          <w:b/>
        </w:rPr>
        <w:fldChar w:fldCharType="separate"/>
      </w:r>
      <w:r w:rsidR="00F82748" w:rsidRPr="00F82748">
        <w:rPr>
          <w:b/>
        </w:rPr>
        <w:t xml:space="preserve">Figure </w:t>
      </w:r>
      <w:r w:rsidR="00F82748" w:rsidRPr="00F82748">
        <w:rPr>
          <w:b/>
          <w:noProof/>
        </w:rPr>
        <w:t>5</w:t>
      </w:r>
      <w:r w:rsidRPr="00973965">
        <w:rPr>
          <w:b/>
        </w:rPr>
        <w:fldChar w:fldCharType="end"/>
      </w:r>
      <w:r>
        <w:t xml:space="preserve">. By </w:t>
      </w:r>
      <w:r w:rsidR="008F087B">
        <w:t xml:space="preserve">proposing the possible causes for the interlock or recycling system failing to act, the authors were able to generate the given fault tree allowing for more efficient fault diagnosis than by checking all components individually. </w:t>
      </w:r>
    </w:p>
    <w:p w14:paraId="5F95D02B" w14:textId="6B940EB8" w:rsidR="008F087B" w:rsidRPr="00973965" w:rsidRDefault="008F087B" w:rsidP="00973965">
      <w:r>
        <w:t>Fault tree analysis is a powerful tool for encoding expert knowledge about a system. However it suffers from a similar drawback as rule-based expert systems. This is that its success in deployment relies largely on the domain expertise of the system owner in creating the fault tree.</w:t>
      </w:r>
    </w:p>
    <w:p w14:paraId="20A0D695" w14:textId="6E4B2BA2" w:rsidR="008F087B" w:rsidRDefault="008F087B" w:rsidP="000C0967">
      <w:pPr>
        <w:pStyle w:val="Heading3"/>
        <w:rPr>
          <w:lang w:val="en-IE" w:eastAsia="en-GB"/>
        </w:rPr>
      </w:pPr>
      <w:r>
        <w:rPr>
          <w:lang w:val="en-IE" w:eastAsia="en-GB"/>
        </w:rPr>
        <w:lastRenderedPageBreak/>
        <w:t>Analytical Hierarchy Process</w:t>
      </w:r>
    </w:p>
    <w:p w14:paraId="5554E1C7" w14:textId="48E7941C" w:rsidR="008F087B" w:rsidRDefault="008F087B" w:rsidP="008F087B">
      <w:pPr>
        <w:rPr>
          <w:lang w:val="en-IE" w:eastAsia="en-GB"/>
        </w:rPr>
      </w:pPr>
      <w:r>
        <w:rPr>
          <w:lang w:val="en-IE" w:eastAsia="en-GB"/>
        </w:rPr>
        <w:t xml:space="preserve">The Analytical Hierarchy Process (AHP) is a formal method discussed in detail in </w:t>
      </w:r>
      <w:r>
        <w:rPr>
          <w:lang w:val="en-IE" w:eastAsia="en-GB"/>
        </w:rPr>
        <w:fldChar w:fldCharType="begin" w:fldLock="1"/>
      </w:r>
      <w:r w:rsidR="00CF613B">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00815657" w:rsidRPr="00815657">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34666C5B" w14:textId="77777777" w:rsidR="008F087B" w:rsidRDefault="008F087B" w:rsidP="008F087B">
      <w:pPr>
        <w:rPr>
          <w:lang w:val="en-IE" w:eastAsia="en-GB"/>
        </w:rPr>
      </w:pPr>
      <w:r>
        <w:rPr>
          <w:lang w:val="en-IE" w:eastAsia="en-GB"/>
        </w:rPr>
        <w:t xml:space="preserve">The AHP method involves initially creating a hierarchy scheme for the decision to be made. An example hierarchy scheme is given in </w:t>
      </w:r>
      <w:r w:rsidRPr="00967B50">
        <w:rPr>
          <w:b/>
          <w:lang w:val="en-IE" w:eastAsia="en-GB"/>
        </w:rPr>
        <w:fldChar w:fldCharType="begin"/>
      </w:r>
      <w:r w:rsidRPr="00967B50">
        <w:rPr>
          <w:b/>
          <w:lang w:val="en-IE" w:eastAsia="en-GB"/>
        </w:rPr>
        <w:instrText xml:space="preserve"> REF _Ref426399612 \h </w:instrText>
      </w:r>
      <w:r>
        <w:rPr>
          <w:b/>
          <w:lang w:val="en-IE" w:eastAsia="en-GB"/>
        </w:rPr>
        <w:instrText xml:space="preserve"> \* MERGEFORMAT </w:instrText>
      </w:r>
      <w:r w:rsidRPr="00967B50">
        <w:rPr>
          <w:b/>
          <w:lang w:val="en-IE" w:eastAsia="en-GB"/>
        </w:rPr>
      </w:r>
      <w:r w:rsidRPr="00967B50">
        <w:rPr>
          <w:b/>
          <w:lang w:val="en-IE" w:eastAsia="en-GB"/>
        </w:rPr>
        <w:fldChar w:fldCharType="separate"/>
      </w:r>
      <w:r w:rsidR="00F82748" w:rsidRPr="00F82748">
        <w:rPr>
          <w:b/>
        </w:rPr>
        <w:t xml:space="preserve">Figure </w:t>
      </w:r>
      <w:r w:rsidR="00F82748" w:rsidRPr="00F82748">
        <w:rPr>
          <w:b/>
          <w:noProof/>
        </w:rPr>
        <w:t>6</w:t>
      </w:r>
      <w:r w:rsidRPr="00967B50">
        <w:rPr>
          <w:b/>
          <w:lang w:val="en-IE" w:eastAsia="en-GB"/>
        </w:rPr>
        <w:fldChar w:fldCharType="end"/>
      </w:r>
      <w:r>
        <w:rPr>
          <w:b/>
          <w:lang w:val="en-IE" w:eastAsia="en-GB"/>
        </w:rPr>
        <w:t>.</w:t>
      </w:r>
    </w:p>
    <w:p w14:paraId="5857A976" w14:textId="77777777" w:rsidR="008F087B" w:rsidRDefault="008F087B" w:rsidP="008F087B">
      <w:pPr>
        <w:keepNext/>
        <w:jc w:val="center"/>
      </w:pPr>
      <w:r>
        <w:rPr>
          <w:noProof/>
          <w:lang w:eastAsia="en-GB"/>
        </w:rPr>
        <w:drawing>
          <wp:inline distT="0" distB="0" distL="0" distR="0" wp14:anchorId="2A5427AB" wp14:editId="0CF11CFD">
            <wp:extent cx="3623094" cy="1293962"/>
            <wp:effectExtent l="0" t="38100" r="15875" b="5905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60CFBDE" w14:textId="77777777" w:rsidR="008F087B" w:rsidRDefault="008F087B" w:rsidP="008F087B">
      <w:pPr>
        <w:pStyle w:val="Caption"/>
        <w:jc w:val="center"/>
        <w:rPr>
          <w:lang w:val="en-IE" w:eastAsia="en-GB"/>
        </w:rPr>
      </w:pPr>
      <w:bookmarkStart w:id="16" w:name="_Ref426399612"/>
      <w:r>
        <w:t xml:space="preserve">Figure </w:t>
      </w:r>
      <w:fldSimple w:instr=" SEQ Figure \* ARABIC ">
        <w:r w:rsidR="00F82748">
          <w:rPr>
            <w:noProof/>
          </w:rPr>
          <w:t>6</w:t>
        </w:r>
      </w:fldSimple>
      <w:bookmarkEnd w:id="16"/>
      <w:r>
        <w:t>: Example AHP Hierarchy Scheme</w:t>
      </w:r>
    </w:p>
    <w:p w14:paraId="2B2751FC" w14:textId="77777777" w:rsidR="008F087B" w:rsidRDefault="008F087B" w:rsidP="008F087B">
      <w:pPr>
        <w:rPr>
          <w:lang w:val="en-IE" w:eastAsia="en-GB"/>
        </w:rPr>
      </w:pPr>
      <w:r>
        <w:rPr>
          <w:lang w:val="en-IE" w:eastAsia="en-GB"/>
        </w:rPr>
        <w:t>The hierarchy scheme has three or more levels. The topmost level is the goal, or the question which must be answered. The intermediate level (which may include sublevels) gives the factors which will influence the decision. The final level are the choices that are available to be made for the decision.</w:t>
      </w:r>
    </w:p>
    <w:p w14:paraId="1E80FE53" w14:textId="2C2899CA" w:rsidR="008F087B" w:rsidRDefault="004B5330" w:rsidP="008F087B">
      <w:pPr>
        <w:rPr>
          <w:lang w:val="en-IE" w:eastAsia="en-GB"/>
        </w:rPr>
      </w:pPr>
      <w:r>
        <w:rPr>
          <w:lang w:val="en-IE" w:eastAsia="en-GB"/>
        </w:rPr>
        <w:t>With AHP</w:t>
      </w:r>
      <w:r w:rsidR="008F087B">
        <w:rPr>
          <w:lang w:val="en-IE" w:eastAsia="en-GB"/>
        </w:rPr>
        <w:t>, first the factors (and sub factors)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55A97E75" w14:textId="77777777" w:rsidR="008F087B" w:rsidRPr="00F05DB2" w:rsidRDefault="008F087B" w:rsidP="008F087B">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62653335" w14:textId="77777777" w:rsidR="008F087B" w:rsidRPr="00F05DB2" w:rsidRDefault="008F087B" w:rsidP="008F087B">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F6A56E3" w14:textId="77777777" w:rsidR="008F087B" w:rsidRPr="00F05DB2" w:rsidRDefault="008F087B" w:rsidP="008F087B">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0D942C1E" w14:textId="5FDAB879" w:rsidR="008F087B" w:rsidRPr="007F1362" w:rsidRDefault="008F087B" w:rsidP="008F087B">
      <w:pPr>
        <w:rPr>
          <w:rFonts w:eastAsiaTheme="minorEastAsia"/>
          <w:lang w:val="en-IE" w:eastAsia="en-GB"/>
        </w:rPr>
      </w:pPr>
      <w:r>
        <w:rPr>
          <w:rFonts w:eastAsiaTheme="minorEastAsia"/>
          <w:lang w:val="en-IE" w:eastAsia="en-GB"/>
        </w:rPr>
        <w:t xml:space="preserve">The factors are first compared pairwise with each other, typically on a scale between 1 and 9, where 9 significantly favours the option in question over  that it is being compared to in terms of importance. A value of 1 signifies that neither is favoured, and the reciprocal of 9 signifies that the other option is significantly favoured.  This generates a comparison matrix similar to that shown in </w:t>
      </w:r>
      <w:r w:rsidRPr="007F1362">
        <w:rPr>
          <w:rFonts w:eastAsiaTheme="minorEastAsia"/>
          <w:b/>
          <w:lang w:val="en-IE" w:eastAsia="en-GB"/>
        </w:rPr>
        <w:fldChar w:fldCharType="begin"/>
      </w:r>
      <w:r w:rsidRPr="007F1362">
        <w:rPr>
          <w:rFonts w:eastAsiaTheme="minorEastAsia"/>
          <w:b/>
          <w:lang w:val="en-IE" w:eastAsia="en-GB"/>
        </w:rPr>
        <w:instrText xml:space="preserve"> REF _Ref426569304 \h </w:instrText>
      </w:r>
      <w:r>
        <w:rPr>
          <w:rFonts w:eastAsiaTheme="minorEastAsia"/>
          <w:b/>
          <w:lang w:val="en-IE" w:eastAsia="en-GB"/>
        </w:rPr>
        <w:instrText xml:space="preserve"> \* MERGEFORMAT </w:instrText>
      </w:r>
      <w:r w:rsidRPr="007F1362">
        <w:rPr>
          <w:rFonts w:eastAsiaTheme="minorEastAsia"/>
          <w:b/>
          <w:lang w:val="en-IE" w:eastAsia="en-GB"/>
        </w:rPr>
      </w:r>
      <w:r w:rsidRPr="007F1362">
        <w:rPr>
          <w:rFonts w:eastAsiaTheme="minorEastAsia"/>
          <w:b/>
          <w:lang w:val="en-IE" w:eastAsia="en-GB"/>
        </w:rPr>
        <w:fldChar w:fldCharType="separate"/>
      </w:r>
      <w:r w:rsidR="00F82748" w:rsidRPr="00F82748">
        <w:rPr>
          <w:b/>
        </w:rPr>
        <w:t xml:space="preserve">Table </w:t>
      </w:r>
      <w:r w:rsidR="00F82748" w:rsidRPr="00F82748">
        <w:rPr>
          <w:b/>
          <w:noProof/>
        </w:rPr>
        <w:t>6</w:t>
      </w:r>
      <w:r w:rsidRPr="007F1362">
        <w:rPr>
          <w:rFonts w:eastAsiaTheme="minorEastAsia"/>
          <w:b/>
          <w:lang w:val="en-IE" w:eastAsia="en-GB"/>
        </w:rPr>
        <w:fldChar w:fldCharType="end"/>
      </w:r>
      <w:r>
        <w:rPr>
          <w:rFonts w:eastAsiaTheme="minorEastAsia"/>
          <w:b/>
          <w:lang w:val="en-IE" w:eastAsia="en-GB"/>
        </w:rPr>
        <w:t xml:space="preserve">. </w:t>
      </w:r>
      <w:r>
        <w:rPr>
          <w:rFonts w:eastAsiaTheme="minorEastAsia"/>
          <w:lang w:val="en-IE" w:eastAsia="en-GB"/>
        </w:rPr>
        <w:t>For example, according to the values in the table, reliability is significantly favoured in terms of importance over efficiency</w:t>
      </w:r>
      <w:r w:rsidR="004B5330">
        <w:rPr>
          <w:rFonts w:eastAsiaTheme="minorEastAsia"/>
          <w:lang w:val="en-IE" w:eastAsia="en-GB"/>
        </w:rPr>
        <w:t xml:space="preserve"> and cost</w:t>
      </w:r>
      <w:r>
        <w:rPr>
          <w:rFonts w:eastAsiaTheme="minorEastAsia"/>
          <w:lang w:val="en-IE" w:eastAsia="en-GB"/>
        </w:rPr>
        <w:t>.</w:t>
      </w:r>
    </w:p>
    <w:tbl>
      <w:tblPr>
        <w:tblStyle w:val="TableGrid"/>
        <w:tblW w:w="0" w:type="auto"/>
        <w:tblLook w:val="04A0" w:firstRow="1" w:lastRow="0" w:firstColumn="1" w:lastColumn="0" w:noHBand="0" w:noVBand="1"/>
      </w:tblPr>
      <w:tblGrid>
        <w:gridCol w:w="2254"/>
        <w:gridCol w:w="2254"/>
        <w:gridCol w:w="2254"/>
        <w:gridCol w:w="2254"/>
      </w:tblGrid>
      <w:tr w:rsidR="008F087B" w14:paraId="6B909679" w14:textId="77777777" w:rsidTr="00821A4A">
        <w:tc>
          <w:tcPr>
            <w:tcW w:w="2254" w:type="dxa"/>
          </w:tcPr>
          <w:p w14:paraId="086D32B9" w14:textId="77777777" w:rsidR="008F087B" w:rsidRDefault="008F087B" w:rsidP="00821A4A">
            <w:pPr>
              <w:rPr>
                <w:rFonts w:eastAsiaTheme="minorEastAsia"/>
                <w:lang w:val="en-IE" w:eastAsia="en-GB"/>
              </w:rPr>
            </w:pPr>
          </w:p>
        </w:tc>
        <w:tc>
          <w:tcPr>
            <w:tcW w:w="2254" w:type="dxa"/>
          </w:tcPr>
          <w:p w14:paraId="603FA30B" w14:textId="77777777" w:rsidR="008F087B" w:rsidRDefault="008F087B" w:rsidP="00821A4A">
            <w:pPr>
              <w:rPr>
                <w:rFonts w:eastAsiaTheme="minorEastAsia"/>
                <w:lang w:val="en-IE" w:eastAsia="en-GB"/>
              </w:rPr>
            </w:pPr>
            <w:r>
              <w:rPr>
                <w:rFonts w:eastAsiaTheme="minorEastAsia"/>
                <w:lang w:val="en-IE" w:eastAsia="en-GB"/>
              </w:rPr>
              <w:t>Cost</w:t>
            </w:r>
          </w:p>
        </w:tc>
        <w:tc>
          <w:tcPr>
            <w:tcW w:w="2254" w:type="dxa"/>
          </w:tcPr>
          <w:p w14:paraId="045ED3E9" w14:textId="77777777" w:rsidR="008F087B" w:rsidRDefault="008F087B" w:rsidP="00821A4A">
            <w:pPr>
              <w:rPr>
                <w:rFonts w:eastAsiaTheme="minorEastAsia"/>
                <w:lang w:val="en-IE" w:eastAsia="en-GB"/>
              </w:rPr>
            </w:pPr>
            <w:r>
              <w:rPr>
                <w:rFonts w:eastAsiaTheme="minorEastAsia"/>
                <w:lang w:val="en-IE" w:eastAsia="en-GB"/>
              </w:rPr>
              <w:t>Reliability</w:t>
            </w:r>
          </w:p>
        </w:tc>
        <w:tc>
          <w:tcPr>
            <w:tcW w:w="2254" w:type="dxa"/>
          </w:tcPr>
          <w:p w14:paraId="44F44F3C" w14:textId="77777777" w:rsidR="008F087B" w:rsidRDefault="008F087B" w:rsidP="00821A4A">
            <w:pPr>
              <w:rPr>
                <w:rFonts w:eastAsiaTheme="minorEastAsia"/>
                <w:lang w:val="en-IE" w:eastAsia="en-GB"/>
              </w:rPr>
            </w:pPr>
            <w:r>
              <w:rPr>
                <w:rFonts w:eastAsiaTheme="minorEastAsia"/>
                <w:lang w:val="en-IE" w:eastAsia="en-GB"/>
              </w:rPr>
              <w:t>Efficiency</w:t>
            </w:r>
          </w:p>
        </w:tc>
      </w:tr>
      <w:tr w:rsidR="008F087B" w14:paraId="64E34D1F" w14:textId="77777777" w:rsidTr="00821A4A">
        <w:tc>
          <w:tcPr>
            <w:tcW w:w="2254" w:type="dxa"/>
          </w:tcPr>
          <w:p w14:paraId="24E98C75" w14:textId="77777777" w:rsidR="008F087B" w:rsidRDefault="008F087B" w:rsidP="00821A4A">
            <w:pPr>
              <w:rPr>
                <w:rFonts w:eastAsiaTheme="minorEastAsia"/>
                <w:lang w:val="en-IE" w:eastAsia="en-GB"/>
              </w:rPr>
            </w:pPr>
            <w:r>
              <w:rPr>
                <w:rFonts w:eastAsiaTheme="minorEastAsia"/>
                <w:lang w:val="en-IE" w:eastAsia="en-GB"/>
              </w:rPr>
              <w:t>Cost</w:t>
            </w:r>
          </w:p>
        </w:tc>
        <w:tc>
          <w:tcPr>
            <w:tcW w:w="2254" w:type="dxa"/>
          </w:tcPr>
          <w:p w14:paraId="2EBE1895" w14:textId="77777777" w:rsidR="008F087B" w:rsidRDefault="008F087B" w:rsidP="00821A4A">
            <w:pPr>
              <w:rPr>
                <w:rFonts w:eastAsiaTheme="minorEastAsia"/>
                <w:lang w:val="en-IE" w:eastAsia="en-GB"/>
              </w:rPr>
            </w:pPr>
            <w:r>
              <w:rPr>
                <w:rFonts w:eastAsiaTheme="minorEastAsia"/>
                <w:lang w:val="en-IE" w:eastAsia="en-GB"/>
              </w:rPr>
              <w:t>1</w:t>
            </w:r>
          </w:p>
        </w:tc>
        <w:tc>
          <w:tcPr>
            <w:tcW w:w="2254" w:type="dxa"/>
          </w:tcPr>
          <w:p w14:paraId="4DC1C8D2" w14:textId="77777777" w:rsidR="008F087B" w:rsidRDefault="008F087B" w:rsidP="00821A4A">
            <w:pPr>
              <w:rPr>
                <w:rFonts w:eastAsiaTheme="minorEastAsia"/>
                <w:lang w:val="en-IE" w:eastAsia="en-GB"/>
              </w:rPr>
            </w:pPr>
            <w:r>
              <w:rPr>
                <w:rFonts w:eastAsiaTheme="minorEastAsia"/>
                <w:lang w:val="en-IE" w:eastAsia="en-GB"/>
              </w:rPr>
              <w:t>1/9</w:t>
            </w:r>
          </w:p>
        </w:tc>
        <w:tc>
          <w:tcPr>
            <w:tcW w:w="2254" w:type="dxa"/>
          </w:tcPr>
          <w:p w14:paraId="1E41FF13" w14:textId="77777777" w:rsidR="008F087B" w:rsidRDefault="008F087B" w:rsidP="00821A4A">
            <w:pPr>
              <w:rPr>
                <w:rFonts w:eastAsiaTheme="minorEastAsia"/>
                <w:lang w:val="en-IE" w:eastAsia="en-GB"/>
              </w:rPr>
            </w:pPr>
            <w:r>
              <w:rPr>
                <w:rFonts w:eastAsiaTheme="minorEastAsia"/>
                <w:lang w:val="en-IE" w:eastAsia="en-GB"/>
              </w:rPr>
              <w:t>5</w:t>
            </w:r>
          </w:p>
        </w:tc>
      </w:tr>
      <w:tr w:rsidR="008F087B" w14:paraId="128AA373" w14:textId="77777777" w:rsidTr="00821A4A">
        <w:tc>
          <w:tcPr>
            <w:tcW w:w="2254" w:type="dxa"/>
          </w:tcPr>
          <w:p w14:paraId="7F129A90" w14:textId="77777777" w:rsidR="008F087B" w:rsidRDefault="008F087B" w:rsidP="00821A4A">
            <w:pPr>
              <w:rPr>
                <w:rFonts w:eastAsiaTheme="minorEastAsia"/>
                <w:lang w:val="en-IE" w:eastAsia="en-GB"/>
              </w:rPr>
            </w:pPr>
            <w:r>
              <w:rPr>
                <w:rFonts w:eastAsiaTheme="minorEastAsia"/>
                <w:lang w:val="en-IE" w:eastAsia="en-GB"/>
              </w:rPr>
              <w:t>Reliability</w:t>
            </w:r>
          </w:p>
        </w:tc>
        <w:tc>
          <w:tcPr>
            <w:tcW w:w="2254" w:type="dxa"/>
          </w:tcPr>
          <w:p w14:paraId="07C093A2" w14:textId="77777777" w:rsidR="008F087B" w:rsidRDefault="008F087B" w:rsidP="00821A4A">
            <w:pPr>
              <w:rPr>
                <w:rFonts w:eastAsiaTheme="minorEastAsia"/>
                <w:lang w:val="en-IE" w:eastAsia="en-GB"/>
              </w:rPr>
            </w:pPr>
            <w:r>
              <w:rPr>
                <w:rFonts w:eastAsiaTheme="minorEastAsia"/>
                <w:lang w:val="en-IE" w:eastAsia="en-GB"/>
              </w:rPr>
              <w:t>9</w:t>
            </w:r>
          </w:p>
        </w:tc>
        <w:tc>
          <w:tcPr>
            <w:tcW w:w="2254" w:type="dxa"/>
          </w:tcPr>
          <w:p w14:paraId="01EC5126" w14:textId="77777777" w:rsidR="008F087B" w:rsidRDefault="008F087B" w:rsidP="00821A4A">
            <w:pPr>
              <w:rPr>
                <w:rFonts w:eastAsiaTheme="minorEastAsia"/>
                <w:lang w:val="en-IE" w:eastAsia="en-GB"/>
              </w:rPr>
            </w:pPr>
            <w:r>
              <w:rPr>
                <w:rFonts w:eastAsiaTheme="minorEastAsia"/>
                <w:lang w:val="en-IE" w:eastAsia="en-GB"/>
              </w:rPr>
              <w:t>1</w:t>
            </w:r>
          </w:p>
        </w:tc>
        <w:tc>
          <w:tcPr>
            <w:tcW w:w="2254" w:type="dxa"/>
          </w:tcPr>
          <w:p w14:paraId="61F1C11F" w14:textId="77777777" w:rsidR="008F087B" w:rsidRDefault="008F087B" w:rsidP="00821A4A">
            <w:pPr>
              <w:rPr>
                <w:rFonts w:eastAsiaTheme="minorEastAsia"/>
                <w:lang w:val="en-IE" w:eastAsia="en-GB"/>
              </w:rPr>
            </w:pPr>
            <w:r>
              <w:rPr>
                <w:rFonts w:eastAsiaTheme="minorEastAsia"/>
                <w:lang w:val="en-IE" w:eastAsia="en-GB"/>
              </w:rPr>
              <w:t>9</w:t>
            </w:r>
          </w:p>
        </w:tc>
      </w:tr>
      <w:tr w:rsidR="008F087B" w14:paraId="0C9527D8" w14:textId="77777777" w:rsidTr="00821A4A">
        <w:tc>
          <w:tcPr>
            <w:tcW w:w="2254" w:type="dxa"/>
          </w:tcPr>
          <w:p w14:paraId="6BAD2D72" w14:textId="77777777" w:rsidR="008F087B" w:rsidRDefault="008F087B" w:rsidP="00821A4A">
            <w:pPr>
              <w:rPr>
                <w:rFonts w:eastAsiaTheme="minorEastAsia"/>
                <w:lang w:val="en-IE" w:eastAsia="en-GB"/>
              </w:rPr>
            </w:pPr>
            <w:r>
              <w:rPr>
                <w:rFonts w:eastAsiaTheme="minorEastAsia"/>
                <w:lang w:val="en-IE" w:eastAsia="en-GB"/>
              </w:rPr>
              <w:t>Efficiency</w:t>
            </w:r>
          </w:p>
        </w:tc>
        <w:tc>
          <w:tcPr>
            <w:tcW w:w="2254" w:type="dxa"/>
          </w:tcPr>
          <w:p w14:paraId="6DB550DE" w14:textId="77777777" w:rsidR="008F087B" w:rsidRDefault="008F087B" w:rsidP="00821A4A">
            <w:pPr>
              <w:rPr>
                <w:rFonts w:eastAsiaTheme="minorEastAsia"/>
                <w:lang w:val="en-IE" w:eastAsia="en-GB"/>
              </w:rPr>
            </w:pPr>
            <w:r>
              <w:rPr>
                <w:rFonts w:eastAsiaTheme="minorEastAsia"/>
                <w:lang w:val="en-IE" w:eastAsia="en-GB"/>
              </w:rPr>
              <w:t>1/5</w:t>
            </w:r>
          </w:p>
        </w:tc>
        <w:tc>
          <w:tcPr>
            <w:tcW w:w="2254" w:type="dxa"/>
          </w:tcPr>
          <w:p w14:paraId="5FEC4890" w14:textId="77777777" w:rsidR="008F087B" w:rsidRDefault="008F087B" w:rsidP="00821A4A">
            <w:pPr>
              <w:rPr>
                <w:rFonts w:eastAsiaTheme="minorEastAsia"/>
                <w:lang w:val="en-IE" w:eastAsia="en-GB"/>
              </w:rPr>
            </w:pPr>
            <w:r>
              <w:rPr>
                <w:rFonts w:eastAsiaTheme="minorEastAsia"/>
                <w:lang w:val="en-IE" w:eastAsia="en-GB"/>
              </w:rPr>
              <w:t>1/9</w:t>
            </w:r>
          </w:p>
        </w:tc>
        <w:tc>
          <w:tcPr>
            <w:tcW w:w="2254" w:type="dxa"/>
          </w:tcPr>
          <w:p w14:paraId="06A89628" w14:textId="77777777" w:rsidR="008F087B" w:rsidRDefault="008F087B" w:rsidP="00821A4A">
            <w:pPr>
              <w:keepNext/>
              <w:rPr>
                <w:rFonts w:eastAsiaTheme="minorEastAsia"/>
                <w:lang w:val="en-IE" w:eastAsia="en-GB"/>
              </w:rPr>
            </w:pPr>
            <w:r>
              <w:rPr>
                <w:rFonts w:eastAsiaTheme="minorEastAsia"/>
                <w:lang w:val="en-IE" w:eastAsia="en-GB"/>
              </w:rPr>
              <w:t>1</w:t>
            </w:r>
          </w:p>
        </w:tc>
      </w:tr>
    </w:tbl>
    <w:p w14:paraId="51263C7F" w14:textId="77777777" w:rsidR="008F087B" w:rsidRDefault="008F087B" w:rsidP="004B5330">
      <w:pPr>
        <w:pStyle w:val="Caption"/>
        <w:jc w:val="center"/>
        <w:rPr>
          <w:lang w:val="en-IE" w:eastAsia="en-GB"/>
        </w:rPr>
      </w:pPr>
      <w:bookmarkStart w:id="17" w:name="_Ref426569304"/>
      <w:r>
        <w:t xml:space="preserve">Table </w:t>
      </w:r>
      <w:fldSimple w:instr=" SEQ Table \* ARABIC ">
        <w:r w:rsidR="00F82748">
          <w:rPr>
            <w:noProof/>
          </w:rPr>
          <w:t>6</w:t>
        </w:r>
      </w:fldSimple>
      <w:bookmarkEnd w:id="17"/>
      <w:r>
        <w:t xml:space="preserve">: </w:t>
      </w:r>
      <w:r w:rsidRPr="004239B7">
        <w:t>Example AHP Pairwise Comparison Matrix</w:t>
      </w:r>
    </w:p>
    <w:p w14:paraId="42EBA25D" w14:textId="07EB100B" w:rsidR="008F087B" w:rsidRDefault="008F087B" w:rsidP="008F087B">
      <w:pPr>
        <w:rPr>
          <w:lang w:val="en-IE" w:eastAsia="en-GB"/>
        </w:rPr>
      </w:pPr>
      <w:r>
        <w:rPr>
          <w:lang w:val="en-IE" w:eastAsia="en-GB"/>
        </w:rPr>
        <w:lastRenderedPageBreak/>
        <w:t>By taking the normalised eigenvector of this table as a matrix, a priority vector may be obtained. Calculating a normalised eigenvector of a matrix is outside the scope of this review, but the priority vector obtained for the matrix of</w:t>
      </w:r>
      <w:r w:rsidR="004B5330">
        <w:rPr>
          <w:b/>
          <w:lang w:val="en-IE" w:eastAsia="en-GB"/>
        </w:rPr>
        <w:t xml:space="preserve"> </w:t>
      </w:r>
      <w:r w:rsidR="004B5330" w:rsidRPr="004B5330">
        <w:rPr>
          <w:b/>
          <w:lang w:val="en-IE" w:eastAsia="en-GB"/>
        </w:rPr>
        <w:fldChar w:fldCharType="begin"/>
      </w:r>
      <w:r w:rsidR="004B5330" w:rsidRPr="004B5330">
        <w:rPr>
          <w:b/>
          <w:lang w:val="en-IE" w:eastAsia="en-GB"/>
        </w:rPr>
        <w:instrText xml:space="preserve"> REF _Ref426569304 \h  \* MERGEFORMAT </w:instrText>
      </w:r>
      <w:r w:rsidR="004B5330" w:rsidRPr="004B5330">
        <w:rPr>
          <w:b/>
          <w:lang w:val="en-IE" w:eastAsia="en-GB"/>
        </w:rPr>
      </w:r>
      <w:r w:rsidR="004B5330" w:rsidRPr="004B5330">
        <w:rPr>
          <w:b/>
          <w:lang w:val="en-IE" w:eastAsia="en-GB"/>
        </w:rPr>
        <w:fldChar w:fldCharType="separate"/>
      </w:r>
      <w:r w:rsidR="00F82748" w:rsidRPr="00F82748">
        <w:rPr>
          <w:b/>
        </w:rPr>
        <w:t xml:space="preserve">Table </w:t>
      </w:r>
      <w:r w:rsidR="00F82748" w:rsidRPr="00F82748">
        <w:rPr>
          <w:b/>
          <w:noProof/>
        </w:rPr>
        <w:t>6</w:t>
      </w:r>
      <w:r w:rsidR="004B5330" w:rsidRPr="004B5330">
        <w:rPr>
          <w:b/>
          <w:lang w:val="en-IE" w:eastAsia="en-GB"/>
        </w:rPr>
        <w:fldChar w:fldCharType="end"/>
      </w:r>
      <w:r>
        <w:rPr>
          <w:lang w:val="en-IE" w:eastAsia="en-GB"/>
        </w:rPr>
        <w:t xml:space="preserve"> is as follows:</w:t>
      </w:r>
    </w:p>
    <w:p w14:paraId="64C09589" w14:textId="77777777" w:rsidR="008F087B" w:rsidRDefault="008F087B" w:rsidP="008F087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B359B1C" w14:textId="77777777" w:rsidR="008F087B" w:rsidRPr="001516FB" w:rsidRDefault="008F087B" w:rsidP="008F087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E9A879B" w14:textId="0C704DBF" w:rsidR="008F087B" w:rsidRPr="00782730" w:rsidRDefault="004B5330" w:rsidP="004B5330">
      <w:pPr>
        <w:pStyle w:val="Heading3"/>
        <w:rPr>
          <w:lang w:val="en-IE" w:eastAsia="en-GB"/>
        </w:rPr>
      </w:pPr>
      <w:commentRangeStart w:id="18"/>
      <w:r>
        <w:rPr>
          <w:lang w:val="en-IE" w:eastAsia="en-GB"/>
        </w:rPr>
        <w:t>Case Study: Maintenance Strategy Selection using AHP</w:t>
      </w:r>
      <w:commentRangeEnd w:id="18"/>
      <w:r>
        <w:rPr>
          <w:rStyle w:val="CommentReference"/>
          <w:rFonts w:eastAsiaTheme="minorHAnsi" w:cstheme="minorBidi"/>
          <w:color w:val="auto"/>
        </w:rPr>
        <w:commentReference w:id="18"/>
      </w:r>
    </w:p>
    <w:p w14:paraId="49511AF4" w14:textId="0B2FA235" w:rsidR="008F087B" w:rsidRDefault="008F087B" w:rsidP="008F087B">
      <w:pPr>
        <w:rPr>
          <w:lang w:val="en-IE" w:eastAsia="en-GB"/>
        </w:rPr>
      </w:pPr>
      <w:r>
        <w:rPr>
          <w:lang w:val="en-IE" w:eastAsia="en-GB"/>
        </w:rPr>
        <w:fldChar w:fldCharType="begin" w:fldLock="1"/>
      </w:r>
      <w:r w:rsidR="00CF613B">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815657" w:rsidRPr="00815657">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4783CDB8" w14:textId="77777777" w:rsidR="008F087B" w:rsidRDefault="008F087B" w:rsidP="008F087B">
      <w:pPr>
        <w:pStyle w:val="ListParagraph"/>
        <w:numPr>
          <w:ilvl w:val="0"/>
          <w:numId w:val="17"/>
        </w:numPr>
        <w:rPr>
          <w:lang w:val="en-IE" w:eastAsia="en-GB"/>
        </w:rPr>
      </w:pPr>
      <w:r>
        <w:rPr>
          <w:lang w:val="en-IE" w:eastAsia="en-GB"/>
        </w:rPr>
        <w:t>Corrective maintenance</w:t>
      </w:r>
    </w:p>
    <w:p w14:paraId="2677E5D6" w14:textId="77777777" w:rsidR="008F087B" w:rsidRDefault="008F087B" w:rsidP="008F087B">
      <w:pPr>
        <w:pStyle w:val="ListParagraph"/>
        <w:numPr>
          <w:ilvl w:val="0"/>
          <w:numId w:val="17"/>
        </w:numPr>
        <w:rPr>
          <w:lang w:val="en-IE" w:eastAsia="en-GB"/>
        </w:rPr>
      </w:pPr>
      <w:r>
        <w:rPr>
          <w:lang w:val="en-IE" w:eastAsia="en-GB"/>
        </w:rPr>
        <w:t>Preventive maintenance</w:t>
      </w:r>
    </w:p>
    <w:p w14:paraId="60B8FBFC" w14:textId="77777777" w:rsidR="008F087B" w:rsidRDefault="008F087B" w:rsidP="008F087B">
      <w:pPr>
        <w:pStyle w:val="ListParagraph"/>
        <w:numPr>
          <w:ilvl w:val="0"/>
          <w:numId w:val="17"/>
        </w:numPr>
        <w:rPr>
          <w:lang w:val="en-IE" w:eastAsia="en-GB"/>
        </w:rPr>
      </w:pPr>
      <w:r>
        <w:rPr>
          <w:lang w:val="en-IE" w:eastAsia="en-GB"/>
        </w:rPr>
        <w:t>Opportunistic maintenance</w:t>
      </w:r>
    </w:p>
    <w:p w14:paraId="33A7EA0F" w14:textId="77777777" w:rsidR="008F087B" w:rsidRDefault="008F087B" w:rsidP="008F087B">
      <w:pPr>
        <w:pStyle w:val="ListParagraph"/>
        <w:numPr>
          <w:ilvl w:val="0"/>
          <w:numId w:val="17"/>
        </w:numPr>
        <w:rPr>
          <w:lang w:val="en-IE" w:eastAsia="en-GB"/>
        </w:rPr>
      </w:pPr>
      <w:r>
        <w:rPr>
          <w:lang w:val="en-IE" w:eastAsia="en-GB"/>
        </w:rPr>
        <w:t>Condition-based maintenance</w:t>
      </w:r>
    </w:p>
    <w:p w14:paraId="4BCB106C" w14:textId="77777777" w:rsidR="008F087B" w:rsidRDefault="008F087B" w:rsidP="008F087B">
      <w:pPr>
        <w:pStyle w:val="ListParagraph"/>
        <w:numPr>
          <w:ilvl w:val="0"/>
          <w:numId w:val="17"/>
        </w:numPr>
        <w:rPr>
          <w:lang w:val="en-IE" w:eastAsia="en-GB"/>
        </w:rPr>
      </w:pPr>
      <w:r>
        <w:rPr>
          <w:lang w:val="en-IE" w:eastAsia="en-GB"/>
        </w:rPr>
        <w:t>Predictive maintenance</w:t>
      </w:r>
    </w:p>
    <w:p w14:paraId="4841EA4F" w14:textId="77777777" w:rsidR="008F087B" w:rsidRDefault="008F087B" w:rsidP="008F087B">
      <w:pPr>
        <w:rPr>
          <w:lang w:val="en-IE" w:eastAsia="en-GB"/>
        </w:rPr>
      </w:pPr>
      <w:r>
        <w:rPr>
          <w:lang w:val="en-IE" w:eastAsia="en-GB"/>
        </w:rPr>
        <w:t>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of predictive maintenance. This was based on the critical factors determined for the maintenance needs of the facility, namely:</w:t>
      </w:r>
    </w:p>
    <w:p w14:paraId="23C6A1D5" w14:textId="77777777" w:rsidR="008F087B" w:rsidRDefault="008F087B" w:rsidP="008F087B">
      <w:pPr>
        <w:pStyle w:val="ListParagraph"/>
        <w:numPr>
          <w:ilvl w:val="0"/>
          <w:numId w:val="18"/>
        </w:numPr>
        <w:rPr>
          <w:lang w:val="en-IE" w:eastAsia="en-GB"/>
        </w:rPr>
      </w:pPr>
      <w:r>
        <w:rPr>
          <w:lang w:val="en-IE" w:eastAsia="en-GB"/>
        </w:rPr>
        <w:t>Damages that could be caused by a failure in the equipment being analysed</w:t>
      </w:r>
    </w:p>
    <w:p w14:paraId="163B26A6" w14:textId="77777777" w:rsidR="008F087B" w:rsidRDefault="008F087B" w:rsidP="008F087B">
      <w:pPr>
        <w:pStyle w:val="ListParagraph"/>
        <w:numPr>
          <w:ilvl w:val="0"/>
          <w:numId w:val="18"/>
        </w:numPr>
        <w:rPr>
          <w:lang w:val="en-IE" w:eastAsia="en-GB"/>
        </w:rPr>
      </w:pPr>
      <w:r>
        <w:rPr>
          <w:lang w:val="en-IE" w:eastAsia="en-GB"/>
        </w:rPr>
        <w:t>Applicability of the maintenance strategy to the equipment in question</w:t>
      </w:r>
    </w:p>
    <w:p w14:paraId="76465F9B" w14:textId="77777777" w:rsidR="008F087B" w:rsidRDefault="008F087B" w:rsidP="008F087B">
      <w:pPr>
        <w:pStyle w:val="ListParagraph"/>
        <w:numPr>
          <w:ilvl w:val="0"/>
          <w:numId w:val="18"/>
        </w:numPr>
        <w:rPr>
          <w:lang w:val="en-IE" w:eastAsia="en-GB"/>
        </w:rPr>
      </w:pPr>
      <w:r>
        <w:rPr>
          <w:lang w:val="en-IE" w:eastAsia="en-GB"/>
        </w:rPr>
        <w:t>Added value created by employing the maintenance strategy to the equipment in question</w:t>
      </w:r>
    </w:p>
    <w:p w14:paraId="04CEAB15" w14:textId="77777777" w:rsidR="008F087B" w:rsidRDefault="008F087B" w:rsidP="008F087B">
      <w:pPr>
        <w:pStyle w:val="ListParagraph"/>
        <w:numPr>
          <w:ilvl w:val="0"/>
          <w:numId w:val="18"/>
        </w:numPr>
        <w:rPr>
          <w:lang w:val="en-IE" w:eastAsia="en-GB"/>
        </w:rPr>
      </w:pPr>
      <w:r>
        <w:rPr>
          <w:lang w:val="en-IE" w:eastAsia="en-GB"/>
        </w:rPr>
        <w:t>Cost of implementation of the maintenance strategy</w:t>
      </w:r>
    </w:p>
    <w:p w14:paraId="0785FC28" w14:textId="77777777" w:rsidR="008F087B" w:rsidRDefault="008F087B" w:rsidP="008F087B">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3A272E7F" w14:textId="77777777" w:rsidR="008F087B" w:rsidRDefault="008F087B" w:rsidP="008F087B">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0C2F9F2C" w14:textId="4300A2BD" w:rsidR="008F087B" w:rsidRPr="00162D91" w:rsidRDefault="008F087B" w:rsidP="008F087B">
      <w:pPr>
        <w:rPr>
          <w:lang w:val="en-IE" w:eastAsia="en-GB"/>
        </w:rPr>
      </w:pPr>
      <w:r>
        <w:rPr>
          <w:lang w:val="en-IE" w:eastAsia="en-GB"/>
        </w:rPr>
        <w:lastRenderedPageBreak/>
        <w:t xml:space="preserve">The AHP methodology is demonstrative of the fact that a significant amount of human expert knowledge is required to create and deploy manual knowledge based systems.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w:t>
      </w:r>
      <w:r w:rsidR="00815657">
        <w:rPr>
          <w:lang w:val="en-IE" w:eastAsia="en-GB"/>
        </w:rPr>
        <w:t xml:space="preserve">a </w:t>
      </w:r>
      <w:r>
        <w:rPr>
          <w:lang w:val="en-IE" w:eastAsia="en-GB"/>
        </w:rPr>
        <w:t>decision support system.</w:t>
      </w:r>
    </w:p>
    <w:bookmarkEnd w:id="10"/>
    <w:p w14:paraId="08A1B810" w14:textId="1E8D8D74" w:rsidR="00815657" w:rsidRDefault="00815657" w:rsidP="00815657">
      <w:pPr>
        <w:pStyle w:val="Heading2"/>
        <w:rPr>
          <w:lang w:val="en-IE" w:eastAsia="en-GB"/>
        </w:rPr>
      </w:pPr>
      <w:r>
        <w:rPr>
          <w:lang w:val="en-IE" w:eastAsia="en-GB"/>
        </w:rPr>
        <w:t>Process History Based Methods</w:t>
      </w:r>
    </w:p>
    <w:p w14:paraId="1AA13E0A" w14:textId="4C9A386E" w:rsidR="0064275F" w:rsidRDefault="0064275F" w:rsidP="0064275F">
      <w:pPr>
        <w:pStyle w:val="Heading3"/>
        <w:rPr>
          <w:lang w:val="en-IE" w:eastAsia="en-GB"/>
        </w:rPr>
      </w:pPr>
      <w:bookmarkStart w:id="19" w:name="_Ref431788609"/>
      <w:r>
        <w:rPr>
          <w:lang w:val="en-IE" w:eastAsia="en-GB"/>
        </w:rPr>
        <w:t>Qualitative Methods</w:t>
      </w:r>
      <w:bookmarkEnd w:id="19"/>
    </w:p>
    <w:p w14:paraId="42BC4B1C" w14:textId="244BA563" w:rsidR="0064275F" w:rsidRDefault="0064275F" w:rsidP="0064275F">
      <w:pPr>
        <w:pStyle w:val="Heading4"/>
        <w:rPr>
          <w:lang w:val="en-IE" w:eastAsia="en-GB"/>
        </w:rPr>
      </w:pPr>
      <w:r>
        <w:rPr>
          <w:lang w:val="en-IE" w:eastAsia="en-GB"/>
        </w:rPr>
        <w:t>Expert Systems</w:t>
      </w:r>
    </w:p>
    <w:p w14:paraId="3342C9FC" w14:textId="27D35A3E" w:rsidR="0064275F" w:rsidRDefault="0064275F" w:rsidP="0064275F">
      <w:pPr>
        <w:rPr>
          <w:lang w:val="en-IE" w:eastAsia="en-GB"/>
        </w:rPr>
      </w:pPr>
      <w:r>
        <w:rPr>
          <w:lang w:val="en-IE" w:eastAsia="en-GB"/>
        </w:rPr>
        <w:t>Expert systems as applied to the process history methodology as opposed to the qualitative model methodology are concerned with extracting useful features from historical data, and using qualitative knowledge of the relevant system to explain and make use of these features.</w:t>
      </w:r>
    </w:p>
    <w:p w14:paraId="54E672EA" w14:textId="496AD6D2" w:rsidR="0064275F" w:rsidRDefault="0064275F" w:rsidP="0064275F">
      <w:pPr>
        <w:rPr>
          <w:lang w:val="en-IE" w:eastAsia="en-GB"/>
        </w:rPr>
      </w:pPr>
      <w:r>
        <w:rPr>
          <w:lang w:val="en-IE" w:eastAsia="en-GB"/>
        </w:rPr>
        <w:t>One example of this methodology was employed during the creation of rules as part of this PhD. While some rules were developed using hypotheses about the compressed air system under analysis, analysis of data gathered showed that under normal conditions, the oil pressure of the air compressor rose with increasing outlet pressure, and fell with decreasing outlet pressure. While this could have been hypothesised beforehand, it was not until the data was analysed that this feature was noticed. This lead to the development of a rule to flag when oil pressure did not track compressor outlet pressure.</w:t>
      </w:r>
    </w:p>
    <w:p w14:paraId="22C014DA" w14:textId="3D9B96A9" w:rsidR="0064275F" w:rsidRDefault="0064275F" w:rsidP="0064275F">
      <w:pPr>
        <w:rPr>
          <w:lang w:val="en-IE" w:eastAsia="en-GB"/>
        </w:rPr>
      </w:pPr>
      <w:r>
        <w:rPr>
          <w:lang w:val="en-IE" w:eastAsia="en-GB"/>
        </w:rPr>
        <w:t>The limitations associated with process history based expert systems are similar to those associated with qualitative model based expert systems. In both cases a reliance is placed on the ability of the human expert to accurately determine rules and possible fault diagnoses. In the case of the oil pressure rule described above, it is hypothesised that a potential cause of fault should the oil pressure not rise when expected be that the oil pump has failed. However it is acknowledged that this fault may be equally symptomatic of a blocked valve or a sensor failure.</w:t>
      </w:r>
    </w:p>
    <w:p w14:paraId="13D3C0E4" w14:textId="0C083CF9" w:rsidR="0064275F" w:rsidRDefault="0064275F" w:rsidP="0064275F">
      <w:pPr>
        <w:pStyle w:val="Heading3"/>
        <w:rPr>
          <w:lang w:val="en-IE" w:eastAsia="en-GB"/>
        </w:rPr>
      </w:pPr>
      <w:r>
        <w:rPr>
          <w:lang w:val="en-IE" w:eastAsia="en-GB"/>
        </w:rPr>
        <w:t>Quantitative Methods</w:t>
      </w:r>
    </w:p>
    <w:p w14:paraId="292859C2" w14:textId="4DEC3B6C" w:rsidR="0064275F" w:rsidRDefault="0064275F" w:rsidP="0064275F">
      <w:pPr>
        <w:rPr>
          <w:lang w:val="en-IE" w:eastAsia="en-GB"/>
        </w:rPr>
      </w:pPr>
      <w:r>
        <w:rPr>
          <w:lang w:val="en-IE" w:eastAsia="en-GB"/>
        </w:rPr>
        <w:t xml:space="preserve">Quantitative methods for </w:t>
      </w:r>
      <w:r w:rsidR="00821A4A">
        <w:rPr>
          <w:lang w:val="en-IE" w:eastAsia="en-GB"/>
        </w:rPr>
        <w:t xml:space="preserve">system fault detection seek to extract useful features from historical data in a black-box fashion. The terminology of black-box is used to denote methods which are not influenced by fundamental engineering relationships between variables, but rely on statistical and machine learning methods to extract useful features. This is distinguished from the qualitative or gray-box methods discussed in </w:t>
      </w:r>
      <w:r w:rsidR="00821A4A" w:rsidRPr="00821A4A">
        <w:rPr>
          <w:b/>
          <w:lang w:val="en-IE" w:eastAsia="en-GB"/>
        </w:rPr>
        <w:t xml:space="preserve">Section </w:t>
      </w:r>
      <w:r w:rsidR="00821A4A" w:rsidRPr="00821A4A">
        <w:rPr>
          <w:b/>
          <w:lang w:val="en-IE" w:eastAsia="en-GB"/>
        </w:rPr>
        <w:fldChar w:fldCharType="begin"/>
      </w:r>
      <w:r w:rsidR="00821A4A" w:rsidRPr="00821A4A">
        <w:rPr>
          <w:b/>
          <w:lang w:val="en-IE" w:eastAsia="en-GB"/>
        </w:rPr>
        <w:instrText xml:space="preserve"> REF _Ref431788609 \w \h </w:instrText>
      </w:r>
      <w:r w:rsidR="00821A4A">
        <w:rPr>
          <w:b/>
          <w:lang w:val="en-IE" w:eastAsia="en-GB"/>
        </w:rPr>
        <w:instrText xml:space="preserve"> \* MERGEFORMAT </w:instrText>
      </w:r>
      <w:r w:rsidR="00821A4A" w:rsidRPr="00821A4A">
        <w:rPr>
          <w:b/>
          <w:lang w:val="en-IE" w:eastAsia="en-GB"/>
        </w:rPr>
      </w:r>
      <w:r w:rsidR="00821A4A" w:rsidRPr="00821A4A">
        <w:rPr>
          <w:b/>
          <w:lang w:val="en-IE" w:eastAsia="en-GB"/>
        </w:rPr>
        <w:fldChar w:fldCharType="separate"/>
      </w:r>
      <w:r w:rsidR="00F82748">
        <w:rPr>
          <w:b/>
          <w:lang w:val="en-IE" w:eastAsia="en-GB"/>
        </w:rPr>
        <w:t>4.3.1</w:t>
      </w:r>
      <w:r w:rsidR="00821A4A" w:rsidRPr="00821A4A">
        <w:rPr>
          <w:b/>
          <w:lang w:val="en-IE" w:eastAsia="en-GB"/>
        </w:rPr>
        <w:fldChar w:fldCharType="end"/>
      </w:r>
      <w:r w:rsidR="00821A4A">
        <w:rPr>
          <w:lang w:val="en-IE" w:eastAsia="en-GB"/>
        </w:rPr>
        <w:t>, which employ a modicum of understanding of the physical processes governing a system’s operation.</w:t>
      </w:r>
    </w:p>
    <w:p w14:paraId="68598911" w14:textId="71B918A8" w:rsidR="00821A4A" w:rsidRDefault="00821A4A" w:rsidP="0064275F">
      <w:pPr>
        <w:rPr>
          <w:lang w:val="en-IE" w:eastAsia="en-GB"/>
        </w:rPr>
      </w:pPr>
      <w:r>
        <w:rPr>
          <w:lang w:val="en-IE" w:eastAsia="en-GB"/>
        </w:rPr>
        <w:t>Quantitative methods attempt to classify or group data into useful classes through pattern recognition. These methods are generally stochastic in nature, i.e. they do not assume that the future state of the system is necessarily influenced by past and present states. This gives such methods a probabilistic aspect, or a confidence rating in how accurately they are able to predict and classify system variables.</w:t>
      </w:r>
    </w:p>
    <w:p w14:paraId="06CC9692" w14:textId="6D8EC279" w:rsidR="00821A4A" w:rsidRDefault="00E63FC1" w:rsidP="00E63FC1">
      <w:pPr>
        <w:pStyle w:val="Heading4"/>
        <w:rPr>
          <w:lang w:val="en-IE" w:eastAsia="en-GB"/>
        </w:rPr>
      </w:pPr>
      <w:r>
        <w:rPr>
          <w:lang w:val="en-IE" w:eastAsia="en-GB"/>
        </w:rPr>
        <w:lastRenderedPageBreak/>
        <w:t>Principal Component Analysis (PCA)</w:t>
      </w:r>
    </w:p>
    <w:p w14:paraId="15FFF48F" w14:textId="61E35080" w:rsidR="00E63FC1" w:rsidRDefault="00E63FC1" w:rsidP="00E63FC1">
      <w:pPr>
        <w:rPr>
          <w:lang w:val="en-IE" w:eastAsia="en-GB"/>
        </w:rPr>
      </w:pPr>
      <w:r>
        <w:rPr>
          <w:lang w:val="en-IE" w:eastAsia="en-GB"/>
        </w:rPr>
        <w:t>Principal component analysis is a method which analyses the covariance matrix of a set of process variables, and decomposes it along the directions of maximum data variation. This dimensionality reduction allows easier feature extraction that with higher dimensional data and can highlight major trends in the data.</w:t>
      </w:r>
    </w:p>
    <w:p w14:paraId="4243D6C8" w14:textId="46156B98" w:rsidR="00F82748" w:rsidRDefault="00F82748" w:rsidP="00E63FC1">
      <w:pPr>
        <w:rPr>
          <w:lang w:val="en-IE" w:eastAsia="en-GB"/>
        </w:rPr>
      </w:pPr>
      <w:r>
        <w:rPr>
          <w:lang w:val="en-IE" w:eastAsia="en-GB"/>
        </w:rPr>
        <w:t>PCA may be explained as follows:</w:t>
      </w:r>
    </w:p>
    <w:p w14:paraId="7D69274B" w14:textId="6DCE0E5B" w:rsidR="00F82748" w:rsidRDefault="00F82748" w:rsidP="00E63FC1">
      <w:pPr>
        <w:rPr>
          <w:lang w:val="en-IE" w:eastAsia="en-GB"/>
        </w:rPr>
      </w:pPr>
      <w:r>
        <w:rPr>
          <w:lang w:val="en-IE" w:eastAsia="en-GB"/>
        </w:rPr>
        <w:t xml:space="preserve">If </w:t>
      </w:r>
      <w:r>
        <w:rPr>
          <w:i/>
          <w:lang w:val="en-IE" w:eastAsia="en-GB"/>
        </w:rPr>
        <w:t>p</w:t>
      </w:r>
      <w:r>
        <w:rPr>
          <w:lang w:val="en-IE" w:eastAsia="en-GB"/>
        </w:rPr>
        <w:t xml:space="preserve"> is the number of measured variables for a system, let X be an </w:t>
      </w:r>
      <w:r>
        <w:rPr>
          <w:i/>
          <w:lang w:val="en-IE" w:eastAsia="en-GB"/>
        </w:rPr>
        <w:t xml:space="preserve">n </w:t>
      </w:r>
      <w:r>
        <w:rPr>
          <w:lang w:val="en-IE" w:eastAsia="en-GB"/>
        </w:rPr>
        <w:t xml:space="preserve">x </w:t>
      </w:r>
      <w:r>
        <w:rPr>
          <w:i/>
          <w:lang w:val="en-IE" w:eastAsia="en-GB"/>
        </w:rPr>
        <w:t xml:space="preserve">p </w:t>
      </w:r>
      <w:r>
        <w:rPr>
          <w:lang w:val="en-IE" w:eastAsia="en-GB"/>
        </w:rPr>
        <w:t xml:space="preserve">representing the mean </w:t>
      </w:r>
      <w:r w:rsidR="00904E44">
        <w:rPr>
          <w:lang w:val="en-IE" w:eastAsia="en-GB"/>
        </w:rPr>
        <w:t>centred</w:t>
      </w:r>
      <w:r>
        <w:rPr>
          <w:lang w:val="en-IE" w:eastAsia="en-GB"/>
        </w:rPr>
        <w:t xml:space="preserve"> and scaled measurement with covariance matrix Σ. The rows in X, x</w:t>
      </w:r>
      <w:r>
        <w:rPr>
          <w:vertAlign w:val="subscript"/>
          <w:lang w:val="en-IE" w:eastAsia="en-GB"/>
        </w:rPr>
        <w:t>1</w:t>
      </w:r>
      <w:r>
        <w:rPr>
          <w:lang w:val="en-IE" w:eastAsia="en-GB"/>
        </w:rPr>
        <w:t>, x</w:t>
      </w:r>
      <w:r>
        <w:rPr>
          <w:vertAlign w:val="subscript"/>
          <w:lang w:val="en-IE" w:eastAsia="en-GB"/>
        </w:rPr>
        <w:t>2</w:t>
      </w:r>
      <w:r>
        <w:rPr>
          <w:lang w:val="en-IE" w:eastAsia="en-GB"/>
        </w:rPr>
        <w:t>, …, x</w:t>
      </w:r>
      <w:r>
        <w:rPr>
          <w:vertAlign w:val="subscript"/>
          <w:lang w:val="en-IE" w:eastAsia="en-GB"/>
        </w:rPr>
        <w:t>n</w:t>
      </w:r>
      <w:r>
        <w:rPr>
          <w:lang w:val="en-IE" w:eastAsia="en-GB"/>
        </w:rPr>
        <w:t xml:space="preserve"> are vectors with </w:t>
      </w:r>
      <w:r>
        <w:rPr>
          <w:i/>
          <w:lang w:val="en-IE" w:eastAsia="en-GB"/>
        </w:rPr>
        <w:t>p</w:t>
      </w:r>
      <w:r>
        <w:rPr>
          <w:lang w:val="en-IE" w:eastAsia="en-GB"/>
        </w:rPr>
        <w:t xml:space="preserve"> dimensions corresponding to sampled data. </w:t>
      </w:r>
    </w:p>
    <w:p w14:paraId="4556DD73" w14:textId="148A5731" w:rsidR="003E0068" w:rsidRDefault="003E0068" w:rsidP="00E63FC1">
      <w:pPr>
        <w:rPr>
          <w:lang w:val="en-IE" w:eastAsia="en-GB"/>
        </w:rPr>
      </w:pPr>
      <w:r>
        <w:rPr>
          <w:lang w:val="en-IE" w:eastAsia="en-GB"/>
        </w:rPr>
        <w:t xml:space="preserve">Σ may be reduced to a diagonal matrix L using an orthonormal </w:t>
      </w:r>
      <w:r>
        <w:rPr>
          <w:i/>
          <w:lang w:val="en-IE" w:eastAsia="en-GB"/>
        </w:rPr>
        <w:t xml:space="preserve">p </w:t>
      </w:r>
      <w:r>
        <w:rPr>
          <w:lang w:val="en-IE" w:eastAsia="en-GB"/>
        </w:rPr>
        <w:t xml:space="preserve">x </w:t>
      </w:r>
      <w:r>
        <w:rPr>
          <w:i/>
          <w:lang w:val="en-IE" w:eastAsia="en-GB"/>
        </w:rPr>
        <w:t xml:space="preserve">p </w:t>
      </w:r>
      <w:r>
        <w:rPr>
          <w:lang w:val="en-IE" w:eastAsia="en-GB"/>
        </w:rPr>
        <w:t>matrix U, by Σ = ULU’. The columns of this matrix U  are the principal component loading vectors. The diagonal elements of L, λ</w:t>
      </w:r>
      <w:r>
        <w:rPr>
          <w:vertAlign w:val="subscript"/>
          <w:lang w:val="en-IE" w:eastAsia="en-GB"/>
        </w:rPr>
        <w:t>1</w:t>
      </w:r>
      <w:r>
        <w:rPr>
          <w:lang w:val="en-IE" w:eastAsia="en-GB"/>
        </w:rPr>
        <w:t>, λ</w:t>
      </w:r>
      <w:r>
        <w:rPr>
          <w:vertAlign w:val="subscript"/>
          <w:lang w:val="en-IE" w:eastAsia="en-GB"/>
        </w:rPr>
        <w:t>2</w:t>
      </w:r>
      <w:r>
        <w:rPr>
          <w:lang w:val="en-IE" w:eastAsia="en-GB"/>
        </w:rPr>
        <w:t>, … λ</w:t>
      </w:r>
      <w:r>
        <w:rPr>
          <w:vertAlign w:val="subscript"/>
          <w:lang w:val="en-IE" w:eastAsia="en-GB"/>
        </w:rPr>
        <w:t>p</w:t>
      </w:r>
      <w:r>
        <w:rPr>
          <w:lang w:val="en-IE" w:eastAsia="en-GB"/>
        </w:rPr>
        <w:t xml:space="preserve"> are ordered eigenvalues of Σ. These eigenvalues give the amount of variance explained by their corresponding eigenvectors.</w:t>
      </w:r>
    </w:p>
    <w:p w14:paraId="30FA7C96" w14:textId="27D44C86" w:rsidR="003E0068" w:rsidRDefault="003E0068" w:rsidP="00E63FC1">
      <w:pPr>
        <w:rPr>
          <w:lang w:val="en-IE" w:eastAsia="en-GB"/>
        </w:rPr>
      </w:pPr>
      <w:r>
        <w:rPr>
          <w:lang w:val="en-IE" w:eastAsia="en-GB"/>
        </w:rPr>
        <w:t>Principal component transformation is then derived by:</w:t>
      </w:r>
    </w:p>
    <w:p w14:paraId="1A7579F4" w14:textId="22B7F599" w:rsidR="003E0068" w:rsidRPr="00904E44" w:rsidRDefault="003E0068" w:rsidP="00E63FC1">
      <w:pPr>
        <w:rPr>
          <w:rFonts w:eastAsiaTheme="minorEastAsia"/>
          <w:lang w:val="en-IE" w:eastAsia="en-GB"/>
        </w:rPr>
      </w:pPr>
      <m:oMathPara>
        <m:oMath>
          <m:r>
            <w:rPr>
              <w:rFonts w:ascii="Cambria Math" w:hAnsi="Cambria Math"/>
              <w:lang w:val="en-IE" w:eastAsia="en-GB"/>
            </w:rPr>
            <m:t xml:space="preserve">T=XU  or  </m:t>
          </m:r>
          <m:sSub>
            <m:sSubPr>
              <m:ctrlPr>
                <w:rPr>
                  <w:rFonts w:ascii="Cambria Math" w:hAnsi="Cambria Math"/>
                  <w:i/>
                  <w:lang w:val="en-IE" w:eastAsia="en-GB"/>
                </w:rPr>
              </m:ctrlPr>
            </m:sSubPr>
            <m:e>
              <m:r>
                <w:rPr>
                  <w:rFonts w:ascii="Cambria Math" w:hAnsi="Cambria Math"/>
                  <w:lang w:val="en-IE" w:eastAsia="en-GB"/>
                </w:rPr>
                <m:t>θ</m:t>
              </m:r>
            </m:e>
            <m:sub>
              <m:r>
                <w:rPr>
                  <w:rFonts w:ascii="Cambria Math" w:hAnsi="Cambria Math"/>
                  <w:lang w:val="en-IE" w:eastAsia="en-GB"/>
                </w:rPr>
                <m:t>i</m:t>
              </m:r>
            </m:sub>
          </m:sSub>
          <m:r>
            <w:rPr>
              <w:rFonts w:ascii="Cambria Math" w:hAnsi="Cambria Math"/>
              <w:lang w:val="en-IE" w:eastAsia="en-GB"/>
            </w:rPr>
            <m:t>=X</m:t>
          </m:r>
          <m:sSub>
            <m:sSubPr>
              <m:ctrlPr>
                <w:rPr>
                  <w:rFonts w:ascii="Cambria Math" w:hAnsi="Cambria Math"/>
                  <w:i/>
                  <w:lang w:val="en-IE" w:eastAsia="en-GB"/>
                </w:rPr>
              </m:ctrlPr>
            </m:sSubPr>
            <m:e>
              <m:r>
                <w:rPr>
                  <w:rFonts w:ascii="Cambria Math" w:hAnsi="Cambria Math"/>
                  <w:lang w:val="en-IE" w:eastAsia="en-GB"/>
                </w:rPr>
                <m:t>u</m:t>
              </m:r>
            </m:e>
            <m:sub>
              <m:r>
                <w:rPr>
                  <w:rFonts w:ascii="Cambria Math" w:hAnsi="Cambria Math"/>
                  <w:lang w:val="en-IE" w:eastAsia="en-GB"/>
                </w:rPr>
                <m:t>i</m:t>
              </m:r>
            </m:sub>
          </m:sSub>
        </m:oMath>
      </m:oMathPara>
    </w:p>
    <w:p w14:paraId="55C103D9" w14:textId="46D99ED9" w:rsidR="00904E44" w:rsidRDefault="00904E44" w:rsidP="00E63FC1">
      <w:pPr>
        <w:rPr>
          <w:rFonts w:eastAsiaTheme="minorEastAsia"/>
          <w:lang w:val="en-IE" w:eastAsia="en-GB"/>
        </w:rPr>
      </w:pPr>
      <w:r>
        <w:rPr>
          <w:rFonts w:eastAsiaTheme="minorEastAsia"/>
          <w:lang w:val="en-IE" w:eastAsia="en-GB"/>
        </w:rPr>
        <w:t>X may then be decomposed as:</w:t>
      </w:r>
    </w:p>
    <w:p w14:paraId="68BD725F" w14:textId="141079F2" w:rsidR="00904E44" w:rsidRPr="00904E44" w:rsidRDefault="00904E44" w:rsidP="00E63FC1">
      <w:pPr>
        <w:rPr>
          <w:rFonts w:eastAsiaTheme="minorEastAsia"/>
          <w:lang w:val="en-IE" w:eastAsia="en-GB"/>
        </w:rPr>
      </w:pPr>
      <m:oMathPara>
        <m:oMath>
          <m:r>
            <w:rPr>
              <w:rFonts w:ascii="Cambria Math" w:eastAsiaTheme="minorEastAsia" w:hAnsi="Cambria Math"/>
              <w:lang w:val="en-IE" w:eastAsia="en-GB"/>
            </w:rPr>
            <m:t>X=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U</m:t>
              </m:r>
            </m:e>
            <m:sup>
              <m:r>
                <w:rPr>
                  <w:rFonts w:ascii="Cambria Math" w:eastAsiaTheme="minorEastAsia" w:hAnsi="Cambria Math"/>
                  <w:lang w:val="en-IE" w:eastAsia="en-GB"/>
                </w:rPr>
                <m:t>'</m:t>
              </m:r>
            </m:sup>
          </m:sSup>
          <m:r>
            <w:rPr>
              <w:rFonts w:ascii="Cambria Math" w:eastAsiaTheme="minorEastAsia" w:hAnsi="Cambria Math"/>
              <w:lang w:val="en-IE" w:eastAsia="en-GB"/>
            </w:rPr>
            <m:t>=</m:t>
          </m:r>
          <m:nary>
            <m:naryPr>
              <m:chr m:val="∑"/>
              <m:limLoc m:val="undOvr"/>
              <m:ctrlPr>
                <w:rPr>
                  <w:rFonts w:ascii="Cambria Math" w:eastAsiaTheme="minorEastAsia" w:hAnsi="Cambria Math"/>
                  <w:i/>
                  <w:lang w:val="en-IE" w:eastAsia="en-GB"/>
                </w:rPr>
              </m:ctrlPr>
            </m:naryPr>
            <m:sub>
              <m:r>
                <w:rPr>
                  <w:rFonts w:ascii="Cambria Math" w:eastAsiaTheme="minorEastAsia" w:hAnsi="Cambria Math"/>
                  <w:lang w:val="en-IE" w:eastAsia="en-GB"/>
                </w:rPr>
                <m:t>i=1</m:t>
              </m:r>
            </m:sub>
            <m:sup>
              <m:r>
                <w:rPr>
                  <w:rFonts w:ascii="Cambria Math" w:eastAsiaTheme="minorEastAsia" w:hAnsi="Cambria Math"/>
                  <w:lang w:val="en-IE" w:eastAsia="en-GB"/>
                </w:rPr>
                <m:t>p</m:t>
              </m:r>
            </m:sup>
            <m:e>
              <m:sSub>
                <m:sSubPr>
                  <m:ctrlPr>
                    <w:rPr>
                      <w:rFonts w:ascii="Cambria Math" w:eastAsiaTheme="minorEastAsia" w:hAnsi="Cambria Math"/>
                      <w:i/>
                      <w:lang w:val="en-IE" w:eastAsia="en-GB"/>
                    </w:rPr>
                  </m:ctrlPr>
                </m:sSubPr>
                <m:e>
                  <m:r>
                    <w:rPr>
                      <w:rFonts w:ascii="Cambria Math" w:eastAsiaTheme="minorEastAsia" w:hAnsi="Cambria Math"/>
                      <w:lang w:val="en-IE" w:eastAsia="en-GB"/>
                    </w:rPr>
                    <m:t>θ</m:t>
                  </m:r>
                </m:e>
                <m:sub>
                  <m:r>
                    <w:rPr>
                      <w:rFonts w:ascii="Cambria Math" w:eastAsiaTheme="minorEastAsia" w:hAnsi="Cambria Math"/>
                      <w:lang w:val="en-IE" w:eastAsia="en-GB"/>
                    </w:rPr>
                    <m:t>i</m:t>
                  </m:r>
                </m:sub>
              </m:sSub>
              <m:sSub>
                <m:sSubPr>
                  <m:ctrlPr>
                    <w:rPr>
                      <w:rFonts w:ascii="Cambria Math" w:eastAsiaTheme="minorEastAsia" w:hAnsi="Cambria Math"/>
                      <w:i/>
                      <w:lang w:val="en-IE" w:eastAsia="en-GB"/>
                    </w:rPr>
                  </m:ctrlPr>
                </m:sSubPr>
                <m:e>
                  <m:r>
                    <w:rPr>
                      <w:rFonts w:ascii="Cambria Math" w:eastAsiaTheme="minorEastAsia" w:hAnsi="Cambria Math"/>
                      <w:lang w:val="en-IE" w:eastAsia="en-GB"/>
                    </w:rPr>
                    <m:t>u'</m:t>
                  </m:r>
                </m:e>
                <m:sub>
                  <m:r>
                    <w:rPr>
                      <w:rFonts w:ascii="Cambria Math" w:eastAsiaTheme="minorEastAsia" w:hAnsi="Cambria Math"/>
                      <w:lang w:val="en-IE" w:eastAsia="en-GB"/>
                    </w:rPr>
                    <m:t>i</m:t>
                  </m:r>
                </m:sub>
              </m:sSub>
            </m:e>
          </m:nary>
        </m:oMath>
      </m:oMathPara>
    </w:p>
    <w:p w14:paraId="68941843" w14:textId="569A1766" w:rsidR="00E63FC1" w:rsidRDefault="00904E44" w:rsidP="00E63FC1">
      <w:pPr>
        <w:rPr>
          <w:lang w:val="en-IE" w:eastAsia="en-GB"/>
        </w:rPr>
      </w:pPr>
      <w:r>
        <w:rPr>
          <w:lang w:val="en-IE" w:eastAsia="en-GB"/>
        </w:rPr>
        <w:t xml:space="preserve">T is an </w:t>
      </w:r>
      <w:r>
        <w:rPr>
          <w:i/>
          <w:lang w:val="en-IE" w:eastAsia="en-GB"/>
        </w:rPr>
        <w:t xml:space="preserve">n </w:t>
      </w:r>
      <w:r>
        <w:rPr>
          <w:lang w:val="en-IE" w:eastAsia="en-GB"/>
        </w:rPr>
        <w:t xml:space="preserve"> x </w:t>
      </w:r>
      <w:r>
        <w:rPr>
          <w:i/>
          <w:lang w:val="en-IE" w:eastAsia="en-GB"/>
        </w:rPr>
        <w:t xml:space="preserve">p </w:t>
      </w:r>
      <w:r>
        <w:rPr>
          <w:lang w:val="en-IE" w:eastAsia="en-GB"/>
        </w:rPr>
        <w:t>matrix (θ</w:t>
      </w:r>
      <w:r>
        <w:rPr>
          <w:vertAlign w:val="subscript"/>
          <w:lang w:val="en-IE" w:eastAsia="en-GB"/>
        </w:rPr>
        <w:t>1</w:t>
      </w:r>
      <w:r>
        <w:rPr>
          <w:lang w:val="en-IE" w:eastAsia="en-GB"/>
        </w:rPr>
        <w:t>, θ</w:t>
      </w:r>
      <w:r>
        <w:rPr>
          <w:vertAlign w:val="subscript"/>
          <w:lang w:val="en-IE" w:eastAsia="en-GB"/>
        </w:rPr>
        <w:t>2</w:t>
      </w:r>
      <w:r>
        <w:rPr>
          <w:lang w:val="en-IE" w:eastAsia="en-GB"/>
        </w:rPr>
        <w:t>, …, θ</w:t>
      </w:r>
      <w:r>
        <w:rPr>
          <w:vertAlign w:val="subscript"/>
          <w:lang w:val="en-IE" w:eastAsia="en-GB"/>
        </w:rPr>
        <w:t>p</w:t>
      </w:r>
      <w:r>
        <w:rPr>
          <w:lang w:val="en-IE" w:eastAsia="en-GB"/>
        </w:rPr>
        <w:t xml:space="preserve">) which gives the principal component scores for </w:t>
      </w:r>
      <w:r>
        <w:rPr>
          <w:i/>
          <w:lang w:val="en-IE" w:eastAsia="en-GB"/>
        </w:rPr>
        <w:t xml:space="preserve">n </w:t>
      </w:r>
      <w:r>
        <w:rPr>
          <w:lang w:val="en-IE" w:eastAsia="en-GB"/>
        </w:rPr>
        <w:t xml:space="preserve">observations. In practice, </w:t>
      </w:r>
      <w:r>
        <w:rPr>
          <w:i/>
          <w:lang w:val="en-IE" w:eastAsia="en-GB"/>
        </w:rPr>
        <w:t>p</w:t>
      </w:r>
      <w:r>
        <w:rPr>
          <w:lang w:val="en-IE" w:eastAsia="en-GB"/>
        </w:rPr>
        <w:t xml:space="preserve"> may be reduced to a much lower number (two or three) and the method will be sufficient to explain the variability in the data. This gives the decomposition of X as:</w:t>
      </w:r>
    </w:p>
    <w:p w14:paraId="68941843" w14:textId="569A1766" w:rsidR="00904E44" w:rsidRPr="00904E44" w:rsidRDefault="00904E44" w:rsidP="00E63FC1">
      <w:pPr>
        <w:rPr>
          <w:rFonts w:eastAsiaTheme="minorEastAsia"/>
          <w:lang w:val="en-IE" w:eastAsia="en-GB"/>
        </w:rPr>
      </w:pPr>
      <m:oMathPara>
        <m:oMath>
          <m:r>
            <w:rPr>
              <w:rFonts w:ascii="Cambria Math" w:hAnsi="Cambria Math"/>
              <w:lang w:val="en-IE" w:eastAsia="en-GB"/>
            </w:rPr>
            <m:t>X=</m:t>
          </m:r>
          <m:nary>
            <m:naryPr>
              <m:chr m:val="∑"/>
              <m:limLoc m:val="undOvr"/>
              <m:ctrlPr>
                <w:rPr>
                  <w:rFonts w:ascii="Cambria Math" w:hAnsi="Cambria Math"/>
                  <w:i/>
                  <w:lang w:val="en-IE" w:eastAsia="en-GB"/>
                </w:rPr>
              </m:ctrlPr>
            </m:naryPr>
            <m:sub>
              <m:r>
                <w:rPr>
                  <w:rFonts w:ascii="Cambria Math" w:hAnsi="Cambria Math"/>
                  <w:lang w:val="en-IE" w:eastAsia="en-GB"/>
                </w:rPr>
                <m:t>i=1</m:t>
              </m:r>
            </m:sub>
            <m:sup>
              <m:r>
                <w:rPr>
                  <w:rFonts w:ascii="Cambria Math" w:hAnsi="Cambria Math"/>
                  <w:lang w:val="en-IE" w:eastAsia="en-GB"/>
                </w:rPr>
                <m:t>a</m:t>
              </m:r>
            </m:sup>
            <m:e>
              <m:sSub>
                <m:sSubPr>
                  <m:ctrlPr>
                    <w:rPr>
                      <w:rFonts w:ascii="Cambria Math" w:hAnsi="Cambria Math"/>
                      <w:i/>
                      <w:lang w:val="en-IE" w:eastAsia="en-GB"/>
                    </w:rPr>
                  </m:ctrlPr>
                </m:sSubPr>
                <m:e>
                  <m:r>
                    <w:rPr>
                      <w:rFonts w:ascii="Cambria Math" w:hAnsi="Cambria Math"/>
                      <w:lang w:val="en-IE" w:eastAsia="en-GB"/>
                    </w:rPr>
                    <m:t>θ</m:t>
                  </m:r>
                </m:e>
                <m:sub>
                  <m:r>
                    <w:rPr>
                      <w:rFonts w:ascii="Cambria Math" w:hAnsi="Cambria Math"/>
                      <w:lang w:val="en-IE" w:eastAsia="en-GB"/>
                    </w:rPr>
                    <m:t>i</m:t>
                  </m:r>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u</m:t>
                      </m:r>
                    </m:e>
                    <m:sup>
                      <m:r>
                        <w:rPr>
                          <w:rFonts w:ascii="Cambria Math" w:hAnsi="Cambria Math"/>
                          <w:lang w:val="en-IE" w:eastAsia="en-GB"/>
                        </w:rPr>
                        <m:t>'</m:t>
                      </m:r>
                    </m:sup>
                  </m:sSup>
                </m:e>
                <m:sub>
                  <m:r>
                    <w:rPr>
                      <w:rFonts w:ascii="Cambria Math" w:hAnsi="Cambria Math"/>
                      <w:lang w:val="en-IE" w:eastAsia="en-GB"/>
                    </w:rPr>
                    <m:t>i</m:t>
                  </m:r>
                </m:sub>
              </m:sSub>
            </m:e>
          </m:nary>
          <m:r>
            <w:rPr>
              <w:rFonts w:ascii="Cambria Math" w:hAnsi="Cambria Math"/>
              <w:lang w:val="en-IE" w:eastAsia="en-GB"/>
            </w:rPr>
            <m:t>+E</m:t>
          </m:r>
        </m:oMath>
      </m:oMathPara>
    </w:p>
    <w:p w14:paraId="30B52273" w14:textId="2FF758B1" w:rsidR="00904E44" w:rsidRDefault="00904E44" w:rsidP="00E63FC1">
      <w:pPr>
        <w:rPr>
          <w:rFonts w:eastAsiaTheme="minorEastAsia"/>
          <w:lang w:val="en-IE" w:eastAsia="en-GB"/>
        </w:rPr>
      </w:pPr>
      <w:r>
        <w:rPr>
          <w:rFonts w:eastAsiaTheme="minorEastAsia"/>
          <w:lang w:val="en-IE" w:eastAsia="en-GB"/>
        </w:rPr>
        <w:t>Where E is a residual term.</w:t>
      </w:r>
    </w:p>
    <w:p w14:paraId="3F1239A5" w14:textId="0B37FBA5" w:rsidR="00904E44" w:rsidRDefault="00904E44" w:rsidP="00E63FC1">
      <w:pPr>
        <w:rPr>
          <w:rFonts w:eastAsiaTheme="minorEastAsia"/>
          <w:lang w:val="en-IE" w:eastAsia="en-GB"/>
        </w:rPr>
      </w:pPr>
      <w:r>
        <w:rPr>
          <w:rFonts w:eastAsiaTheme="minorEastAsia"/>
          <w:lang w:val="en-IE" w:eastAsia="en-GB"/>
        </w:rPr>
        <w:t>PCA is a useful method for finding the factors in a dataset which describe significant trends and reduces the number of variables for analysis to a more manageable figure.</w:t>
      </w:r>
    </w:p>
    <w:p w14:paraId="7DBD91C6" w14:textId="2FBB7887" w:rsidR="00904E44" w:rsidRDefault="00904E44" w:rsidP="00904E44">
      <w:pPr>
        <w:pStyle w:val="Heading4"/>
        <w:rPr>
          <w:rFonts w:eastAsiaTheme="minorEastAsia"/>
          <w:lang w:val="en-IE" w:eastAsia="en-GB"/>
        </w:rPr>
      </w:pPr>
      <w:r>
        <w:rPr>
          <w:rFonts w:eastAsiaTheme="minorEastAsia"/>
          <w:lang w:val="en-IE" w:eastAsia="en-GB"/>
        </w:rPr>
        <w:t>Clustering</w:t>
      </w:r>
    </w:p>
    <w:p w14:paraId="08F164FA" w14:textId="5E93FA8F" w:rsidR="00904E44" w:rsidRDefault="00904E44" w:rsidP="00904E44">
      <w:pPr>
        <w:rPr>
          <w:lang w:val="en-IE" w:eastAsia="en-GB"/>
        </w:rPr>
      </w:pPr>
      <w:r>
        <w:rPr>
          <w:lang w:val="en-IE" w:eastAsia="en-GB"/>
        </w:rPr>
        <w:t>Clustering is a method of grouping unlabelled data in a manner in which data points within a group are more similar to each other than to data points in other groups. One of the most popular methods of clustering is the K-means algorithm.</w:t>
      </w:r>
    </w:p>
    <w:p w14:paraId="32CE1BB5" w14:textId="77777777" w:rsidR="009467C3" w:rsidRDefault="00904E44" w:rsidP="00904E44">
      <w:pPr>
        <w:rPr>
          <w:lang w:val="en-IE" w:eastAsia="en-GB"/>
        </w:rPr>
      </w:pPr>
      <w:r>
        <w:rPr>
          <w:lang w:val="en-IE" w:eastAsia="en-GB"/>
        </w:rPr>
        <w:t>With the K-means algorithm, the number of clusters is pre-determined</w:t>
      </w:r>
      <w:r w:rsidR="009467C3">
        <w:rPr>
          <w:lang w:val="en-IE" w:eastAsia="en-GB"/>
        </w:rPr>
        <w:t>. An iterative process is undergone where data points are assigned to the cluster with the nearest mean. The cluster means are then updated to be the centroids of the observations in the new clusters.</w:t>
      </w:r>
    </w:p>
    <w:p w14:paraId="70596893" w14:textId="77777777" w:rsidR="009467C3" w:rsidRDefault="009467C3" w:rsidP="00904E44">
      <w:pPr>
        <w:rPr>
          <w:lang w:val="en-IE" w:eastAsia="en-GB"/>
        </w:rPr>
      </w:pPr>
      <w:r>
        <w:rPr>
          <w:lang w:val="en-IE" w:eastAsia="en-GB"/>
        </w:rPr>
        <w:lastRenderedPageBreak/>
        <w:t>Clustering can be a useful technique for determining the loading stage of an air compressor. In the course of this review, k-means clustering was used to group compressor power consumption. It was found that using 4-means clustering effectively determined the mean compressor power consumption for the categories of no-load, unloaded, minimal loading and average loading.</w:t>
      </w:r>
    </w:p>
    <w:p w14:paraId="04657DE2" w14:textId="77777777" w:rsidR="009467C3" w:rsidRDefault="009467C3" w:rsidP="009467C3">
      <w:pPr>
        <w:pStyle w:val="Heading4"/>
        <w:rPr>
          <w:lang w:val="en-IE" w:eastAsia="en-GB"/>
        </w:rPr>
      </w:pPr>
      <w:r>
        <w:rPr>
          <w:lang w:val="en-IE" w:eastAsia="en-GB"/>
        </w:rPr>
        <w:t>Regression Modelling</w:t>
      </w:r>
    </w:p>
    <w:p w14:paraId="24F29DDF" w14:textId="77777777" w:rsidR="00A43AC5" w:rsidRDefault="009467C3" w:rsidP="009467C3">
      <w:pPr>
        <w:rPr>
          <w:lang w:val="en-IE" w:eastAsia="en-GB"/>
        </w:rPr>
      </w:pPr>
      <w:r>
        <w:rPr>
          <w:lang w:val="en-IE" w:eastAsia="en-GB"/>
        </w:rPr>
        <w:t>Regression modelling is a basic technique intended to predict one variable from one or more other variables.</w:t>
      </w:r>
      <w:r w:rsidR="00A43AC5">
        <w:rPr>
          <w:lang w:val="en-IE" w:eastAsia="en-GB"/>
        </w:rPr>
        <w:t xml:space="preserve"> In cases where one variable is highly dependent on others it can be a powerful tool for prediction of variables. For example, an air compressor would be expected to have a strong relationship between compressed air flowrate and power consumption. This could be used as a simple benchmark for power consumption given flowrate, allowing flagging of excessive or insufficient power consumption.</w:t>
      </w:r>
    </w:p>
    <w:p w14:paraId="509FB263" w14:textId="77777777" w:rsidR="00CF613B" w:rsidRDefault="00CF613B" w:rsidP="00CF613B">
      <w:pPr>
        <w:pStyle w:val="Heading4"/>
        <w:rPr>
          <w:lang w:val="en-IE" w:eastAsia="en-GB"/>
        </w:rPr>
      </w:pPr>
      <w:r>
        <w:rPr>
          <w:lang w:val="en-IE" w:eastAsia="en-GB"/>
        </w:rPr>
        <w:t>Artificial Neural Networks (ANNs)</w:t>
      </w:r>
    </w:p>
    <w:p w14:paraId="198B4F51" w14:textId="77777777" w:rsidR="00CF613B" w:rsidRPr="001530ED" w:rsidRDefault="00CF613B" w:rsidP="00CF613B">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perceptrons.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Pr="00F82748">
        <w:rPr>
          <w:b/>
        </w:rPr>
        <w:t xml:space="preserve">Figure </w:t>
      </w:r>
      <w:r w:rsidRPr="00F82748">
        <w:rPr>
          <w:b/>
          <w:noProof/>
        </w:rPr>
        <w:t>9</w:t>
      </w:r>
      <w:r w:rsidRPr="001530ED">
        <w:rPr>
          <w:b/>
          <w:lang w:val="en-IE" w:eastAsia="en-GB"/>
        </w:rPr>
        <w:fldChar w:fldCharType="end"/>
      </w:r>
      <w:r>
        <w:rPr>
          <w:b/>
          <w:lang w:val="en-IE" w:eastAsia="en-GB"/>
        </w:rPr>
        <w:t xml:space="preserve"> </w:t>
      </w:r>
      <w:r>
        <w:rPr>
          <w:lang w:val="en-IE" w:eastAsia="en-GB"/>
        </w:rPr>
        <w:t>depicts a typical perceptron’s information flow.</w:t>
      </w:r>
    </w:p>
    <w:p w14:paraId="106E979E" w14:textId="77777777" w:rsidR="00CF613B" w:rsidRDefault="00CF613B" w:rsidP="00CF613B">
      <w:pPr>
        <w:keepNext/>
        <w:jc w:val="center"/>
      </w:pPr>
      <w:r>
        <w:rPr>
          <w:noProof/>
          <w:lang w:eastAsia="en-GB"/>
        </w:rPr>
        <w:drawing>
          <wp:inline distT="0" distB="0" distL="0" distR="0" wp14:anchorId="4B828C12" wp14:editId="6A446348">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7DBB3CEB" w14:textId="77777777" w:rsidR="00CF613B" w:rsidRDefault="00CF613B" w:rsidP="00CF613B">
      <w:pPr>
        <w:pStyle w:val="Caption"/>
        <w:jc w:val="center"/>
      </w:pPr>
      <w:bookmarkStart w:id="20" w:name="_Ref426556704"/>
      <w:r>
        <w:t xml:space="preserve">Figure </w:t>
      </w:r>
      <w:r>
        <w:fldChar w:fldCharType="begin"/>
      </w:r>
      <w:r>
        <w:instrText xml:space="preserve"> SEQ Figure \* ARABIC </w:instrText>
      </w:r>
      <w:r>
        <w:fldChar w:fldCharType="separate"/>
      </w:r>
      <w:r>
        <w:rPr>
          <w:noProof/>
        </w:rPr>
        <w:t>9</w:t>
      </w:r>
      <w:r>
        <w:rPr>
          <w:noProof/>
        </w:rPr>
        <w:fldChar w:fldCharType="end"/>
      </w:r>
      <w:bookmarkEnd w:id="20"/>
      <w:r>
        <w:t>: Perceptron Overview</w:t>
      </w:r>
    </w:p>
    <w:p w14:paraId="131D103D" w14:textId="77777777" w:rsidR="00CF613B" w:rsidRDefault="00CF613B" w:rsidP="00CF613B">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Pr="00F82748">
        <w:rPr>
          <w:b/>
        </w:rPr>
        <w:t xml:space="preserve">Figure </w:t>
      </w:r>
      <w:r w:rsidRPr="00F82748">
        <w:rPr>
          <w:b/>
          <w:noProof/>
        </w:rPr>
        <w:t>9</w:t>
      </w:r>
      <w:r w:rsidRPr="001530ED">
        <w:rPr>
          <w:b/>
          <w:lang w:val="en-IE" w:eastAsia="en-GB"/>
        </w:rPr>
        <w:fldChar w:fldCharType="end"/>
      </w:r>
      <w:r>
        <w:rPr>
          <w:lang w:val="en-IE" w:eastAsia="en-GB"/>
        </w:rPr>
        <w:t xml:space="preserve">, a perceptron takes many weighted inputs, adds them together and passes the total to an activation function. The activation function then outputs a useful value depending on the sum of weighted inputs passed to it. In </w:t>
      </w: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Pr="00F82748">
        <w:rPr>
          <w:b/>
        </w:rPr>
        <w:t xml:space="preserve">Figure </w:t>
      </w:r>
      <w:r w:rsidRPr="00F82748">
        <w:rPr>
          <w:b/>
          <w:noProof/>
        </w:rPr>
        <w:t>9</w:t>
      </w:r>
      <w:r w:rsidRPr="00462FCC">
        <w:rPr>
          <w:b/>
          <w:lang w:val="en-IE" w:eastAsia="en-GB"/>
        </w:rPr>
        <w:fldChar w:fldCharType="end"/>
      </w:r>
      <w:r>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5D04BA37" w14:textId="77777777" w:rsidR="00CF613B" w:rsidRPr="00462FCC" w:rsidRDefault="00CF613B" w:rsidP="00CF613B">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Pr="00F82748">
        <w:rPr>
          <w:b/>
        </w:rPr>
        <w:t xml:space="preserve">Figure </w:t>
      </w:r>
      <w:r w:rsidRPr="00F82748">
        <w:rPr>
          <w:b/>
          <w:noProof/>
        </w:rPr>
        <w:t>9</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perceptrons.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Pr="00F82748">
        <w:rPr>
          <w:b/>
        </w:rPr>
        <w:t xml:space="preserve">Figure </w:t>
      </w:r>
      <w:r w:rsidRPr="00F82748">
        <w:rPr>
          <w:b/>
          <w:noProof/>
        </w:rPr>
        <w:t>10</w:t>
      </w:r>
      <w:r w:rsidRPr="00462FCC">
        <w:rPr>
          <w:b/>
          <w:lang w:val="en-IE" w:eastAsia="en-GB"/>
        </w:rPr>
        <w:fldChar w:fldCharType="end"/>
      </w:r>
      <w:r>
        <w:rPr>
          <w:b/>
          <w:lang w:val="en-IE" w:eastAsia="en-GB"/>
        </w:rPr>
        <w:t xml:space="preserve"> </w:t>
      </w:r>
      <w:r>
        <w:rPr>
          <w:lang w:val="en-IE" w:eastAsia="en-GB"/>
        </w:rPr>
        <w:t xml:space="preserve">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w:t>
      </w:r>
      <w:r>
        <w:rPr>
          <w:lang w:val="en-IE" w:eastAsia="en-GB"/>
        </w:rPr>
        <w:lastRenderedPageBreak/>
        <w:t>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 Through the use of a training period, the correct weights may be assigned to the neurons in a network to accurately predict the outputs of a compressor system for a range of inputs.</w:t>
      </w:r>
    </w:p>
    <w:p w14:paraId="1968C9D1" w14:textId="77777777" w:rsidR="00CF613B" w:rsidRDefault="00CF613B" w:rsidP="00CF613B">
      <w:pPr>
        <w:keepNext/>
        <w:jc w:val="center"/>
      </w:pPr>
      <w:r>
        <w:rPr>
          <w:noProof/>
          <w:lang w:eastAsia="en-GB"/>
        </w:rPr>
        <w:drawing>
          <wp:inline distT="0" distB="0" distL="0" distR="0" wp14:anchorId="5CA1ABB4" wp14:editId="4144FD78">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641317BD" w14:textId="77777777" w:rsidR="00CF613B" w:rsidRPr="00462FCC" w:rsidRDefault="00CF613B" w:rsidP="00CF613B">
      <w:pPr>
        <w:pStyle w:val="Caption"/>
        <w:jc w:val="center"/>
        <w:rPr>
          <w:lang w:val="en-IE" w:eastAsia="en-GB"/>
        </w:rPr>
      </w:pPr>
      <w:bookmarkStart w:id="21" w:name="_Ref426557112"/>
      <w:r>
        <w:t xml:space="preserve">Figure </w:t>
      </w:r>
      <w:r>
        <w:fldChar w:fldCharType="begin"/>
      </w:r>
      <w:r>
        <w:instrText xml:space="preserve"> SEQ Figure \* ARABIC </w:instrText>
      </w:r>
      <w:r>
        <w:fldChar w:fldCharType="separate"/>
      </w:r>
      <w:r>
        <w:rPr>
          <w:noProof/>
        </w:rPr>
        <w:t>10</w:t>
      </w:r>
      <w:r>
        <w:rPr>
          <w:noProof/>
        </w:rPr>
        <w:fldChar w:fldCharType="end"/>
      </w:r>
      <w:bookmarkEnd w:id="21"/>
      <w:r>
        <w:t>: Typical Artifical Neural Network (ANN)</w:t>
      </w:r>
    </w:p>
    <w:p w14:paraId="7E38490B" w14:textId="65467D93" w:rsidR="00903DAD" w:rsidRDefault="00CF613B" w:rsidP="00903DAD">
      <w:pPr>
        <w:pStyle w:val="Heading3"/>
        <w:rPr>
          <w:lang w:val="en-IE" w:eastAsia="en-GB"/>
        </w:rPr>
      </w:pPr>
      <w:r>
        <w:rPr>
          <w:lang w:val="en-IE" w:eastAsia="en-GB"/>
        </w:rPr>
        <w:t xml:space="preserve">Case Study: </w:t>
      </w:r>
      <w:r w:rsidR="00A43AC5">
        <w:rPr>
          <w:lang w:val="en-IE" w:eastAsia="en-GB"/>
        </w:rPr>
        <w:t>Regression Model Based Optimisation of a Network of Parallel Compressors</w:t>
      </w:r>
    </w:p>
    <w:p w14:paraId="276FB672" w14:textId="7BE2733A" w:rsidR="008D588C" w:rsidRDefault="008D588C">
      <w:pPr>
        <w:jc w:val="left"/>
        <w:rPr>
          <w:lang w:val="en-IE" w:eastAsia="en-GB"/>
        </w:rPr>
      </w:pPr>
      <w:r>
        <w:rPr>
          <w:lang w:val="en-IE" w:eastAsia="en-GB"/>
        </w:rPr>
        <w:fldChar w:fldCharType="begin" w:fldLock="1"/>
      </w:r>
      <w:r w:rsidR="00CF613B">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00815657" w:rsidRPr="00815657">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By taking these variables as inputs to the black-box model, the electrical power drawn by the compressor, P</w:t>
      </w:r>
      <w:r>
        <w:rPr>
          <w:vertAlign w:val="subscript"/>
          <w:lang w:val="en-IE" w:eastAsia="en-GB"/>
        </w:rPr>
        <w:t>el</w:t>
      </w:r>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t xml:space="preserve">The black-box model developed took the form of a polynomial regression model, given in </w:t>
      </w:r>
    </w:p>
    <w:p w14:paraId="706DB976" w14:textId="46CDBA39" w:rsidR="008D588C" w:rsidRPr="00904A7D" w:rsidRDefault="00F82748"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lastRenderedPageBreak/>
        <w:t>Where y*</w:t>
      </w:r>
      <w:r>
        <w:rPr>
          <w:rFonts w:eastAsiaTheme="minorEastAsia"/>
          <w:vertAlign w:val="subscript"/>
          <w:lang w:val="en-IE" w:eastAsia="en-GB"/>
        </w:rPr>
        <w:t>(i,t)</w:t>
      </w:r>
      <w:r>
        <w:rPr>
          <w:rFonts w:eastAsiaTheme="minorEastAsia"/>
          <w:lang w:val="en-IE" w:eastAsia="en-GB"/>
        </w:rPr>
        <w:t xml:space="preserve"> = y</w:t>
      </w:r>
      <w:r>
        <w:rPr>
          <w:rFonts w:eastAsiaTheme="minorEastAsia"/>
          <w:vertAlign w:val="subscript"/>
          <w:lang w:val="en-IE" w:eastAsia="en-GB"/>
        </w:rPr>
        <w:t xml:space="preserve">(i,t) </w:t>
      </w:r>
      <w:r>
        <w:rPr>
          <w:rFonts w:eastAsiaTheme="minorEastAsia"/>
          <w:lang w:val="en-IE" w:eastAsia="en-GB"/>
        </w:rPr>
        <w:t>/ y</w:t>
      </w:r>
      <w:r>
        <w:rPr>
          <w:rFonts w:eastAsiaTheme="minorEastAsia"/>
          <w:vertAlign w:val="superscript"/>
          <w:lang w:val="en-IE" w:eastAsia="en-GB"/>
        </w:rPr>
        <w:t>max</w:t>
      </w:r>
      <w:r>
        <w:rPr>
          <w:rFonts w:eastAsiaTheme="minorEastAsia"/>
          <w:vertAlign w:val="subscript"/>
          <w:lang w:val="en-IE" w:eastAsia="en-GB"/>
        </w:rPr>
        <w:t xml:space="preserve">i ; </w:t>
      </w:r>
      <w:r>
        <w:rPr>
          <w:rFonts w:eastAsiaTheme="minorEastAsia"/>
          <w:lang w:val="en-IE" w:eastAsia="en-GB"/>
        </w:rPr>
        <w:t>x</w:t>
      </w:r>
      <w:r>
        <w:rPr>
          <w:rFonts w:eastAsiaTheme="minorEastAsia"/>
          <w:vertAlign w:val="subscript"/>
          <w:lang w:val="en-IE" w:eastAsia="en-GB"/>
        </w:rPr>
        <w:t>(i,j,t)</w:t>
      </w:r>
      <w:r>
        <w:rPr>
          <w:rFonts w:eastAsiaTheme="minorEastAsia"/>
          <w:lang w:val="en-IE" w:eastAsia="en-GB"/>
        </w:rPr>
        <w:t xml:space="preserve"> = x*</w:t>
      </w:r>
      <w:r>
        <w:rPr>
          <w:rFonts w:eastAsiaTheme="minorEastAsia"/>
          <w:vertAlign w:val="subscript"/>
          <w:lang w:val="en-IE" w:eastAsia="en-GB"/>
        </w:rPr>
        <w:t>(i,j,t) / x</w:t>
      </w:r>
      <w:r>
        <w:rPr>
          <w:rFonts w:eastAsiaTheme="minorEastAsia"/>
          <w:vertAlign w:val="superscript"/>
          <w:lang w:val="en-IE" w:eastAsia="en-GB"/>
        </w:rPr>
        <w:t>max</w:t>
      </w:r>
      <w:r>
        <w:rPr>
          <w:rFonts w:eastAsiaTheme="minorEastAsia"/>
          <w:vertAlign w:val="subscript"/>
          <w:lang w:val="en-IE" w:eastAsia="en-GB"/>
        </w:rPr>
        <w:t xml:space="preserve">(i,j)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i,t)</w:t>
      </w:r>
      <w:r w:rsidR="00190204">
        <w:rPr>
          <w:rFonts w:eastAsiaTheme="minorEastAsia"/>
          <w:lang w:val="en-IE" w:eastAsia="en-GB"/>
        </w:rPr>
        <w:t xml:space="preserve"> = P</w:t>
      </w:r>
      <w:r w:rsidR="00190204">
        <w:rPr>
          <w:rFonts w:eastAsiaTheme="minorEastAsia"/>
          <w:vertAlign w:val="subscript"/>
          <w:lang w:val="en-IE" w:eastAsia="en-GB"/>
        </w:rPr>
        <w:t>el(i,t)</w:t>
      </w:r>
      <w:r w:rsidR="00190204">
        <w:rPr>
          <w:rFonts w:eastAsiaTheme="minorEastAsia"/>
          <w:lang w:val="en-IE" w:eastAsia="en-GB"/>
        </w:rPr>
        <w:t>.</w:t>
      </w:r>
      <w:r>
        <w:rPr>
          <w:rFonts w:eastAsiaTheme="minorEastAsia"/>
          <w:lang w:val="en-IE" w:eastAsia="en-GB"/>
        </w:rPr>
        <w:t xml:space="preserve"> The parameters b</w:t>
      </w:r>
      <w:r>
        <w:rPr>
          <w:rFonts w:eastAsiaTheme="minorEastAsia"/>
          <w:vertAlign w:val="subscript"/>
          <w:lang w:val="en-IE" w:eastAsia="en-GB"/>
        </w:rPr>
        <w:t>m</w:t>
      </w:r>
      <w:r>
        <w:rPr>
          <w:rFonts w:eastAsiaTheme="minorEastAsia"/>
          <w:lang w:val="en-IE" w:eastAsia="en-GB"/>
        </w:rPr>
        <w:t>, m = 1,….,12 are calculated using regression methods.</w:t>
      </w:r>
      <w:r w:rsidR="00190204">
        <w:rPr>
          <w:rFonts w:eastAsiaTheme="minorEastAsia"/>
          <w:lang w:val="en-IE" w:eastAsia="en-GB"/>
        </w:rPr>
        <w:t xml:space="preserve"> </w:t>
      </w:r>
    </w:p>
    <w:p w14:paraId="14FFDC00" w14:textId="6B2037A1"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CF613B">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00815657" w:rsidRPr="00815657">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F82748" w:rsidRPr="00F82748">
        <w:rPr>
          <w:b/>
        </w:rPr>
        <w:t xml:space="preserve">Figure </w:t>
      </w:r>
      <w:r w:rsidR="00F82748" w:rsidRPr="00F82748">
        <w:rPr>
          <w:b/>
          <w:noProof/>
        </w:rPr>
        <w:t>7</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F82748" w:rsidRPr="00F82748">
        <w:rPr>
          <w:b/>
        </w:rPr>
        <w:t xml:space="preserve">Figure </w:t>
      </w:r>
      <w:r w:rsidR="00F82748" w:rsidRPr="00F82748">
        <w:rPr>
          <w:b/>
          <w:noProof/>
        </w:rPr>
        <w:t>8</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6C2E27C" w:rsidR="00904A7D" w:rsidRDefault="009448F6" w:rsidP="009448F6">
      <w:pPr>
        <w:pStyle w:val="Caption"/>
        <w:jc w:val="center"/>
      </w:pPr>
      <w:bookmarkStart w:id="22" w:name="_Ref426548201"/>
      <w:r>
        <w:t xml:space="preserve">Figure </w:t>
      </w:r>
      <w:fldSimple w:instr=" SEQ Figure \* ARABIC ">
        <w:r w:rsidR="00F82748">
          <w:rPr>
            <w:noProof/>
          </w:rPr>
          <w:t>7</w:t>
        </w:r>
      </w:fldSimple>
      <w:bookmarkEnd w:id="22"/>
      <w:r>
        <w:t xml:space="preserve">: Black-box model for Power prediction </w:t>
      </w:r>
      <w:r>
        <w:fldChar w:fldCharType="begin" w:fldLock="1"/>
      </w:r>
      <w:r w:rsidR="00CF613B">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00815657" w:rsidRPr="00815657">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4CAF3245" w:rsidR="009448F6" w:rsidRDefault="009448F6" w:rsidP="009448F6">
      <w:pPr>
        <w:pStyle w:val="Caption"/>
        <w:jc w:val="center"/>
      </w:pPr>
      <w:bookmarkStart w:id="23" w:name="_Ref426548202"/>
      <w:r>
        <w:t xml:space="preserve">Figure </w:t>
      </w:r>
      <w:fldSimple w:instr=" SEQ Figure \* ARABIC ">
        <w:r w:rsidR="00F82748">
          <w:rPr>
            <w:noProof/>
          </w:rPr>
          <w:t>8</w:t>
        </w:r>
      </w:fldSimple>
      <w:bookmarkEnd w:id="23"/>
      <w:r>
        <w:t xml:space="preserve">: Alternative black-box model for Power prediction </w:t>
      </w:r>
      <w:r>
        <w:fldChar w:fldCharType="begin" w:fldLock="1"/>
      </w:r>
      <w:r w:rsidR="00CF613B">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00815657" w:rsidRPr="00815657">
        <w:rPr>
          <w:i w:val="0"/>
          <w:noProof/>
        </w:rPr>
        <w:t>(Xenos et al. 2014)</w:t>
      </w:r>
      <w:r>
        <w:fldChar w:fldCharType="end"/>
      </w:r>
    </w:p>
    <w:p w14:paraId="716E124A" w14:textId="76951503" w:rsidR="00F0669F" w:rsidRDefault="00F0669F" w:rsidP="00F0669F">
      <w:r>
        <w:t>By obtaining a mathematical model for the power drawn by the compressors in the compressor station (which are configured in parallel), the authors then attempted to optimise the plant’s operation in terms of electrical power draw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F82748"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7F8F71BE" w:rsidR="000F580A" w:rsidRDefault="007F1362" w:rsidP="00F0669F">
      <w:pPr>
        <w:rPr>
          <w:rFonts w:eastAsiaTheme="minorEastAsia"/>
        </w:rPr>
      </w:pPr>
      <w:r>
        <w:rPr>
          <w:rFonts w:eastAsiaTheme="minorEastAsia"/>
        </w:rPr>
        <w:lastRenderedPageBreak/>
        <w:t>This equation was s</w:t>
      </w:r>
      <w:r w:rsidR="000F580A">
        <w:rPr>
          <w:rFonts w:eastAsiaTheme="minorEastAsia"/>
        </w:rPr>
        <w:t>ubject to the following con</w:t>
      </w:r>
      <w:r w:rsidR="00B23F88">
        <w:rPr>
          <w:rFonts w:eastAsiaTheme="minorEastAsia"/>
        </w:rPr>
        <w:t>s</w:t>
      </w:r>
      <w:r w:rsidR="000F580A">
        <w:rPr>
          <w:rFonts w:eastAsiaTheme="minorEastAsia"/>
        </w:rPr>
        <w:t>traints,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optimisation approach was carried out by the authors in Matlab.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61D07FCC" w14:textId="31B0ED39" w:rsidR="006A5C8E" w:rsidRDefault="00CF613B" w:rsidP="006A5C8E">
      <w:pPr>
        <w:pStyle w:val="Heading3"/>
        <w:rPr>
          <w:lang w:val="en-IE" w:eastAsia="en-GB"/>
        </w:rPr>
      </w:pPr>
      <w:r>
        <w:rPr>
          <w:lang w:val="en-IE" w:eastAsia="en-GB"/>
        </w:rPr>
        <w:t>Compressor Performance Characteristic Map Generation Using Neural Networks</w:t>
      </w:r>
    </w:p>
    <w:p w14:paraId="5C659C37" w14:textId="527E422C" w:rsidR="001336EE" w:rsidRDefault="00CF613B" w:rsidP="001336EE">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 "properties" : { "noteIndex" : 0 }, "schema" : "https://github.com/citation-style-language/schema/raw/master/csl-citation.json" }</w:instrText>
      </w:r>
      <w:r>
        <w:rPr>
          <w:lang w:val="en-IE" w:eastAsia="en-GB"/>
        </w:rPr>
        <w:fldChar w:fldCharType="separate"/>
      </w:r>
      <w:r w:rsidRPr="00CF613B">
        <w:rPr>
          <w:noProof/>
          <w:lang w:val="en-IE" w:eastAsia="en-GB"/>
        </w:rPr>
        <w:t>(Ghorbanian &amp; Gholamrezaei 2009)</w:t>
      </w:r>
      <w:r>
        <w:rPr>
          <w:lang w:val="en-IE" w:eastAsia="en-GB"/>
        </w:rPr>
        <w:fldChar w:fldCharType="end"/>
      </w:r>
      <w:r>
        <w:rPr>
          <w:lang w:val="en-IE" w:eastAsia="en-GB"/>
        </w:rPr>
        <w:t xml:space="preserve"> presented a paper where</w:t>
      </w:r>
      <w:r w:rsidR="001336EE">
        <w:rPr>
          <w:lang w:val="en-IE" w:eastAsia="en-GB"/>
        </w:rPr>
        <w:t xml:space="preserve">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In this paper the multilayer perceptron network involved two hidden layers, which could generate the compressor performance characteristic map when given the corrected massflow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say </w:t>
      </w:r>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xml:space="preserve">. This ensures that the </w:t>
      </w:r>
      <w:r w:rsidR="00252B04">
        <w:rPr>
          <w:rFonts w:eastAsiaTheme="minorEastAsia"/>
          <w:lang w:val="en-IE" w:eastAsia="en-GB"/>
        </w:rPr>
        <w:lastRenderedPageBreak/>
        <w:t>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0CDA3A74"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sidR="00CF613B">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00815657" w:rsidRPr="00815657">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708D77A5"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w:t>
      </w:r>
      <w:r w:rsidR="00CF613B">
        <w:rPr>
          <w:lang w:val="en-IE" w:eastAsia="en-GB"/>
        </w:rPr>
        <w:t>qualitative model based and process history based methods</w:t>
      </w:r>
      <w:r w:rsidR="000B7842">
        <w:rPr>
          <w:lang w:val="en-IE" w:eastAsia="en-GB"/>
        </w:rPr>
        <w:t xml:space="preserve">. In particular, the data-driven regression model approach taken by </w:t>
      </w:r>
      <w:r w:rsidR="000B7842">
        <w:rPr>
          <w:lang w:val="en-IE" w:eastAsia="en-GB"/>
        </w:rPr>
        <w:fldChar w:fldCharType="begin" w:fldLock="1"/>
      </w:r>
      <w:r w:rsidR="00CF613B">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815657" w:rsidRPr="00815657">
        <w:rPr>
          <w:noProof/>
          <w:lang w:val="en-IE" w:eastAsia="en-GB"/>
        </w:rPr>
        <w:t>(Xenos et al. 2015)</w:t>
      </w:r>
      <w:r w:rsidR="000B7842">
        <w:rPr>
          <w:lang w:val="en-IE" w:eastAsia="en-GB"/>
        </w:rPr>
        <w:fldChar w:fldCharType="end"/>
      </w:r>
      <w:r w:rsidR="00CF613B">
        <w:rPr>
          <w:lang w:val="en-IE" w:eastAsia="en-GB"/>
        </w:rPr>
        <w:t xml:space="preserve"> and </w:t>
      </w:r>
      <w:r w:rsidR="000B7842">
        <w:rPr>
          <w:lang w:val="en-IE" w:eastAsia="en-GB"/>
        </w:rPr>
        <w:t xml:space="preserve">the ANN approach taken by </w:t>
      </w:r>
      <w:r w:rsidR="000B7842">
        <w:rPr>
          <w:lang w:val="en-IE" w:eastAsia="en-GB"/>
        </w:rPr>
        <w:fldChar w:fldCharType="begin" w:fldLock="1"/>
      </w:r>
      <w:r w:rsidR="00CF613B">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815657" w:rsidRPr="00815657">
        <w:rPr>
          <w:noProof/>
          <w:lang w:val="en-IE" w:eastAsia="en-GB"/>
        </w:rPr>
        <w:t>(Ghorbanian &amp; Gholamrezaei 2009)</w:t>
      </w:r>
      <w:r w:rsidR="000B7842">
        <w:rPr>
          <w:lang w:val="en-IE" w:eastAsia="en-GB"/>
        </w:rPr>
        <w:fldChar w:fldCharType="end"/>
      </w:r>
      <w:r w:rsidR="000B7842">
        <w:rPr>
          <w:lang w:val="en-IE" w:eastAsia="en-GB"/>
        </w:rPr>
        <w:t xml:space="preserve"> </w:t>
      </w:r>
      <w:r w:rsidR="00CF613B">
        <w:rPr>
          <w:lang w:val="en-IE" w:eastAsia="en-GB"/>
        </w:rPr>
        <w:t>stand ou</w:t>
      </w:r>
      <w:r w:rsidR="000B7842">
        <w:rPr>
          <w:lang w:val="en-IE" w:eastAsia="en-GB"/>
        </w:rPr>
        <w:t xml:space="preserve">t as the state of the art for compressor optimisation and fault diagnosis. </w:t>
      </w:r>
      <w:r w:rsidR="00CF613B">
        <w:rPr>
          <w:lang w:val="en-IE" w:eastAsia="en-GB"/>
        </w:rPr>
        <w:t xml:space="preserve">Clustering appears to have potential for categorisation of a compressor’s operating point. </w:t>
      </w:r>
      <w:r w:rsidR="000B7842">
        <w:rPr>
          <w:lang w:val="en-IE" w:eastAsia="en-GB"/>
        </w:rPr>
        <w:t>It is the intention of the author to explore these methods with a test data set from an operational compressed air station serving a small-scale pharmaceutical facility.</w:t>
      </w:r>
    </w:p>
    <w:p w14:paraId="0AA8687A" w14:textId="77777777" w:rsidR="000C0967" w:rsidRDefault="000C0967">
      <w:pPr>
        <w:jc w:val="left"/>
        <w:rPr>
          <w:rFonts w:eastAsiaTheme="majorEastAsia" w:cstheme="majorBidi"/>
          <w:color w:val="2E74B5" w:themeColor="accent1" w:themeShade="BF"/>
          <w:sz w:val="32"/>
          <w:szCs w:val="32"/>
          <w:lang w:val="en-IE" w:eastAsia="en-GB"/>
        </w:rPr>
      </w:pPr>
      <w:bookmarkStart w:id="24" w:name="_GoBack"/>
      <w:bookmarkEnd w:id="24"/>
      <w:r>
        <w:rPr>
          <w:lang w:val="en-IE" w:eastAsia="en-GB"/>
        </w:rPr>
        <w:br w:type="page"/>
      </w:r>
    </w:p>
    <w:p w14:paraId="345CA864" w14:textId="2921A44A" w:rsidR="004845A8" w:rsidRDefault="004845A8" w:rsidP="004845A8">
      <w:pPr>
        <w:pStyle w:val="Heading1"/>
        <w:rPr>
          <w:lang w:val="en-IE" w:eastAsia="en-GB"/>
        </w:rPr>
      </w:pPr>
      <w:r>
        <w:rPr>
          <w:lang w:val="en-IE" w:eastAsia="en-GB"/>
        </w:rPr>
        <w:lastRenderedPageBreak/>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Multi Layer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t>References</w:t>
      </w:r>
    </w:p>
    <w:p w14:paraId="5500DB2E" w14:textId="6912055A" w:rsidR="00CF613B" w:rsidRPr="00CF613B" w:rsidRDefault="002B0F1F">
      <w:pPr>
        <w:pStyle w:val="NormalWeb"/>
        <w:ind w:left="480" w:hanging="480"/>
        <w:divId w:val="917907899"/>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CF613B" w:rsidRPr="00CF613B">
        <w:rPr>
          <w:rFonts w:ascii="Calibri" w:hAnsi="Calibri"/>
          <w:noProof/>
          <w:sz w:val="22"/>
        </w:rPr>
        <w:t>Backi, C.J., Gravdahl, J.T. &amp; Grøtli, E.I., 2013. Nonlinear observer design for a Greitzer compressor model. , pp.1457–1463.</w:t>
      </w:r>
    </w:p>
    <w:p w14:paraId="1CE549CE"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Bevilacqua, M. &amp; Braglia, M., 2000. The analytic hierarchy process applied to maintenance strategy selection. </w:t>
      </w:r>
      <w:r w:rsidRPr="00CF613B">
        <w:rPr>
          <w:rFonts w:ascii="Calibri" w:hAnsi="Calibri"/>
          <w:i/>
          <w:iCs/>
          <w:noProof/>
          <w:sz w:val="22"/>
        </w:rPr>
        <w:t>Reliability Engineering &amp; System Safety</w:t>
      </w:r>
      <w:r w:rsidRPr="00CF613B">
        <w:rPr>
          <w:rFonts w:ascii="Calibri" w:hAnsi="Calibri"/>
          <w:noProof/>
          <w:sz w:val="22"/>
        </w:rPr>
        <w:t>, 70(1), pp.71–83.</w:t>
      </w:r>
    </w:p>
    <w:p w14:paraId="234D325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Blesa, J. et al., 2014. An Interval NLPV Parity Equations Approach for Fault Detection and Isolation of a Wind Farm. </w:t>
      </w:r>
      <w:r w:rsidRPr="00CF613B">
        <w:rPr>
          <w:rFonts w:ascii="Calibri" w:hAnsi="Calibri"/>
          <w:i/>
          <w:iCs/>
          <w:noProof/>
          <w:sz w:val="22"/>
        </w:rPr>
        <w:t>IEEE Transactions on Industrial Electronics</w:t>
      </w:r>
      <w:r w:rsidRPr="00CF613B">
        <w:rPr>
          <w:rFonts w:ascii="Calibri" w:hAnsi="Calibri"/>
          <w:noProof/>
          <w:sz w:val="22"/>
        </w:rPr>
        <w:t>, 0046(c), pp.1–1. Available at: http://ieeexplore.ieee.org/articleDetails.jsp?arnumber=6998858.</w:t>
      </w:r>
    </w:p>
    <w:p w14:paraId="6391DB0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Catterson, V. &amp; Costello, J., 2013. Increasing the Adoption of Prognostic Systems for Health Management in the Power Industry. </w:t>
      </w:r>
      <w:r w:rsidRPr="00CF613B">
        <w:rPr>
          <w:rFonts w:ascii="Calibri" w:hAnsi="Calibri"/>
          <w:i/>
          <w:iCs/>
          <w:noProof/>
          <w:sz w:val="22"/>
        </w:rPr>
        <w:t>Chemical Engineering Transactions</w:t>
      </w:r>
      <w:r w:rsidRPr="00CF613B">
        <w:rPr>
          <w:rFonts w:ascii="Calibri" w:hAnsi="Calibri"/>
          <w:noProof/>
          <w:sz w:val="22"/>
        </w:rPr>
        <w:t>, 33, pp.271–276. Available at: http://www.aidic.it/cet/13/33/046.pdf.</w:t>
      </w:r>
    </w:p>
    <w:p w14:paraId="6D8D3D37"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Cortés, O., Urquiza, G. &amp; Hernández, J. a., 2009. Optimization of operating conditions for compressor performance by means of neural network inverse. </w:t>
      </w:r>
      <w:r w:rsidRPr="00CF613B">
        <w:rPr>
          <w:rFonts w:ascii="Calibri" w:hAnsi="Calibri"/>
          <w:i/>
          <w:iCs/>
          <w:noProof/>
          <w:sz w:val="22"/>
        </w:rPr>
        <w:t>Applied Energy</w:t>
      </w:r>
      <w:r w:rsidRPr="00CF613B">
        <w:rPr>
          <w:rFonts w:ascii="Calibri" w:hAnsi="Calibri"/>
          <w:noProof/>
          <w:sz w:val="22"/>
        </w:rPr>
        <w:t>, 86(11), pp.2487–2493. Available at: http://dx.doi.org/10.1016/j.apenergy.2009.03.001.</w:t>
      </w:r>
    </w:p>
    <w:p w14:paraId="5E72495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Cui, H. et al., 2009. Research on fault diagnosis for reciprocating compressor valve using information entropy and SVM method. </w:t>
      </w:r>
      <w:r w:rsidRPr="00CF613B">
        <w:rPr>
          <w:rFonts w:ascii="Calibri" w:hAnsi="Calibri"/>
          <w:i/>
          <w:iCs/>
          <w:noProof/>
          <w:sz w:val="22"/>
        </w:rPr>
        <w:t>Journal of Loss Prevention in the Process Industries</w:t>
      </w:r>
      <w:r w:rsidRPr="00CF613B">
        <w:rPr>
          <w:rFonts w:ascii="Calibri" w:hAnsi="Calibri"/>
          <w:noProof/>
          <w:sz w:val="22"/>
        </w:rPr>
        <w:t>, 22(6), pp.864–867. Available at: http://dx.doi.org/10.1016/j.jlp.2009.08.012.</w:t>
      </w:r>
    </w:p>
    <w:p w14:paraId="61753B4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Dapeng Niu et al., 2011. Modelling of multistage centrifugal compressor. In </w:t>
      </w:r>
      <w:r w:rsidRPr="00CF613B">
        <w:rPr>
          <w:rFonts w:ascii="Calibri" w:hAnsi="Calibri"/>
          <w:i/>
          <w:iCs/>
          <w:noProof/>
          <w:sz w:val="22"/>
        </w:rPr>
        <w:t>Proceedings of 2011 International Conference on Computer Science and Network Technology</w:t>
      </w:r>
      <w:r w:rsidRPr="00CF613B">
        <w:rPr>
          <w:rFonts w:ascii="Calibri" w:hAnsi="Calibri"/>
          <w:noProof/>
          <w:sz w:val="22"/>
        </w:rPr>
        <w:t>. IEEE, pp. 1144–1147. Available at: http://ieeexplore.ieee.org/lpdocs/epic03/wrapper.htm?arnumber=6182163.</w:t>
      </w:r>
    </w:p>
    <w:p w14:paraId="6970832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Dasilva, A.R., 2004. Controlling the radiation of hermetic compressors by means of minimization of power through discharge pipes using genetic algorithms_2004.pdf. In </w:t>
      </w:r>
      <w:r w:rsidRPr="00CF613B">
        <w:rPr>
          <w:rFonts w:ascii="Calibri" w:hAnsi="Calibri"/>
          <w:i/>
          <w:iCs/>
          <w:noProof/>
          <w:sz w:val="22"/>
        </w:rPr>
        <w:t>International Compressor Engineering Conference</w:t>
      </w:r>
      <w:r w:rsidRPr="00CF613B">
        <w:rPr>
          <w:rFonts w:ascii="Calibri" w:hAnsi="Calibri"/>
          <w:noProof/>
          <w:sz w:val="22"/>
        </w:rPr>
        <w:t>.</w:t>
      </w:r>
    </w:p>
    <w:p w14:paraId="1C64B0B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Demetgul, M., 2013. Fault diagnosis on production systems with support vector machine and decision trees algorithms. </w:t>
      </w:r>
      <w:r w:rsidRPr="00CF613B">
        <w:rPr>
          <w:rFonts w:ascii="Calibri" w:hAnsi="Calibri"/>
          <w:i/>
          <w:iCs/>
          <w:noProof/>
          <w:sz w:val="22"/>
        </w:rPr>
        <w:t>The International Journal of Advanced Manufacturing Technology</w:t>
      </w:r>
      <w:r w:rsidRPr="00CF613B">
        <w:rPr>
          <w:rFonts w:ascii="Calibri" w:hAnsi="Calibri"/>
          <w:noProof/>
          <w:sz w:val="22"/>
        </w:rPr>
        <w:t>, 67(9-12), pp.2183–2194. Available at: http://link.springer.com/10.1007/s00170-012-4639-5.</w:t>
      </w:r>
    </w:p>
    <w:p w14:paraId="5DDBF06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Facchinetti, T., Benetti, G. &amp; Vedova, M.L. Della, Modeling and real-time control of an industrial air multi-compressor system.</w:t>
      </w:r>
    </w:p>
    <w:p w14:paraId="59A2D21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Friden, H. et al., 2012. Energy and LCC Optimised Design of Compressed Air Systems: A Mixed Integer Optimisation Approach with General Applicability. </w:t>
      </w:r>
      <w:r w:rsidRPr="00CF613B">
        <w:rPr>
          <w:rFonts w:ascii="Calibri" w:hAnsi="Calibri"/>
          <w:i/>
          <w:iCs/>
          <w:noProof/>
          <w:sz w:val="22"/>
        </w:rPr>
        <w:t>2012 UKSim 14th International Conference on Computer Modelling and Simulation</w:t>
      </w:r>
      <w:r w:rsidRPr="00CF613B">
        <w:rPr>
          <w:rFonts w:ascii="Calibri" w:hAnsi="Calibri"/>
          <w:noProof/>
          <w:sz w:val="22"/>
        </w:rPr>
        <w:t>, (Lcc), pp.491–496. Available at: http://ieeexplore.ieee.org/lpdocs/epic03/wrapper.htm?arnumber=6205496.</w:t>
      </w:r>
    </w:p>
    <w:p w14:paraId="5663D14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ao, Z., Cecati, C. &amp; Ding, S.X., 2015a. A Survey of Fault Diagnosis and Fault-Tolerant Techniques Part I: Fault Diagnosis. </w:t>
      </w:r>
      <w:r w:rsidRPr="00CF613B">
        <w:rPr>
          <w:rFonts w:ascii="Calibri" w:hAnsi="Calibri"/>
          <w:i/>
          <w:iCs/>
          <w:noProof/>
          <w:sz w:val="22"/>
        </w:rPr>
        <w:t>Industrial Electronics, IEEE Transactions on</w:t>
      </w:r>
      <w:r w:rsidRPr="00CF613B">
        <w:rPr>
          <w:rFonts w:ascii="Calibri" w:hAnsi="Calibri"/>
          <w:noProof/>
          <w:sz w:val="22"/>
        </w:rPr>
        <w:t>, PP(99), p.1.</w:t>
      </w:r>
    </w:p>
    <w:p w14:paraId="4E600E0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ao, Z., Cecati, C. &amp; Ding, S.X., 2015b. A Survey of Fault Diagnosis and Fault-Tolerant Techniques Part II: Fault Diagnosis with Knowledge-Based and Hybrid/Active Approaches. </w:t>
      </w:r>
      <w:r w:rsidRPr="00CF613B">
        <w:rPr>
          <w:rFonts w:ascii="Calibri" w:hAnsi="Calibri"/>
          <w:i/>
          <w:iCs/>
          <w:noProof/>
          <w:sz w:val="22"/>
        </w:rPr>
        <w:t>Industrial Electronics, IEEE Transactions on</w:t>
      </w:r>
      <w:r w:rsidRPr="00CF613B">
        <w:rPr>
          <w:rFonts w:ascii="Calibri" w:hAnsi="Calibri"/>
          <w:noProof/>
          <w:sz w:val="22"/>
        </w:rPr>
        <w:t>, PP(99), p.1.</w:t>
      </w:r>
    </w:p>
    <w:p w14:paraId="5606BA5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ertler, J., 1998. </w:t>
      </w:r>
      <w:r w:rsidRPr="00CF613B">
        <w:rPr>
          <w:rFonts w:ascii="Calibri" w:hAnsi="Calibri"/>
          <w:i/>
          <w:iCs/>
          <w:noProof/>
          <w:sz w:val="22"/>
        </w:rPr>
        <w:t>Fault Detection and Diagnosis in Engineering Systems</w:t>
      </w:r>
      <w:r w:rsidRPr="00CF613B">
        <w:rPr>
          <w:rFonts w:ascii="Calibri" w:hAnsi="Calibri"/>
          <w:noProof/>
          <w:sz w:val="22"/>
        </w:rPr>
        <w:t>, Available at: http://books.google.com/books?id=fmPyTbbqKFIC.</w:t>
      </w:r>
    </w:p>
    <w:p w14:paraId="5B289F3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horbanian, K. &amp; Gholamrezaei, M., 2009. An artificial neural network approach to compressor performance prediction. </w:t>
      </w:r>
      <w:r w:rsidRPr="00CF613B">
        <w:rPr>
          <w:rFonts w:ascii="Calibri" w:hAnsi="Calibri"/>
          <w:i/>
          <w:iCs/>
          <w:noProof/>
          <w:sz w:val="22"/>
        </w:rPr>
        <w:t>Applied Energy</w:t>
      </w:r>
      <w:r w:rsidRPr="00CF613B">
        <w:rPr>
          <w:rFonts w:ascii="Calibri" w:hAnsi="Calibri"/>
          <w:noProof/>
          <w:sz w:val="22"/>
        </w:rPr>
        <w:t>, 86(7-8), pp.1210–1221. Available at: http://dx.doi.org/10.1016/j.apenergy.2008.06.006.</w:t>
      </w:r>
    </w:p>
    <w:p w14:paraId="4070A62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lass, a S. et al., 1995. Qualitative model-based fault detection in air-handling units. </w:t>
      </w:r>
      <w:r w:rsidRPr="00CF613B">
        <w:rPr>
          <w:rFonts w:ascii="Calibri" w:hAnsi="Calibri"/>
          <w:i/>
          <w:iCs/>
          <w:noProof/>
          <w:sz w:val="22"/>
        </w:rPr>
        <w:t>IEEE Control Systems Magazine</w:t>
      </w:r>
      <w:r w:rsidRPr="00CF613B">
        <w:rPr>
          <w:rFonts w:ascii="Calibri" w:hAnsi="Calibri"/>
          <w:noProof/>
          <w:sz w:val="22"/>
        </w:rPr>
        <w:t>, 15(4), pp.11–22. Available at: http://www.scopus.com/inward/record.url?eid=2-s2.0-0029359274&amp;partnerID=40&amp;md5=190fc8710ebf04754f9055cc492f4691.</w:t>
      </w:r>
    </w:p>
    <w:p w14:paraId="3CA2B6E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an Harmelen, F., Lifschitz, V. &amp; Porter, B., 2008. </w:t>
      </w:r>
      <w:r w:rsidRPr="00CF613B">
        <w:rPr>
          <w:rFonts w:ascii="Calibri" w:hAnsi="Calibri"/>
          <w:i/>
          <w:iCs/>
          <w:noProof/>
          <w:sz w:val="22"/>
        </w:rPr>
        <w:t>Handbook of Knowledge Representation</w:t>
      </w:r>
      <w:r w:rsidRPr="00CF613B">
        <w:rPr>
          <w:rFonts w:ascii="Calibri" w:hAnsi="Calibri"/>
          <w:noProof/>
          <w:sz w:val="22"/>
        </w:rPr>
        <w:t>, Elsevier Science. Available at: https://books.google.ie/books?id=xwBDylHhJhYC.</w:t>
      </w:r>
    </w:p>
    <w:p w14:paraId="494E9C9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IEA, 2012. International Energy Agency. </w:t>
      </w:r>
      <w:r w:rsidRPr="00CF613B">
        <w:rPr>
          <w:rFonts w:ascii="Calibri" w:hAnsi="Calibri"/>
          <w:i/>
          <w:iCs/>
          <w:noProof/>
          <w:sz w:val="22"/>
        </w:rPr>
        <w:t>IEA</w:t>
      </w:r>
      <w:r w:rsidRPr="00CF613B">
        <w:rPr>
          <w:rFonts w:ascii="Calibri" w:hAnsi="Calibri"/>
          <w:noProof/>
          <w:sz w:val="22"/>
        </w:rPr>
        <w:t>. Available at: http://www.iea.org [Accessed August 5, 2015].</w:t>
      </w:r>
    </w:p>
    <w:p w14:paraId="67DB532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James Li, C. &amp; Yu, X., 1995. High pressure air compressor valve fault diagnosis using feedforward neural networks. </w:t>
      </w:r>
      <w:r w:rsidRPr="00CF613B">
        <w:rPr>
          <w:rFonts w:ascii="Calibri" w:hAnsi="Calibri"/>
          <w:i/>
          <w:iCs/>
          <w:noProof/>
          <w:sz w:val="22"/>
        </w:rPr>
        <w:t>Mechanical Systems and Signal Processing</w:t>
      </w:r>
      <w:r w:rsidRPr="00CF613B">
        <w:rPr>
          <w:rFonts w:ascii="Calibri" w:hAnsi="Calibri"/>
          <w:noProof/>
          <w:sz w:val="22"/>
        </w:rPr>
        <w:t>, 9(5), pp.527–536. Available at: http://www.sciencedirect.com/science/article/pii/S0888327085700404 [Accessed July 23, 2015].</w:t>
      </w:r>
    </w:p>
    <w:p w14:paraId="641205B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Jinru, L., Yibing, L. &amp; Keguo, Y., 2008. Fault diagnosis of piston compressor based on Wavelet Neural Network and Genetic Algorithm. </w:t>
      </w:r>
      <w:r w:rsidRPr="00CF613B">
        <w:rPr>
          <w:rFonts w:ascii="Calibri" w:hAnsi="Calibri"/>
          <w:i/>
          <w:iCs/>
          <w:noProof/>
          <w:sz w:val="22"/>
        </w:rPr>
        <w:t>2008 7th World Congress on Intelligent Control and Automation</w:t>
      </w:r>
      <w:r w:rsidRPr="00CF613B">
        <w:rPr>
          <w:rFonts w:ascii="Calibri" w:hAnsi="Calibri"/>
          <w:noProof/>
          <w:sz w:val="22"/>
        </w:rPr>
        <w:t>, pp.6006–6010. Available at: http://ieeexplore.ieee.org/lpdocs/epic03/wrapper.htm?arnumber=4592852.</w:t>
      </w:r>
    </w:p>
    <w:p w14:paraId="2273063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abbaj, N. et al., 2003. Fault detection and isolation in a greenhouse using parity relations. </w:t>
      </w:r>
      <w:r w:rsidRPr="00CF613B">
        <w:rPr>
          <w:rFonts w:ascii="Calibri" w:hAnsi="Calibri"/>
          <w:i/>
          <w:iCs/>
          <w:noProof/>
          <w:sz w:val="22"/>
        </w:rPr>
        <w:t>EFTA 2003. 2003 IEEE Conference on Emerging Technologies and Factory Automation. Proceedings (Cat. No.03TH8696)</w:t>
      </w:r>
      <w:r w:rsidRPr="00CF613B">
        <w:rPr>
          <w:rFonts w:ascii="Calibri" w:hAnsi="Calibri"/>
          <w:noProof/>
          <w:sz w:val="22"/>
        </w:rPr>
        <w:t>, 2(OCTOBER).</w:t>
      </w:r>
    </w:p>
    <w:p w14:paraId="31C15A2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atipamula, S. &amp; Brambley, M., 2005. Review Article: Methods for Fault Detection, Diagnostics, and Prognostics for Building Systems—A Review, Part I. </w:t>
      </w:r>
      <w:r w:rsidRPr="00CF613B">
        <w:rPr>
          <w:rFonts w:ascii="Calibri" w:hAnsi="Calibri"/>
          <w:i/>
          <w:iCs/>
          <w:noProof/>
          <w:sz w:val="22"/>
        </w:rPr>
        <w:t>HVAC&amp;R Research</w:t>
      </w:r>
      <w:r w:rsidRPr="00CF613B">
        <w:rPr>
          <w:rFonts w:ascii="Calibri" w:hAnsi="Calibri"/>
          <w:noProof/>
          <w:sz w:val="22"/>
        </w:rPr>
        <w:t>, 11(2), pp.169–187. Available at: http://www.tandfonline.com/doi/abs/10.1080/10789669.2005.10391133.</w:t>
      </w:r>
    </w:p>
    <w:p w14:paraId="61AD11B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opanos, G.M. et al., 2015. Optimization of a network of compressors in parallel: Operational and maintenance planning – The air separation plant case. </w:t>
      </w:r>
      <w:r w:rsidRPr="00CF613B">
        <w:rPr>
          <w:rFonts w:ascii="Calibri" w:hAnsi="Calibri"/>
          <w:i/>
          <w:iCs/>
          <w:noProof/>
          <w:sz w:val="22"/>
        </w:rPr>
        <w:t>Applied Energy</w:t>
      </w:r>
      <w:r w:rsidRPr="00CF613B">
        <w:rPr>
          <w:rFonts w:ascii="Calibri" w:hAnsi="Calibri"/>
          <w:noProof/>
          <w:sz w:val="22"/>
        </w:rPr>
        <w:t>, 146, pp.453–470. Available at: http://linkinghub.elsevier.com/retrieve/pii/S0306261915001166.</w:t>
      </w:r>
    </w:p>
    <w:p w14:paraId="478C869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richel, S. V &amp; Sawodny, O., 2011. Analysis and optimization of compressed air networks with model-based approaches. </w:t>
      </w:r>
      <w:r w:rsidRPr="00CF613B">
        <w:rPr>
          <w:rFonts w:ascii="Calibri" w:hAnsi="Calibri"/>
          <w:i/>
          <w:iCs/>
          <w:noProof/>
          <w:sz w:val="22"/>
        </w:rPr>
        <w:t>Pneumatica</w:t>
      </w:r>
      <w:r w:rsidRPr="00CF613B">
        <w:rPr>
          <w:rFonts w:ascii="Calibri" w:hAnsi="Calibri"/>
          <w:noProof/>
          <w:sz w:val="22"/>
        </w:rPr>
        <w:t>, pp.334–341.</w:t>
      </w:r>
    </w:p>
    <w:p w14:paraId="75155B0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Lingling, H., 2010. Fault diagnosis model of the diesel locomotive air brake system based on Bayesian network. , pp.0–2.</w:t>
      </w:r>
    </w:p>
    <w:p w14:paraId="4F50F5A7"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iu, C. et al., 2013. Large flow compressed air load forecasting based on Least Squares Support Vector Machine within the Bayesian evidence framework. </w:t>
      </w:r>
      <w:r w:rsidRPr="00CF613B">
        <w:rPr>
          <w:rFonts w:ascii="Calibri" w:hAnsi="Calibri"/>
          <w:i/>
          <w:iCs/>
          <w:noProof/>
          <w:sz w:val="22"/>
        </w:rPr>
        <w:t>IECON Proceedings (Industrial Electronics Conference)</w:t>
      </w:r>
      <w:r w:rsidRPr="00CF613B">
        <w:rPr>
          <w:rFonts w:ascii="Calibri" w:hAnsi="Calibri"/>
          <w:noProof/>
          <w:sz w:val="22"/>
        </w:rPr>
        <w:t>, (2011), pp.7886–7891.</w:t>
      </w:r>
    </w:p>
    <w:p w14:paraId="6FECDBC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iu, J. &amp; Chen, D.-S., 2009. Fault Detection and Identification Using Modified Bayesian Classification on PCA Subspace. </w:t>
      </w:r>
      <w:r w:rsidRPr="00CF613B">
        <w:rPr>
          <w:rFonts w:ascii="Calibri" w:hAnsi="Calibri"/>
          <w:i/>
          <w:iCs/>
          <w:noProof/>
          <w:sz w:val="22"/>
        </w:rPr>
        <w:t>Industrial &amp; Engineering Chemistry Research</w:t>
      </w:r>
      <w:r w:rsidRPr="00CF613B">
        <w:rPr>
          <w:rFonts w:ascii="Calibri" w:hAnsi="Calibri"/>
          <w:noProof/>
          <w:sz w:val="22"/>
        </w:rPr>
        <w:t>, 48(6), pp.3059–3077. Available at: http://www.scopus.com/inward/record.url?eid=2-s2.0-65349135893&amp;partnerID=tZOtx3y1.</w:t>
      </w:r>
    </w:p>
    <w:p w14:paraId="6CB993B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iu, S.-Y.S.-C., 2001. An Efficient Expert System for Air Compressor Troubleshooting. </w:t>
      </w:r>
      <w:r w:rsidRPr="00CF613B">
        <w:rPr>
          <w:rFonts w:ascii="Calibri" w:hAnsi="Calibri"/>
          <w:i/>
          <w:iCs/>
          <w:noProof/>
          <w:sz w:val="22"/>
        </w:rPr>
        <w:t>Expert Systems</w:t>
      </w:r>
      <w:r w:rsidRPr="00CF613B">
        <w:rPr>
          <w:rFonts w:ascii="Calibri" w:hAnsi="Calibri"/>
          <w:noProof/>
          <w:sz w:val="22"/>
        </w:rPr>
        <w:t>, 18(4), pp.203–214. Available at: http://doi.wiley.com/10.1111/1468-0394.00175 [Accessed April 10, 2014].</w:t>
      </w:r>
    </w:p>
    <w:p w14:paraId="2665266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uo Fangqiong &amp; Huang Shengzhong, 2011. Research and Application of Wavelet Neural Network Based on the Optimization of Genetic Algorithm in Centrifugal Compressor’s Performance Prediction. </w:t>
      </w:r>
      <w:r w:rsidRPr="00CF613B">
        <w:rPr>
          <w:rFonts w:ascii="Calibri" w:hAnsi="Calibri"/>
          <w:i/>
          <w:iCs/>
          <w:noProof/>
          <w:sz w:val="22"/>
        </w:rPr>
        <w:t>2011 Third International Conference on Measuring Technology and Mechatronics Automation</w:t>
      </w:r>
      <w:r w:rsidRPr="00CF613B">
        <w:rPr>
          <w:rFonts w:ascii="Calibri" w:hAnsi="Calibri"/>
          <w:noProof/>
          <w:sz w:val="22"/>
        </w:rPr>
        <w:t>, 9, pp.1027–1030. Available at: http://ieeexplore.ieee.org/lpdocs/epic03/wrapper.htm?arnumber=5721364.</w:t>
      </w:r>
    </w:p>
    <w:p w14:paraId="117F238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Mazid, A.M. &amp; Martin, R., 2008. Automation of compressor test procedure using advantech data acquisition module. In </w:t>
      </w:r>
      <w:r w:rsidRPr="00CF613B">
        <w:rPr>
          <w:rFonts w:ascii="Calibri" w:hAnsi="Calibri"/>
          <w:i/>
          <w:iCs/>
          <w:noProof/>
          <w:sz w:val="22"/>
        </w:rPr>
        <w:t>2008 10th International Conference on Control, Automation, Robotics and Vision</w:t>
      </w:r>
      <w:r w:rsidRPr="00CF613B">
        <w:rPr>
          <w:rFonts w:ascii="Calibri" w:hAnsi="Calibri"/>
          <w:noProof/>
          <w:sz w:val="22"/>
        </w:rPr>
        <w:t>. IEEE, pp. 2266–2271. Available at: http://ieeexplore.ieee.org/lpdocs/epic03/wrapper.htm?arnumber=4795885.</w:t>
      </w:r>
    </w:p>
    <w:p w14:paraId="55837B7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Nair, A.T. et al., 2011. Kalman Filter Based State Estimation of a Thermal Power Plant. </w:t>
      </w:r>
      <w:r w:rsidRPr="00CF613B">
        <w:rPr>
          <w:rFonts w:ascii="Calibri" w:hAnsi="Calibri"/>
          <w:i/>
          <w:iCs/>
          <w:noProof/>
          <w:sz w:val="22"/>
        </w:rPr>
        <w:t>2011 International Conference on Process Automation, Control and Computing</w:t>
      </w:r>
      <w:r w:rsidRPr="00CF613B">
        <w:rPr>
          <w:rFonts w:ascii="Calibri" w:hAnsi="Calibri"/>
          <w:noProof/>
          <w:sz w:val="22"/>
        </w:rPr>
        <w:t>, pp.1–5. Available at: http://ieeexplore.ieee.org/xpls/abs_all.jsp?arnumber=5978971\nhttp://ieeexplore.ieee.org/lpdocs/epic03/wrapper.htm?arnumber=5978971.</w:t>
      </w:r>
    </w:p>
    <w:p w14:paraId="30235FC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Namdeo, R., Manepatil, S. &amp; Saraswat, S., 2008. Detection of Valve Leakage in Reciprocating Compressor Using Artificial Neural Network ( Ann ). , pp.1–8.</w:t>
      </w:r>
    </w:p>
    <w:p w14:paraId="581DA12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Pathak, N., Khan, M. &amp; Roy, N., 2015. Acoustic based appliance state identifications for fine-grained energy analytics. </w:t>
      </w:r>
      <w:r w:rsidRPr="00CF613B">
        <w:rPr>
          <w:rFonts w:ascii="Calibri" w:hAnsi="Calibri"/>
          <w:i/>
          <w:iCs/>
          <w:noProof/>
          <w:sz w:val="22"/>
        </w:rPr>
        <w:t>IEEE International Conference on Pervasive Computing and Communications (PerCom)</w:t>
      </w:r>
      <w:r w:rsidRPr="00CF613B">
        <w:rPr>
          <w:rFonts w:ascii="Calibri" w:hAnsi="Calibri"/>
          <w:noProof/>
          <w:sz w:val="22"/>
        </w:rPr>
        <w:t>, pp.63–70. Available at: http://ieeexplore.ieee.org/xpls/abs_all.jsp?arnumber=7146510.</w:t>
      </w:r>
    </w:p>
    <w:p w14:paraId="03BBD21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Petković, M. et al., 2012. On-line adaptive clustering for process monitoring and fault detection. </w:t>
      </w:r>
      <w:r w:rsidRPr="00CF613B">
        <w:rPr>
          <w:rFonts w:ascii="Calibri" w:hAnsi="Calibri"/>
          <w:i/>
          <w:iCs/>
          <w:noProof/>
          <w:sz w:val="22"/>
        </w:rPr>
        <w:t>Expert Systems with Applications</w:t>
      </w:r>
      <w:r w:rsidRPr="00CF613B">
        <w:rPr>
          <w:rFonts w:ascii="Calibri" w:hAnsi="Calibri"/>
          <w:noProof/>
          <w:sz w:val="22"/>
        </w:rPr>
        <w:t>, 39(11), pp.10226–10235.</w:t>
      </w:r>
    </w:p>
    <w:p w14:paraId="5777D1C3"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Qin, Q. et al., 2012. A novel scheme for fault detection of reciprocating compressor valves based on basis pursuit, wave matching and support vector machine. </w:t>
      </w:r>
      <w:r w:rsidRPr="00CF613B">
        <w:rPr>
          <w:rFonts w:ascii="Calibri" w:hAnsi="Calibri"/>
          <w:i/>
          <w:iCs/>
          <w:noProof/>
          <w:sz w:val="22"/>
        </w:rPr>
        <w:t>Measurement: Journal of the International Measurement Confederation</w:t>
      </w:r>
      <w:r w:rsidRPr="00CF613B">
        <w:rPr>
          <w:rFonts w:ascii="Calibri" w:hAnsi="Calibri"/>
          <w:noProof/>
          <w:sz w:val="22"/>
        </w:rPr>
        <w:t>, 45(5), pp.897–908. Available at: http://dx.doi.org/10.1016/j.measurement.2012.02.005.</w:t>
      </w:r>
    </w:p>
    <w:p w14:paraId="2AB7070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adgen, P., 2006. Efficiency through compressed air energy audits. In </w:t>
      </w:r>
      <w:r w:rsidRPr="00CF613B">
        <w:rPr>
          <w:rFonts w:ascii="Calibri" w:hAnsi="Calibri"/>
          <w:i/>
          <w:iCs/>
          <w:noProof/>
          <w:sz w:val="22"/>
        </w:rPr>
        <w:t>Energy Audit Conference, www. audit06. fi</w:t>
      </w:r>
      <w:r w:rsidRPr="00CF613B">
        <w:rPr>
          <w:rFonts w:ascii="Calibri" w:hAnsi="Calibri"/>
          <w:noProof/>
          <w:sz w:val="22"/>
        </w:rPr>
        <w:t>.</w:t>
      </w:r>
    </w:p>
    <w:p w14:paraId="4A953B3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amezanifar, a, Afshar, a &amp; Nikravesh, S.K.Y., 2006. State Estimation of a Boiler Using Nonlinear Observer. </w:t>
      </w:r>
      <w:r w:rsidRPr="00CF613B">
        <w:rPr>
          <w:rFonts w:ascii="Calibri" w:hAnsi="Calibri"/>
          <w:i/>
          <w:iCs/>
          <w:noProof/>
          <w:sz w:val="22"/>
        </w:rPr>
        <w:t>Information and Control</w:t>
      </w:r>
      <w:r w:rsidRPr="00CF613B">
        <w:rPr>
          <w:rFonts w:ascii="Calibri" w:hAnsi="Calibri"/>
          <w:noProof/>
          <w:sz w:val="22"/>
        </w:rPr>
        <w:t>.</w:t>
      </w:r>
    </w:p>
    <w:p w14:paraId="5A0D4BC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en, Y. et al., 2012. Reliability Assessment of Anti-surge Control System in Centrifugal Compressor. </w:t>
      </w:r>
      <w:r w:rsidRPr="00CF613B">
        <w:rPr>
          <w:rFonts w:ascii="Calibri" w:hAnsi="Calibri"/>
          <w:i/>
          <w:iCs/>
          <w:noProof/>
          <w:sz w:val="22"/>
        </w:rPr>
        <w:t>2012 Fourth International Conference on Computational and Information Sciences</w:t>
      </w:r>
      <w:r w:rsidRPr="00CF613B">
        <w:rPr>
          <w:rFonts w:ascii="Calibri" w:hAnsi="Calibri"/>
          <w:noProof/>
          <w:sz w:val="22"/>
        </w:rPr>
        <w:t>, pp.1240–1243. Available at: http://ieeexplore.ieee.org/lpdocs/epic03/wrapper.htm?arnumber=6301343.</w:t>
      </w:r>
    </w:p>
    <w:p w14:paraId="4B20DDD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uilin Lin, Boyun Liu &amp; Qi Liu, 2010. Study of the non-liner dynamic system theory for reciprocating compressor fault diagnosis. In </w:t>
      </w:r>
      <w:r w:rsidRPr="00CF613B">
        <w:rPr>
          <w:rFonts w:ascii="Calibri" w:hAnsi="Calibri"/>
          <w:i/>
          <w:iCs/>
          <w:noProof/>
          <w:sz w:val="22"/>
        </w:rPr>
        <w:t>2010 International Conference on Computer Application and System Modeling (ICCASM 2010)</w:t>
      </w:r>
      <w:r w:rsidRPr="00CF613B">
        <w:rPr>
          <w:rFonts w:ascii="Calibri" w:hAnsi="Calibri"/>
          <w:noProof/>
          <w:sz w:val="22"/>
        </w:rPr>
        <w:t>. IEEE, pp. V9–245–V9–248. Available at: http://ieeexplore.ieee.org/lpdocs/epic03/wrapper.htm?arnumber=5623041.</w:t>
      </w:r>
    </w:p>
    <w:p w14:paraId="46EC7FE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aaty, T.L., 2008. Decision making with the analytic hierarchy process. </w:t>
      </w:r>
      <w:r w:rsidRPr="00CF613B">
        <w:rPr>
          <w:rFonts w:ascii="Calibri" w:hAnsi="Calibri"/>
          <w:i/>
          <w:iCs/>
          <w:noProof/>
          <w:sz w:val="22"/>
        </w:rPr>
        <w:t>International Journal of Services Sciences</w:t>
      </w:r>
      <w:r w:rsidRPr="00CF613B">
        <w:rPr>
          <w:rFonts w:ascii="Calibri" w:hAnsi="Calibri"/>
          <w:noProof/>
          <w:sz w:val="22"/>
        </w:rPr>
        <w:t>, 1(1), p.83.</w:t>
      </w:r>
    </w:p>
    <w:p w14:paraId="79F40DEB"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aidur, R., Rahim, N.A. &amp; Hasanuzzaman, M., 2010. A review on compressed-air energy use and energy savings. </w:t>
      </w:r>
      <w:r w:rsidRPr="00CF613B">
        <w:rPr>
          <w:rFonts w:ascii="Calibri" w:hAnsi="Calibri"/>
          <w:i/>
          <w:iCs/>
          <w:noProof/>
          <w:sz w:val="22"/>
        </w:rPr>
        <w:t>Renewable and Sustainable Energy Reviews</w:t>
      </w:r>
      <w:r w:rsidRPr="00CF613B">
        <w:rPr>
          <w:rFonts w:ascii="Calibri" w:hAnsi="Calibri"/>
          <w:noProof/>
          <w:sz w:val="22"/>
        </w:rPr>
        <w:t>, 14(4), pp.1135–1153. Available at: http://www.sciencedirect.com/science/article/pii/S1364032109002755 [Accessed March 24, 2014].</w:t>
      </w:r>
    </w:p>
    <w:p w14:paraId="22C6EF6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alar, A. et al., 2010. Improving Model-Based Gas Turbine Fault Diagnosis Using Multi-Operating Point Method. </w:t>
      </w:r>
      <w:r w:rsidRPr="00CF613B">
        <w:rPr>
          <w:rFonts w:ascii="Calibri" w:hAnsi="Calibri"/>
          <w:i/>
          <w:iCs/>
          <w:noProof/>
          <w:sz w:val="22"/>
        </w:rPr>
        <w:t>2010 Fourth UKSim European Symposium on Computer Modeling and Simulation</w:t>
      </w:r>
      <w:r w:rsidRPr="00CF613B">
        <w:rPr>
          <w:rFonts w:ascii="Calibri" w:hAnsi="Calibri"/>
          <w:noProof/>
          <w:sz w:val="22"/>
        </w:rPr>
        <w:t>, (2), pp.240–247. Available at: http://ieeexplore.ieee.org/lpdocs/epic03/wrapper.htm?arnumber=5703690.</w:t>
      </w:r>
    </w:p>
    <w:p w14:paraId="44DA0B3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EAI, 2007. </w:t>
      </w:r>
      <w:r w:rsidRPr="00CF613B">
        <w:rPr>
          <w:rFonts w:ascii="Calibri" w:hAnsi="Calibri"/>
          <w:i/>
          <w:iCs/>
          <w:noProof/>
          <w:sz w:val="22"/>
        </w:rPr>
        <w:t>Compressed Air Technical Guide</w:t>
      </w:r>
      <w:r w:rsidRPr="00CF613B">
        <w:rPr>
          <w:rFonts w:ascii="Calibri" w:hAnsi="Calibri"/>
          <w:noProof/>
          <w:sz w:val="22"/>
        </w:rPr>
        <w:t>, Dublin.</w:t>
      </w:r>
    </w:p>
    <w:p w14:paraId="7BED38E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hin, B. et al., 2007. Application of fault diagnosis based on signed digraphs and PCA with linear fault boundary. </w:t>
      </w:r>
      <w:r w:rsidRPr="00CF613B">
        <w:rPr>
          <w:rFonts w:ascii="Calibri" w:hAnsi="Calibri"/>
          <w:i/>
          <w:iCs/>
          <w:noProof/>
          <w:sz w:val="22"/>
        </w:rPr>
        <w:t>2007 International Conference on Control, Automation and Systems</w:t>
      </w:r>
      <w:r w:rsidRPr="00CF613B">
        <w:rPr>
          <w:rFonts w:ascii="Calibri" w:hAnsi="Calibri"/>
          <w:noProof/>
          <w:sz w:val="22"/>
        </w:rPr>
        <w:t>, pp.984–987. Available at: http://ieeexplore.ieee.org/lpdocs/epic03/wrapper.htm?arnumber=4407067.</w:t>
      </w:r>
    </w:p>
    <w:p w14:paraId="56AD2D1E"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Tarantino, R., Szigeti, F. &amp; Colina-Morles, E., 2000. Generalized Luenberger observer-based fault-detection filter design: An industrial application. </w:t>
      </w:r>
      <w:r w:rsidRPr="00CF613B">
        <w:rPr>
          <w:rFonts w:ascii="Calibri" w:hAnsi="Calibri"/>
          <w:i/>
          <w:iCs/>
          <w:noProof/>
          <w:sz w:val="22"/>
        </w:rPr>
        <w:t>Control Engineering Practice</w:t>
      </w:r>
      <w:r w:rsidRPr="00CF613B">
        <w:rPr>
          <w:rFonts w:ascii="Calibri" w:hAnsi="Calibri"/>
          <w:noProof/>
          <w:sz w:val="22"/>
        </w:rPr>
        <w:t>, 8(6), pp.665–671.</w:t>
      </w:r>
    </w:p>
    <w:p w14:paraId="4CA8B61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Tran, V.T., Althobiani, F. &amp; Ball, A., 2014. An approach to fault diagnosis of reciprocating compressor valves using Teager-Kaiser energy operator and deep belief networks. </w:t>
      </w:r>
      <w:r w:rsidRPr="00CF613B">
        <w:rPr>
          <w:rFonts w:ascii="Calibri" w:hAnsi="Calibri"/>
          <w:i/>
          <w:iCs/>
          <w:noProof/>
          <w:sz w:val="22"/>
        </w:rPr>
        <w:t>Expert Systems with Applications</w:t>
      </w:r>
      <w:r w:rsidRPr="00CF613B">
        <w:rPr>
          <w:rFonts w:ascii="Calibri" w:hAnsi="Calibri"/>
          <w:noProof/>
          <w:sz w:val="22"/>
        </w:rPr>
        <w:t>, 41(9), pp.4113–4122. Available at: http://dx.doi.org/10.1016/j.eswa.2013.12.026.</w:t>
      </w:r>
    </w:p>
    <w:p w14:paraId="7F5E29D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achtsevanos, G. et al., 2006. </w:t>
      </w:r>
      <w:r w:rsidRPr="00CF613B">
        <w:rPr>
          <w:rFonts w:ascii="Calibri" w:hAnsi="Calibri"/>
          <w:i/>
          <w:iCs/>
          <w:noProof/>
          <w:sz w:val="22"/>
        </w:rPr>
        <w:t>Intelligent Fault Diagnosis and Prognosis for Engineering Systems</w:t>
      </w:r>
      <w:r w:rsidRPr="00CF613B">
        <w:rPr>
          <w:rFonts w:ascii="Calibri" w:hAnsi="Calibri"/>
          <w:noProof/>
          <w:sz w:val="22"/>
        </w:rPr>
        <w:t>, Hoboken, NJ, USA: John Wiley &amp; Sons, Inc. Available at: http://doi.wiley.com/10.1002/9780470117842.</w:t>
      </w:r>
    </w:p>
    <w:p w14:paraId="5A77A0E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nkatasubramanian, V., Rengaswamy, R., Yin, K., et al., 2003. A review of process fault detection and diagnosis. </w:t>
      </w:r>
      <w:r w:rsidRPr="00CF613B">
        <w:rPr>
          <w:rFonts w:ascii="Calibri" w:hAnsi="Calibri"/>
          <w:i/>
          <w:iCs/>
          <w:noProof/>
          <w:sz w:val="22"/>
        </w:rPr>
        <w:t>Computers &amp; Chemical Engineering</w:t>
      </w:r>
      <w:r w:rsidRPr="00CF613B">
        <w:rPr>
          <w:rFonts w:ascii="Calibri" w:hAnsi="Calibri"/>
          <w:noProof/>
          <w:sz w:val="22"/>
        </w:rPr>
        <w:t>, 27(3), pp.293–311. Available at: http://linkinghub.elsevier.com/retrieve/pii/S0098135402001606.</w:t>
      </w:r>
    </w:p>
    <w:p w14:paraId="3A65882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nkatasubramanian, V., 2003. A review of process fault detection and diagnosis: Part III: Process history based methods. </w:t>
      </w:r>
      <w:r w:rsidRPr="00CF613B">
        <w:rPr>
          <w:rFonts w:ascii="Calibri" w:hAnsi="Calibri"/>
          <w:i/>
          <w:iCs/>
          <w:noProof/>
          <w:sz w:val="22"/>
        </w:rPr>
        <w:t>Computers &amp; chemical …</w:t>
      </w:r>
      <w:r w:rsidRPr="00CF613B">
        <w:rPr>
          <w:rFonts w:ascii="Calibri" w:hAnsi="Calibri"/>
          <w:noProof/>
          <w:sz w:val="22"/>
        </w:rPr>
        <w:t>, 27, pp.293–311. Available at: http://www.sciencedirect.com/science/article/pii/S009813540200162X.</w:t>
      </w:r>
    </w:p>
    <w:p w14:paraId="6424204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nkatasubramanian, V., Rengaswamy, R. &amp; Kavuri, S.N., 2003. A review of process fault detection and diagnosis: Part II: Qualitative models and search strategies. </w:t>
      </w:r>
      <w:r w:rsidRPr="00CF613B">
        <w:rPr>
          <w:rFonts w:ascii="Calibri" w:hAnsi="Calibri"/>
          <w:i/>
          <w:iCs/>
          <w:noProof/>
          <w:sz w:val="22"/>
        </w:rPr>
        <w:t>Computers &amp; Chemical Engineering</w:t>
      </w:r>
      <w:r w:rsidRPr="00CF613B">
        <w:rPr>
          <w:rFonts w:ascii="Calibri" w:hAnsi="Calibri"/>
          <w:noProof/>
          <w:sz w:val="22"/>
        </w:rPr>
        <w:t>, 27(3), pp.313–326. Available at: http://www.sciencedirect.com/science/article/pii/S0098135402001618\nhttp://www.sciencedirect.com/science/article/pii/S0098135402001618/pdfft?md5=09aaf3029aa870816812fdf60c453e47&amp;pid=1-s2.0-S0098135402001618-main.pdf.</w:t>
      </w:r>
    </w:p>
    <w:p w14:paraId="58F6DF7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rma, N.K., Roy, A. &amp; Salour, A., 2011. An optimized fault diagnosis method for reciprocating air compressors based on SVM. </w:t>
      </w:r>
      <w:r w:rsidRPr="00CF613B">
        <w:rPr>
          <w:rFonts w:ascii="Calibri" w:hAnsi="Calibri"/>
          <w:i/>
          <w:iCs/>
          <w:noProof/>
          <w:sz w:val="22"/>
        </w:rPr>
        <w:t>Proceedings - 2011 IEEE International Conference on System Engineering and Technology, ICSET 2011</w:t>
      </w:r>
      <w:r w:rsidRPr="00CF613B">
        <w:rPr>
          <w:rFonts w:ascii="Calibri" w:hAnsi="Calibri"/>
          <w:noProof/>
          <w:sz w:val="22"/>
        </w:rPr>
        <w:t>, pp.65–69.</w:t>
      </w:r>
    </w:p>
    <w:p w14:paraId="11E6CCDE"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Wang, F. et al., 2010. Fault Diagnosis for Reciprocating Air Compressor Valve Using P-V Indicator Diagram and SVM. </w:t>
      </w:r>
      <w:r w:rsidRPr="00CF613B">
        <w:rPr>
          <w:rFonts w:ascii="Calibri" w:hAnsi="Calibri"/>
          <w:i/>
          <w:iCs/>
          <w:noProof/>
          <w:sz w:val="22"/>
        </w:rPr>
        <w:t>2010 Third International Symposium on Information Science and Engineering</w:t>
      </w:r>
      <w:r w:rsidRPr="00CF613B">
        <w:rPr>
          <w:rFonts w:ascii="Calibri" w:hAnsi="Calibri"/>
          <w:noProof/>
          <w:sz w:val="22"/>
        </w:rPr>
        <w:t>, (109047), pp.255–258. Available at: http://ieeexplore.ieee.org/lpdocs/epic03/wrapper.htm?arnumber=5945097.</w:t>
      </w:r>
    </w:p>
    <w:p w14:paraId="5E4E19D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Wang, S. &amp; Cui, J., 2005. Sensor-fault detection, diagnosis and estimation for centrifugal chiller systems using principal-component analysis method. </w:t>
      </w:r>
      <w:r w:rsidRPr="00CF613B">
        <w:rPr>
          <w:rFonts w:ascii="Calibri" w:hAnsi="Calibri"/>
          <w:i/>
          <w:iCs/>
          <w:noProof/>
          <w:sz w:val="22"/>
        </w:rPr>
        <w:t>Applied Energy</w:t>
      </w:r>
      <w:r w:rsidRPr="00CF613B">
        <w:rPr>
          <w:rFonts w:ascii="Calibri" w:hAnsi="Calibri"/>
          <w:noProof/>
          <w:sz w:val="22"/>
        </w:rPr>
        <w:t>, 82(3), pp.197–213. Available at: http://linkinghub.elsevier.com/retrieve/pii/S0306261904001953.</w:t>
      </w:r>
    </w:p>
    <w:p w14:paraId="75415777"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Wheeler, T.J. et al., 2011. Performance analysis of fault detection systems based on analytically redundant linear time-invariant dynamics. </w:t>
      </w:r>
      <w:r w:rsidRPr="00CF613B">
        <w:rPr>
          <w:rFonts w:ascii="Calibri" w:hAnsi="Calibri"/>
          <w:i/>
          <w:iCs/>
          <w:noProof/>
          <w:sz w:val="22"/>
        </w:rPr>
        <w:t>Proceedings of the American Control Conference</w:t>
      </w:r>
      <w:r w:rsidRPr="00CF613B">
        <w:rPr>
          <w:rFonts w:ascii="Calibri" w:hAnsi="Calibri"/>
          <w:noProof/>
          <w:sz w:val="22"/>
        </w:rPr>
        <w:t>, pp.214–219. Available at: http://www.scopus.com/inward/record.url?eid=2-s2.0-80053146995&amp;partnerID=tZOtx3y1.</w:t>
      </w:r>
    </w:p>
    <w:p w14:paraId="66C569B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Xenos, D.P. et al., 2015. Optimization of a network of compressors in parallel: Real Time Optimization (RTO) of compressors in chemical plants – An industrial case study. </w:t>
      </w:r>
      <w:r w:rsidRPr="00CF613B">
        <w:rPr>
          <w:rFonts w:ascii="Calibri" w:hAnsi="Calibri"/>
          <w:i/>
          <w:iCs/>
          <w:noProof/>
          <w:sz w:val="22"/>
        </w:rPr>
        <w:t>Applied Energy</w:t>
      </w:r>
      <w:r w:rsidRPr="00CF613B">
        <w:rPr>
          <w:rFonts w:ascii="Calibri" w:hAnsi="Calibri"/>
          <w:noProof/>
          <w:sz w:val="22"/>
        </w:rPr>
        <w:t>, 144, pp.51–63. Available at: http://linkinghub.elsevier.com/retrieve/pii/S0306261915000161.</w:t>
      </w:r>
    </w:p>
    <w:p w14:paraId="3E746FB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Xenos, D.P. et al., 2014. Preprocessing of Raw Data for Developing Steady-State Data-Driven Models for Optimizing Compressor Stations. , (July).</w:t>
      </w:r>
    </w:p>
    <w:p w14:paraId="13EE6CB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Xiaogang, W., Xueliang, B. &amp; Bo, J., 2013. Adaptive genetic algorithm for parameter identification of centrifugal compressor. </w:t>
      </w:r>
      <w:r w:rsidRPr="00CF613B">
        <w:rPr>
          <w:rFonts w:ascii="Calibri" w:hAnsi="Calibri"/>
          <w:i/>
          <w:iCs/>
          <w:noProof/>
          <w:sz w:val="22"/>
        </w:rPr>
        <w:t>2013 25th Chinese Control and Decision Conference (CCDC)</w:t>
      </w:r>
      <w:r w:rsidRPr="00CF613B">
        <w:rPr>
          <w:rFonts w:ascii="Calibri" w:hAnsi="Calibri"/>
          <w:noProof/>
          <w:sz w:val="22"/>
        </w:rPr>
        <w:t>, pp.2982–2986. Available at: http://ieeexplore.ieee.org/lpdocs/epic03/wrapper.htm?arnumber=6561456.</w:t>
      </w:r>
    </w:p>
    <w:p w14:paraId="3CCE5D6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Yu, Y. et al., 2007. Neural-network based analysis and prediction of a compressor’s characteristic performance map. </w:t>
      </w:r>
      <w:r w:rsidRPr="00CF613B">
        <w:rPr>
          <w:rFonts w:ascii="Calibri" w:hAnsi="Calibri"/>
          <w:i/>
          <w:iCs/>
          <w:noProof/>
          <w:sz w:val="22"/>
        </w:rPr>
        <w:t>Applied Energy</w:t>
      </w:r>
      <w:r w:rsidRPr="00CF613B">
        <w:rPr>
          <w:rFonts w:ascii="Calibri" w:hAnsi="Calibri"/>
          <w:noProof/>
          <w:sz w:val="22"/>
        </w:rPr>
        <w:t>, 84(1), pp.48–55.</w:t>
      </w:r>
    </w:p>
    <w:p w14:paraId="53E25B5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anoli, S.M. &amp; Astolfi, G., 2013. Application of a Fault Detection and Isolation System on a Rotary Machine. </w:t>
      </w:r>
      <w:r w:rsidRPr="00CF613B">
        <w:rPr>
          <w:rFonts w:ascii="Calibri" w:hAnsi="Calibri"/>
          <w:i/>
          <w:iCs/>
          <w:noProof/>
          <w:sz w:val="22"/>
        </w:rPr>
        <w:t>International Journal of Rotating Machinery</w:t>
      </w:r>
      <w:r w:rsidRPr="00CF613B">
        <w:rPr>
          <w:rFonts w:ascii="Calibri" w:hAnsi="Calibri"/>
          <w:noProof/>
          <w:sz w:val="22"/>
        </w:rPr>
        <w:t>, 2013, pp.1–11. Available at: http://www.hindawi.com/journals/ijrm/2013/189359/.</w:t>
      </w:r>
    </w:p>
    <w:p w14:paraId="2DD5E18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anoli, S.M., Astolfi, G. &amp; Barboni, L., 2010a. Applications of fault diagnosis techniques for a multishaft centrifugal compressor. </w:t>
      </w:r>
      <w:r w:rsidRPr="00CF613B">
        <w:rPr>
          <w:rFonts w:ascii="Calibri" w:hAnsi="Calibri"/>
          <w:i/>
          <w:iCs/>
          <w:noProof/>
          <w:sz w:val="22"/>
        </w:rPr>
        <w:t>18th Mediterranean Conference on Control and Automation, MED’10 - Conference Proceedings</w:t>
      </w:r>
      <w:r w:rsidRPr="00CF613B">
        <w:rPr>
          <w:rFonts w:ascii="Calibri" w:hAnsi="Calibri"/>
          <w:noProof/>
          <w:sz w:val="22"/>
        </w:rPr>
        <w:t>, pp.64–69.</w:t>
      </w:r>
    </w:p>
    <w:p w14:paraId="013AE81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anoli, S.M., Astolfi, G. &amp; Barboni, L., 2010b. FDI of process faults based on PCA and cluster analysis. </w:t>
      </w:r>
      <w:r w:rsidRPr="00CF613B">
        <w:rPr>
          <w:rFonts w:ascii="Calibri" w:hAnsi="Calibri"/>
          <w:i/>
          <w:iCs/>
          <w:noProof/>
          <w:sz w:val="22"/>
        </w:rPr>
        <w:t>2010 Conference on Control and Fault-Tolerant Systems (SysTol)</w:t>
      </w:r>
      <w:r w:rsidRPr="00CF613B">
        <w:rPr>
          <w:rFonts w:ascii="Calibri" w:hAnsi="Calibri"/>
          <w:noProof/>
          <w:sz w:val="22"/>
        </w:rPr>
        <w:t>, pp.197–202. Available at: http://ieeexplore.ieee.org/lpdocs/epic03/wrapper.htm?arnumber=5676023.</w:t>
      </w:r>
    </w:p>
    <w:p w14:paraId="4BE69C9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hu, X. et al., 2013. A quantitative comprehensive safety evaluation method for centrifugal compressors using FMEA-fuzzy operations. In </w:t>
      </w:r>
      <w:r w:rsidRPr="00CF613B">
        <w:rPr>
          <w:rFonts w:ascii="Calibri" w:hAnsi="Calibri"/>
          <w:i/>
          <w:iCs/>
          <w:noProof/>
          <w:sz w:val="22"/>
        </w:rPr>
        <w:t>2013 2nd International Symposium on Instrumentation and Measurement, Sensor Network and Automation (IMSNA)</w:t>
      </w:r>
      <w:r w:rsidRPr="00CF613B">
        <w:rPr>
          <w:rFonts w:ascii="Calibri" w:hAnsi="Calibri"/>
          <w:noProof/>
          <w:sz w:val="22"/>
        </w:rPr>
        <w:t>. IEEE, pp. 202–206. Available at: http://ieeexplore.ieee.org/lpdocs/epic03/wrapper.htm?arnumber=6743251.</w:t>
      </w:r>
    </w:p>
    <w:p w14:paraId="6099089B" w14:textId="067429E0" w:rsidR="00E3259F" w:rsidRDefault="002B0F1F" w:rsidP="00F95DBD">
      <w:pPr>
        <w:pStyle w:val="NormalWeb"/>
        <w:ind w:left="480" w:hanging="480"/>
        <w:divId w:val="544099288"/>
        <w:rPr>
          <w:lang w:val="en-IE"/>
        </w:rPr>
      </w:pPr>
      <w:r>
        <w:rPr>
          <w:lang w:val="en-IE"/>
        </w:rPr>
        <w:fldChar w:fldCharType="end"/>
      </w:r>
    </w:p>
    <w:p w14:paraId="31772AE7" w14:textId="77777777" w:rsidR="00E3259F" w:rsidRDefault="00E3259F">
      <w:pPr>
        <w:jc w:val="left"/>
        <w:rPr>
          <w:rFonts w:ascii="Times New Roman" w:eastAsiaTheme="minorEastAsia" w:hAnsi="Times New Roman" w:cs="Times New Roman"/>
          <w:sz w:val="24"/>
          <w:szCs w:val="24"/>
          <w:lang w:val="en-IE" w:eastAsia="en-GB"/>
        </w:rPr>
      </w:pPr>
      <w:r>
        <w:rPr>
          <w:lang w:val="en-IE"/>
        </w:rPr>
        <w:br w:type="page"/>
      </w:r>
    </w:p>
    <w:p w14:paraId="298E2609" w14:textId="77777777" w:rsidR="00E3259F" w:rsidRDefault="00E3259F" w:rsidP="00F95DBD">
      <w:pPr>
        <w:pStyle w:val="NormalWeb"/>
        <w:ind w:left="480" w:hanging="480"/>
        <w:divId w:val="544099288"/>
        <w:rPr>
          <w:lang w:val="en-IE"/>
        </w:rPr>
        <w:sectPr w:rsidR="00E3259F">
          <w:pgSz w:w="11906" w:h="16838"/>
          <w:pgMar w:top="1440" w:right="1440" w:bottom="1440" w:left="1440" w:header="708" w:footer="708" w:gutter="0"/>
          <w:cols w:space="708"/>
          <w:docGrid w:linePitch="360"/>
        </w:sectPr>
      </w:pPr>
    </w:p>
    <w:p w14:paraId="76FCA646" w14:textId="77777777" w:rsidR="00E3259F" w:rsidRDefault="00E3259F" w:rsidP="00F95DBD">
      <w:pPr>
        <w:pStyle w:val="NormalWeb"/>
        <w:ind w:left="480" w:hanging="480"/>
        <w:divId w:val="544099288"/>
        <w:rPr>
          <w:lang w:val="en-IE"/>
        </w:rPr>
        <w:sectPr w:rsidR="00E3259F">
          <w:pgSz w:w="11906" w:h="16838"/>
          <w:pgMar w:top="1440" w:right="1440" w:bottom="1440" w:left="1440" w:header="708"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E3259F" w:rsidRPr="00E033E5" w14:paraId="31F5A66F" w14:textId="77777777" w:rsidTr="00E3259F">
        <w:trPr>
          <w:divId w:val="544099288"/>
          <w:trHeight w:val="345"/>
        </w:trPr>
        <w:tc>
          <w:tcPr>
            <w:tcW w:w="561" w:type="pct"/>
            <w:shd w:val="clear" w:color="000000" w:fill="BFBFBF"/>
            <w:noWrap/>
            <w:vAlign w:val="bottom"/>
            <w:hideMark/>
          </w:tcPr>
          <w:p w14:paraId="5583B873"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3947F8B5"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191D04EF"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0952FBC0"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4F90ADB2"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7C64614C"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E3259F" w:rsidRPr="00E033E5" w14:paraId="6B77B802" w14:textId="77777777" w:rsidTr="00E3259F">
        <w:trPr>
          <w:divId w:val="544099288"/>
          <w:trHeight w:val="903"/>
        </w:trPr>
        <w:tc>
          <w:tcPr>
            <w:tcW w:w="561" w:type="pct"/>
            <w:vMerge w:val="restart"/>
            <w:shd w:val="clear" w:color="auto" w:fill="auto"/>
            <w:vAlign w:val="center"/>
            <w:hideMark/>
          </w:tcPr>
          <w:p w14:paraId="37FEB3B0"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414025BA"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54F432A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37480197"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6071DE49"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0B698DF5"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E3259F" w:rsidRPr="00E033E5" w14:paraId="55AE320A" w14:textId="77777777" w:rsidTr="00E3259F">
        <w:trPr>
          <w:divId w:val="544099288"/>
          <w:trHeight w:val="987"/>
        </w:trPr>
        <w:tc>
          <w:tcPr>
            <w:tcW w:w="561" w:type="pct"/>
            <w:vMerge/>
            <w:vAlign w:val="center"/>
            <w:hideMark/>
          </w:tcPr>
          <w:p w14:paraId="6ADB13EB"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71980D7D"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714A5CA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4CD0A62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B838813"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0008338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26B1EFD1" w14:textId="77777777" w:rsidTr="00E3259F">
        <w:trPr>
          <w:divId w:val="544099288"/>
          <w:trHeight w:val="986"/>
        </w:trPr>
        <w:tc>
          <w:tcPr>
            <w:tcW w:w="561" w:type="pct"/>
            <w:vMerge/>
            <w:vAlign w:val="center"/>
            <w:hideMark/>
          </w:tcPr>
          <w:p w14:paraId="16C27B9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E0CC5D8"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0B0ED5D3"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532DB7C6"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1BF002A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61A23401"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4C71A4C1" w14:textId="77777777" w:rsidTr="00E3259F">
        <w:trPr>
          <w:divId w:val="544099288"/>
          <w:trHeight w:val="986"/>
        </w:trPr>
        <w:tc>
          <w:tcPr>
            <w:tcW w:w="561" w:type="pct"/>
            <w:vMerge/>
            <w:vAlign w:val="center"/>
            <w:hideMark/>
          </w:tcPr>
          <w:p w14:paraId="1349FC8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8693AC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17FFE00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4E42EF5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8E4EBA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0130E945"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3ACEEAA9" w14:textId="77777777" w:rsidTr="00E3259F">
        <w:trPr>
          <w:divId w:val="544099288"/>
          <w:trHeight w:val="660"/>
        </w:trPr>
        <w:tc>
          <w:tcPr>
            <w:tcW w:w="561" w:type="pct"/>
            <w:vMerge/>
            <w:vAlign w:val="center"/>
            <w:hideMark/>
          </w:tcPr>
          <w:p w14:paraId="3ECA4BCB"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71CA7B3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7FE5F054"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3341B06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A18B920"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218307C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47DB0EFE" w14:textId="77777777" w:rsidTr="00E3259F">
        <w:trPr>
          <w:divId w:val="544099288"/>
          <w:trHeight w:val="382"/>
        </w:trPr>
        <w:tc>
          <w:tcPr>
            <w:tcW w:w="561" w:type="pct"/>
            <w:vMerge/>
            <w:vAlign w:val="center"/>
            <w:hideMark/>
          </w:tcPr>
          <w:p w14:paraId="2F0D2F29"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27D7029A"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7E8B851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497DB79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6F82B63"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29A55C84" w14:textId="77777777" w:rsidR="00E3259F" w:rsidRPr="00536083" w:rsidRDefault="00E3259F" w:rsidP="00D46AB9">
            <w:pPr>
              <w:keepNext/>
              <w:spacing w:after="0" w:line="240" w:lineRule="auto"/>
              <w:jc w:val="left"/>
              <w:rPr>
                <w:rFonts w:eastAsia="Times New Roman" w:cs="Times New Roman"/>
                <w:color w:val="000000"/>
                <w:sz w:val="18"/>
                <w:lang w:eastAsia="en-GB"/>
              </w:rPr>
            </w:pPr>
          </w:p>
        </w:tc>
      </w:tr>
    </w:tbl>
    <w:p w14:paraId="39DAF459" w14:textId="03F9A37A" w:rsidR="00E3259F" w:rsidRDefault="00E3259F" w:rsidP="00E3259F">
      <w:pPr>
        <w:pStyle w:val="Caption"/>
        <w:jc w:val="center"/>
        <w:divId w:val="544099288"/>
        <w:rPr>
          <w:rFonts w:asciiTheme="minorHAnsi" w:hAnsiTheme="minorHAnsi"/>
        </w:rPr>
      </w:pPr>
      <w:bookmarkStart w:id="25" w:name="_Ref426567867"/>
      <w:r>
        <w:t xml:space="preserve">Table </w:t>
      </w:r>
      <w:fldSimple w:instr=" SEQ Table \* ARABIC ">
        <w:r w:rsidR="00F82748">
          <w:rPr>
            <w:noProof/>
          </w:rPr>
          <w:t>7</w:t>
        </w:r>
      </w:fldSimple>
      <w:bookmarkEnd w:id="25"/>
      <w:r>
        <w:t>: Group 1 Compressor Performance Management Methods</w:t>
      </w:r>
    </w:p>
    <w:p w14:paraId="1FDCDE83" w14:textId="77777777" w:rsidR="00E3259F" w:rsidRDefault="00E3259F" w:rsidP="00E3259F">
      <w:pPr>
        <w:divId w:val="544099288"/>
        <w:rPr>
          <w:rFonts w:asciiTheme="minorHAnsi" w:hAnsiTheme="minorHAnsi"/>
        </w:rPr>
      </w:pPr>
    </w:p>
    <w:p w14:paraId="77511BCE" w14:textId="77777777" w:rsidR="00E3259F" w:rsidRDefault="00E3259F" w:rsidP="00E3259F">
      <w:pPr>
        <w:divId w:val="544099288"/>
        <w:rPr>
          <w:rFonts w:asciiTheme="minorHAnsi" w:hAnsiTheme="minorHAnsi"/>
        </w:rPr>
      </w:pPr>
    </w:p>
    <w:p w14:paraId="7DA4B454" w14:textId="77777777" w:rsidR="00E3259F" w:rsidRDefault="00E3259F" w:rsidP="00E3259F">
      <w:pPr>
        <w:divId w:val="544099288"/>
        <w:rPr>
          <w:rFonts w:asciiTheme="minorHAnsi" w:hAnsiTheme="minorHAnsi"/>
        </w:rPr>
      </w:pPr>
    </w:p>
    <w:p w14:paraId="32A6FC84" w14:textId="77777777" w:rsidR="00E3259F" w:rsidRDefault="00E3259F" w:rsidP="00E3259F">
      <w:pPr>
        <w:divId w:val="544099288"/>
        <w:rPr>
          <w:rFonts w:asciiTheme="minorHAnsi" w:hAnsiTheme="minorHAnsi"/>
        </w:rPr>
      </w:pPr>
    </w:p>
    <w:p w14:paraId="4B32337D" w14:textId="77777777" w:rsidR="00E3259F" w:rsidRDefault="00E3259F" w:rsidP="00E3259F">
      <w:pPr>
        <w:divId w:val="544099288"/>
        <w:rPr>
          <w:rFonts w:asciiTheme="minorHAnsi" w:hAnsiTheme="minorHAnsi"/>
        </w:rPr>
      </w:pPr>
    </w:p>
    <w:p w14:paraId="5FEE0C96" w14:textId="77777777" w:rsidR="00E3259F" w:rsidRDefault="00E3259F" w:rsidP="00E3259F">
      <w:pPr>
        <w:divId w:val="544099288"/>
        <w:rPr>
          <w:rFonts w:asciiTheme="minorHAnsi" w:hAnsiTheme="minorHAnsi"/>
        </w:rPr>
      </w:pPr>
    </w:p>
    <w:p w14:paraId="4A65CFF3" w14:textId="77777777" w:rsidR="00E3259F" w:rsidRDefault="00E3259F" w:rsidP="00E3259F">
      <w:pPr>
        <w:divId w:val="544099288"/>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E3259F" w:rsidRPr="00536083" w14:paraId="474F56D2" w14:textId="77777777" w:rsidTr="00E3259F">
        <w:trPr>
          <w:divId w:val="544099288"/>
          <w:trHeight w:val="345"/>
        </w:trPr>
        <w:tc>
          <w:tcPr>
            <w:tcW w:w="0" w:type="auto"/>
            <w:shd w:val="clear" w:color="000000" w:fill="BFBFBF"/>
            <w:noWrap/>
            <w:vAlign w:val="bottom"/>
            <w:hideMark/>
          </w:tcPr>
          <w:p w14:paraId="3EE787FA"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53584E79"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7DC74AD3"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618E7CCF"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256EA4A"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4B66F199"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E3259F" w:rsidRPr="00536083" w14:paraId="127ACBA0" w14:textId="77777777" w:rsidTr="00E3259F">
        <w:trPr>
          <w:divId w:val="544099288"/>
          <w:trHeight w:val="1731"/>
        </w:trPr>
        <w:tc>
          <w:tcPr>
            <w:tcW w:w="0" w:type="auto"/>
            <w:vMerge w:val="restart"/>
            <w:shd w:val="clear" w:color="auto" w:fill="auto"/>
            <w:vAlign w:val="center"/>
            <w:hideMark/>
          </w:tcPr>
          <w:p w14:paraId="49C280C4"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45D2CE2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Kalman Filter</w:t>
            </w:r>
          </w:p>
        </w:tc>
        <w:tc>
          <w:tcPr>
            <w:tcW w:w="0" w:type="auto"/>
            <w:shd w:val="clear" w:color="auto" w:fill="auto"/>
            <w:vAlign w:val="center"/>
            <w:hideMark/>
          </w:tcPr>
          <w:p w14:paraId="433C4833"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 Kalman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7AAA9AAD"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7DFCC9FE"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65DE0BE2"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E3259F" w:rsidRPr="00536083" w14:paraId="3ADBFCF4" w14:textId="77777777" w:rsidTr="00E3259F">
        <w:trPr>
          <w:divId w:val="544099288"/>
          <w:trHeight w:val="989"/>
        </w:trPr>
        <w:tc>
          <w:tcPr>
            <w:tcW w:w="0" w:type="auto"/>
            <w:vMerge/>
            <w:vAlign w:val="center"/>
            <w:hideMark/>
          </w:tcPr>
          <w:p w14:paraId="0BE2698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7F746E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34688E46"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Using observers to form hypothesises as to how to change a model to remove deviations from expected behaviour in order to diagnose potential faults</w:t>
            </w:r>
          </w:p>
        </w:tc>
        <w:tc>
          <w:tcPr>
            <w:tcW w:w="0" w:type="auto"/>
            <w:vMerge/>
            <w:vAlign w:val="center"/>
            <w:hideMark/>
          </w:tcPr>
          <w:p w14:paraId="2A26D24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2E5E704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7806E068"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30E24121" w14:textId="77777777" w:rsidTr="00E3259F">
        <w:trPr>
          <w:divId w:val="544099288"/>
          <w:trHeight w:val="977"/>
        </w:trPr>
        <w:tc>
          <w:tcPr>
            <w:tcW w:w="0" w:type="auto"/>
            <w:vMerge/>
            <w:vAlign w:val="center"/>
            <w:hideMark/>
          </w:tcPr>
          <w:p w14:paraId="2483EA3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73BC3390"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16130C6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73CEC2D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5E14ED7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63E7061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0703588E" w14:textId="77777777" w:rsidTr="00E3259F">
        <w:trPr>
          <w:divId w:val="544099288"/>
          <w:trHeight w:val="1418"/>
        </w:trPr>
        <w:tc>
          <w:tcPr>
            <w:tcW w:w="0" w:type="auto"/>
            <w:vMerge/>
            <w:vAlign w:val="center"/>
            <w:hideMark/>
          </w:tcPr>
          <w:p w14:paraId="72E96A79"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7FA69BD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35B578E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0DECCC4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506591C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6395DB1A"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7341B93E" w14:textId="77777777" w:rsidTr="00E3259F">
        <w:trPr>
          <w:divId w:val="544099288"/>
          <w:trHeight w:val="1124"/>
        </w:trPr>
        <w:tc>
          <w:tcPr>
            <w:tcW w:w="0" w:type="auto"/>
            <w:vMerge/>
            <w:vAlign w:val="center"/>
            <w:hideMark/>
          </w:tcPr>
          <w:p w14:paraId="2668E67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15E943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4468B6CE"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0039D8D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4640D8C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40C8D289" w14:textId="77777777" w:rsidR="00E3259F" w:rsidRPr="00536083" w:rsidRDefault="00E3259F" w:rsidP="00D46AB9">
            <w:pPr>
              <w:keepNext/>
              <w:spacing w:after="0" w:line="240" w:lineRule="auto"/>
              <w:jc w:val="left"/>
              <w:rPr>
                <w:rFonts w:eastAsia="Times New Roman" w:cs="Times New Roman"/>
                <w:color w:val="000000"/>
                <w:sz w:val="18"/>
                <w:lang w:eastAsia="en-GB"/>
              </w:rPr>
            </w:pPr>
          </w:p>
        </w:tc>
      </w:tr>
    </w:tbl>
    <w:p w14:paraId="3B6C79CF" w14:textId="6B2C515D" w:rsidR="00E3259F" w:rsidRDefault="00E3259F" w:rsidP="00E3259F">
      <w:pPr>
        <w:pStyle w:val="Caption"/>
        <w:jc w:val="center"/>
        <w:divId w:val="544099288"/>
        <w:rPr>
          <w:lang w:val="en-IE" w:eastAsia="en-GB"/>
        </w:rPr>
      </w:pPr>
      <w:bookmarkStart w:id="26" w:name="_Ref426567869"/>
      <w:r>
        <w:t xml:space="preserve">Table </w:t>
      </w:r>
      <w:fldSimple w:instr=" SEQ Table \* ARABIC ">
        <w:r w:rsidR="00F82748">
          <w:rPr>
            <w:noProof/>
          </w:rPr>
          <w:t>8</w:t>
        </w:r>
      </w:fldSimple>
      <w:bookmarkEnd w:id="26"/>
      <w:r>
        <w:t>: Group 2 Compressor Performance Management Methods</w:t>
      </w:r>
    </w:p>
    <w:p w14:paraId="4B89BE75" w14:textId="77777777" w:rsidR="00E3259F" w:rsidRDefault="00E3259F" w:rsidP="00E3259F">
      <w:pPr>
        <w:divId w:val="544099288"/>
        <w:rPr>
          <w:rFonts w:asciiTheme="minorHAnsi" w:hAnsiTheme="minorHAnsi"/>
        </w:rPr>
      </w:pPr>
    </w:p>
    <w:p w14:paraId="7E5C7A8C" w14:textId="77777777" w:rsidR="00E3259F" w:rsidRDefault="00E3259F" w:rsidP="00E3259F">
      <w:pPr>
        <w:jc w:val="left"/>
        <w:divId w:val="544099288"/>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3259F" w:rsidRPr="00E033E5" w14:paraId="07FF4BD9" w14:textId="77777777" w:rsidTr="00E3259F">
        <w:trPr>
          <w:divId w:val="544099288"/>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3CD64A37"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03E9F57A"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417B0676"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27B3BF1A"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35B700F1"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48ABF5BE"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3259F" w:rsidRPr="00E033E5" w14:paraId="40B5FAC3" w14:textId="77777777" w:rsidTr="00E3259F">
        <w:trPr>
          <w:divId w:val="544099288"/>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680D84CB"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69AC4C1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11F00139"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3F6BACA4"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20CAED9E"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240A784D"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3259F" w:rsidRPr="00E033E5" w14:paraId="6EB7909E" w14:textId="77777777" w:rsidTr="00E3259F">
        <w:trPr>
          <w:divId w:val="544099288"/>
          <w:trHeight w:val="539"/>
        </w:trPr>
        <w:tc>
          <w:tcPr>
            <w:tcW w:w="1700" w:type="dxa"/>
            <w:vMerge/>
            <w:tcBorders>
              <w:top w:val="nil"/>
              <w:left w:val="single" w:sz="8" w:space="0" w:color="auto"/>
              <w:bottom w:val="single" w:sz="8" w:space="0" w:color="000000"/>
              <w:right w:val="single" w:sz="4" w:space="0" w:color="auto"/>
            </w:tcBorders>
            <w:vAlign w:val="center"/>
            <w:hideMark/>
          </w:tcPr>
          <w:p w14:paraId="2061EE0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7F608B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64B943D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326BCC5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C8B2BE0"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21F1D66"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30F97FF" w14:textId="77777777" w:rsidTr="00E3259F">
        <w:trPr>
          <w:divId w:val="544099288"/>
          <w:trHeight w:val="822"/>
        </w:trPr>
        <w:tc>
          <w:tcPr>
            <w:tcW w:w="1700" w:type="dxa"/>
            <w:vMerge/>
            <w:tcBorders>
              <w:top w:val="nil"/>
              <w:left w:val="single" w:sz="8" w:space="0" w:color="auto"/>
              <w:bottom w:val="single" w:sz="8" w:space="0" w:color="000000"/>
              <w:right w:val="single" w:sz="4" w:space="0" w:color="auto"/>
            </w:tcBorders>
            <w:vAlign w:val="center"/>
            <w:hideMark/>
          </w:tcPr>
          <w:p w14:paraId="1333F0F1"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AAF049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3751350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416B611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F79C27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0D265821"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ED781C9" w14:textId="77777777" w:rsidTr="00E3259F">
        <w:trPr>
          <w:divId w:val="544099288"/>
          <w:trHeight w:val="568"/>
        </w:trPr>
        <w:tc>
          <w:tcPr>
            <w:tcW w:w="1700" w:type="dxa"/>
            <w:vMerge/>
            <w:tcBorders>
              <w:top w:val="nil"/>
              <w:left w:val="single" w:sz="8" w:space="0" w:color="auto"/>
              <w:bottom w:val="single" w:sz="8" w:space="0" w:color="000000"/>
              <w:right w:val="single" w:sz="4" w:space="0" w:color="auto"/>
            </w:tcBorders>
            <w:vAlign w:val="center"/>
            <w:hideMark/>
          </w:tcPr>
          <w:p w14:paraId="5846D95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10CD84A"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54D2681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6F153E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32D0C01"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2324D97"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58D3968D" w14:textId="77777777" w:rsidTr="00E3259F">
        <w:trPr>
          <w:divId w:val="544099288"/>
          <w:trHeight w:val="1400"/>
        </w:trPr>
        <w:tc>
          <w:tcPr>
            <w:tcW w:w="1700" w:type="dxa"/>
            <w:vMerge/>
            <w:tcBorders>
              <w:top w:val="nil"/>
              <w:left w:val="single" w:sz="8" w:space="0" w:color="auto"/>
              <w:bottom w:val="single" w:sz="8" w:space="0" w:color="000000"/>
              <w:right w:val="single" w:sz="4" w:space="0" w:color="auto"/>
            </w:tcBorders>
            <w:vAlign w:val="center"/>
            <w:hideMark/>
          </w:tcPr>
          <w:p w14:paraId="4C9AAD06"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4EC9113"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286743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B248A63"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DDEB35"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39511AB"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E69DB6E" w14:textId="77777777" w:rsidTr="00E3259F">
        <w:trPr>
          <w:divId w:val="544099288"/>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4843795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5F93ABF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3F391200"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0B7459B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9A2F23D"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B33D471"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56B96331" w14:textId="77777777" w:rsidTr="00E3259F">
        <w:trPr>
          <w:divId w:val="544099288"/>
          <w:trHeight w:val="60"/>
        </w:trPr>
        <w:tc>
          <w:tcPr>
            <w:tcW w:w="1700" w:type="dxa"/>
            <w:vMerge/>
            <w:tcBorders>
              <w:top w:val="nil"/>
              <w:left w:val="single" w:sz="8" w:space="0" w:color="auto"/>
              <w:bottom w:val="single" w:sz="8" w:space="0" w:color="000000"/>
              <w:right w:val="single" w:sz="4" w:space="0" w:color="auto"/>
            </w:tcBorders>
            <w:vAlign w:val="center"/>
            <w:hideMark/>
          </w:tcPr>
          <w:p w14:paraId="5E13BF6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A2FEAE"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26112364"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7A87866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3C3CC7E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02CEE87B"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6258F432" w14:textId="77777777" w:rsidTr="00E3259F">
        <w:trPr>
          <w:divId w:val="544099288"/>
          <w:trHeight w:val="851"/>
        </w:trPr>
        <w:tc>
          <w:tcPr>
            <w:tcW w:w="1700" w:type="dxa"/>
            <w:vMerge/>
            <w:tcBorders>
              <w:top w:val="nil"/>
              <w:left w:val="single" w:sz="8" w:space="0" w:color="auto"/>
              <w:bottom w:val="single" w:sz="8" w:space="0" w:color="000000"/>
              <w:right w:val="single" w:sz="4" w:space="0" w:color="auto"/>
            </w:tcBorders>
            <w:vAlign w:val="center"/>
            <w:hideMark/>
          </w:tcPr>
          <w:p w14:paraId="211F249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2CBCB3D"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1F40ABD8"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0F0D384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93538E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9D52E2A"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DDA26B3" w14:textId="77777777" w:rsidTr="00E3259F">
        <w:trPr>
          <w:divId w:val="544099288"/>
          <w:trHeight w:val="406"/>
        </w:trPr>
        <w:tc>
          <w:tcPr>
            <w:tcW w:w="1700" w:type="dxa"/>
            <w:vMerge/>
            <w:tcBorders>
              <w:top w:val="nil"/>
              <w:left w:val="single" w:sz="8" w:space="0" w:color="auto"/>
              <w:bottom w:val="single" w:sz="8" w:space="0" w:color="000000"/>
              <w:right w:val="single" w:sz="4" w:space="0" w:color="auto"/>
            </w:tcBorders>
            <w:vAlign w:val="center"/>
            <w:hideMark/>
          </w:tcPr>
          <w:p w14:paraId="099D146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6A2599D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3F8CFF04"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1F2011B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C54B4C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8A9316E" w14:textId="77777777" w:rsidR="00E3259F" w:rsidRPr="00E033E5" w:rsidRDefault="00E3259F" w:rsidP="00D46AB9">
            <w:pPr>
              <w:keepNext/>
              <w:spacing w:after="0" w:line="240" w:lineRule="auto"/>
              <w:jc w:val="left"/>
              <w:rPr>
                <w:rFonts w:eastAsia="Times New Roman" w:cs="Times New Roman"/>
                <w:color w:val="000000"/>
                <w:sz w:val="18"/>
                <w:lang w:eastAsia="en-GB"/>
              </w:rPr>
            </w:pPr>
          </w:p>
        </w:tc>
      </w:tr>
    </w:tbl>
    <w:p w14:paraId="550B5D6B" w14:textId="573AC69A" w:rsidR="00E3259F" w:rsidRDefault="00E3259F" w:rsidP="00E3259F">
      <w:pPr>
        <w:pStyle w:val="Caption"/>
        <w:jc w:val="center"/>
        <w:divId w:val="544099288"/>
      </w:pPr>
      <w:bookmarkStart w:id="27" w:name="_Ref426567870"/>
      <w:r>
        <w:t xml:space="preserve">Table </w:t>
      </w:r>
      <w:fldSimple w:instr=" SEQ Table \* ARABIC ">
        <w:r w:rsidR="00F82748">
          <w:rPr>
            <w:noProof/>
          </w:rPr>
          <w:t>9</w:t>
        </w:r>
      </w:fldSimple>
      <w:bookmarkEnd w:id="27"/>
      <w:r>
        <w:t>: Group 3 Performance Management Methods</w:t>
      </w:r>
    </w:p>
    <w:p w14:paraId="300BBB26" w14:textId="77777777" w:rsidR="00E3259F" w:rsidRPr="00980B14" w:rsidRDefault="00E3259F" w:rsidP="00E3259F">
      <w:pPr>
        <w:jc w:val="left"/>
        <w:divId w:val="544099288"/>
        <w:rPr>
          <w:lang w:val="en-IE" w:eastAsia="en-GB"/>
        </w:rPr>
        <w:sectPr w:rsidR="00E3259F" w:rsidRPr="00980B14" w:rsidSect="00980B14">
          <w:pgSz w:w="16838" w:h="11906" w:orient="landscape"/>
          <w:pgMar w:top="1440" w:right="1440" w:bottom="1440" w:left="1440" w:header="708" w:footer="708" w:gutter="0"/>
          <w:cols w:space="708"/>
          <w:docGrid w:linePitch="360"/>
        </w:sectPr>
      </w:pPr>
    </w:p>
    <w:p w14:paraId="4E25427A" w14:textId="4D55FDF6" w:rsidR="00CF4EA4" w:rsidRPr="001336EE" w:rsidRDefault="00CF4EA4" w:rsidP="00F95DBD">
      <w:pPr>
        <w:pStyle w:val="NormalWeb"/>
        <w:ind w:left="480" w:hanging="480"/>
        <w:divId w:val="544099288"/>
        <w:rPr>
          <w:lang w:val="en-IE"/>
        </w:rPr>
      </w:pPr>
    </w:p>
    <w:p w14:paraId="22BCEF5A" w14:textId="77777777" w:rsidR="004B5330" w:rsidRDefault="004B5330" w:rsidP="004B5330">
      <w:pPr>
        <w:pStyle w:val="Heading2"/>
        <w:rPr>
          <w:lang w:val="en-IE" w:eastAsia="en-GB"/>
        </w:rPr>
      </w:pPr>
      <w:r>
        <w:rPr>
          <w:lang w:val="en-IE" w:eastAsia="en-GB"/>
        </w:rPr>
        <w:t>Knowledge Based Methods</w:t>
      </w:r>
    </w:p>
    <w:p w14:paraId="4537032C" w14:textId="77777777" w:rsidR="004B5330" w:rsidRDefault="004B5330" w:rsidP="004B5330">
      <w:pPr>
        <w:rPr>
          <w:lang w:val="en-IE" w:eastAsia="en-GB"/>
        </w:rPr>
      </w:pPr>
      <w:r>
        <w:rPr>
          <w:lang w:val="en-IE" w:eastAsia="en-GB"/>
        </w:rPr>
        <w:t>Knowledge based methods are defined for the purposes of this review as those methods which attempt to formalise in code or otherwise the reasoning of a human expert. These systems represent an approach where the engineering or equipment knowledge of an expert is applied in a heuristic fashion.</w:t>
      </w:r>
    </w:p>
    <w:p w14:paraId="6A8180A7" w14:textId="77777777" w:rsidR="004B5330" w:rsidRDefault="004B5330" w:rsidP="004B5330">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0531866D" w14:textId="77777777" w:rsidR="004B5330" w:rsidRDefault="004B5330" w:rsidP="004B5330">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40F1E5DA" w14:textId="77777777" w:rsidR="004B5330" w:rsidRDefault="004B5330" w:rsidP="004B5330">
      <w:pPr>
        <w:rPr>
          <w:lang w:val="en-IE" w:eastAsia="en-GB"/>
        </w:rPr>
      </w:pPr>
    </w:p>
    <w:p w14:paraId="29F1B8DA" w14:textId="77777777" w:rsidR="004B5330" w:rsidRDefault="004B5330" w:rsidP="004B5330">
      <w:pPr>
        <w:pStyle w:val="Heading2"/>
        <w:rPr>
          <w:lang w:val="en-IE" w:eastAsia="en-GB"/>
        </w:rPr>
      </w:pPr>
      <w:r>
        <w:rPr>
          <w:lang w:val="en-IE" w:eastAsia="en-GB"/>
        </w:rPr>
        <w:t>Model-Based Methods</w:t>
      </w:r>
    </w:p>
    <w:p w14:paraId="394D3E64" w14:textId="77777777" w:rsidR="004B5330" w:rsidRDefault="004B5330" w:rsidP="004B5330">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635F48D5" w14:textId="77777777" w:rsidR="004B5330" w:rsidRDefault="004B5330" w:rsidP="004B5330">
      <w:pPr>
        <w:rPr>
          <w:lang w:val="en-IE" w:eastAsia="en-GB"/>
        </w:rPr>
      </w:pPr>
      <w:r>
        <w:rPr>
          <w:lang w:val="en-IE" w:eastAsia="en-GB"/>
        </w:rPr>
        <w:t>Model-based methods for compressor performance management may be broadly divided into two categories:</w:t>
      </w:r>
    </w:p>
    <w:p w14:paraId="597A10A8" w14:textId="77777777" w:rsidR="004B5330" w:rsidRDefault="004B5330" w:rsidP="004B5330">
      <w:pPr>
        <w:pStyle w:val="ListParagraph"/>
        <w:numPr>
          <w:ilvl w:val="0"/>
          <w:numId w:val="20"/>
        </w:numPr>
        <w:rPr>
          <w:lang w:val="en-IE" w:eastAsia="en-GB"/>
        </w:rPr>
      </w:pPr>
      <w:r>
        <w:rPr>
          <w:lang w:val="en-IE" w:eastAsia="en-GB"/>
        </w:rPr>
        <w:t>Analytical redundancy methods</w:t>
      </w:r>
    </w:p>
    <w:p w14:paraId="3ADDF1D8" w14:textId="77777777" w:rsidR="004B5330" w:rsidRDefault="004B5330" w:rsidP="004B5330">
      <w:pPr>
        <w:pStyle w:val="ListParagraph"/>
        <w:numPr>
          <w:ilvl w:val="0"/>
          <w:numId w:val="20"/>
        </w:numPr>
        <w:rPr>
          <w:lang w:val="en-IE" w:eastAsia="en-GB"/>
        </w:rPr>
      </w:pPr>
      <w:r>
        <w:rPr>
          <w:lang w:val="en-IE" w:eastAsia="en-GB"/>
        </w:rPr>
        <w:t>Parameter estimation methods</w:t>
      </w:r>
    </w:p>
    <w:p w14:paraId="6F93CC20" w14:textId="77777777" w:rsidR="004B5330" w:rsidRDefault="004B5330" w:rsidP="004B5330">
      <w:pPr>
        <w:rPr>
          <w:lang w:val="en-IE" w:eastAsia="en-GB"/>
        </w:rPr>
      </w:pPr>
      <w:r>
        <w:rPr>
          <w:lang w:val="en-IE" w:eastAsia="en-GB"/>
        </w:rPr>
        <w:t>Both of these approaches rely on generating residual patterns for diagnosis of why a compressor is not performing as expected, i.e. fault detection and diagnosis. Parameter estimation methods may be used for compressor optimisation and performance analysis.</w:t>
      </w:r>
    </w:p>
    <w:p w14:paraId="140ACD9B" w14:textId="77777777" w:rsidR="004B5330" w:rsidRDefault="004B5330" w:rsidP="004B5330">
      <w:pPr>
        <w:rPr>
          <w:lang w:val="en-IE" w:eastAsia="en-GB"/>
        </w:rPr>
      </w:pPr>
      <w:r>
        <w:rPr>
          <w:lang w:val="en-IE" w:eastAsia="en-GB"/>
        </w:rPr>
        <w:t>Analytical redundancy methods are further subdivided into the following categories:</w:t>
      </w:r>
    </w:p>
    <w:p w14:paraId="7D7E6F06" w14:textId="77777777" w:rsidR="004B5330" w:rsidRDefault="004B5330" w:rsidP="004B5330">
      <w:pPr>
        <w:pStyle w:val="ListParagraph"/>
        <w:numPr>
          <w:ilvl w:val="0"/>
          <w:numId w:val="21"/>
        </w:numPr>
        <w:rPr>
          <w:lang w:val="en-IE" w:eastAsia="en-GB"/>
        </w:rPr>
      </w:pPr>
      <w:r>
        <w:rPr>
          <w:lang w:val="en-IE" w:eastAsia="en-GB"/>
        </w:rPr>
        <w:t>Kalman Filters</w:t>
      </w:r>
    </w:p>
    <w:p w14:paraId="76763076" w14:textId="77777777" w:rsidR="004B5330" w:rsidRDefault="004B5330" w:rsidP="004B5330">
      <w:pPr>
        <w:pStyle w:val="ListParagraph"/>
        <w:numPr>
          <w:ilvl w:val="0"/>
          <w:numId w:val="21"/>
        </w:numPr>
        <w:rPr>
          <w:lang w:val="en-IE" w:eastAsia="en-GB"/>
        </w:rPr>
      </w:pPr>
      <w:r>
        <w:rPr>
          <w:lang w:val="en-IE" w:eastAsia="en-GB"/>
        </w:rPr>
        <w:t>Diagnostic Observers</w:t>
      </w:r>
    </w:p>
    <w:p w14:paraId="2F2E25AA" w14:textId="77777777" w:rsidR="004B5330" w:rsidRDefault="004B5330" w:rsidP="004B5330">
      <w:pPr>
        <w:pStyle w:val="ListParagraph"/>
        <w:numPr>
          <w:ilvl w:val="0"/>
          <w:numId w:val="21"/>
        </w:numPr>
        <w:rPr>
          <w:lang w:val="en-IE" w:eastAsia="en-GB"/>
        </w:rPr>
      </w:pPr>
      <w:r>
        <w:rPr>
          <w:lang w:val="en-IE" w:eastAsia="en-GB"/>
        </w:rPr>
        <w:t>Parity (Consistency) Relations</w:t>
      </w:r>
    </w:p>
    <w:p w14:paraId="1867BBE8" w14:textId="414D66D3" w:rsidR="004B5330" w:rsidRDefault="004B5330" w:rsidP="004B5330">
      <w:pPr>
        <w:rPr>
          <w:lang w:val="en-IE" w:eastAsia="en-GB"/>
        </w:rPr>
      </w:pPr>
      <w:r>
        <w:rPr>
          <w:lang w:val="en-IE" w:eastAsia="en-GB"/>
        </w:rPr>
        <w:t xml:space="preserve">For the purpose of fault detection and diagnosis, the difference between model-based methods and other traditional methods such as those discussed in </w:t>
      </w:r>
      <w:r w:rsidRPr="00706570">
        <w:rPr>
          <w:b/>
          <w:lang w:val="en-IE" w:eastAsia="en-GB"/>
        </w:rPr>
        <w:t xml:space="preserve">Section </w:t>
      </w:r>
      <w:r w:rsidRPr="00706570">
        <w:rPr>
          <w:b/>
          <w:lang w:val="en-IE" w:eastAsia="en-GB"/>
        </w:rPr>
        <w:fldChar w:fldCharType="begin"/>
      </w:r>
      <w:r w:rsidRPr="00706570">
        <w:rPr>
          <w:b/>
          <w:lang w:val="en-IE" w:eastAsia="en-GB"/>
        </w:rPr>
        <w:instrText xml:space="preserve"> REF _Ref426462586 \w \h </w:instrText>
      </w:r>
      <w:r>
        <w:rPr>
          <w:b/>
          <w:lang w:val="en-IE" w:eastAsia="en-GB"/>
        </w:rPr>
        <w:instrText xml:space="preserve"> \* MERGEFORMAT </w:instrText>
      </w:r>
      <w:r w:rsidRPr="00706570">
        <w:rPr>
          <w:b/>
          <w:lang w:val="en-IE" w:eastAsia="en-GB"/>
        </w:rPr>
      </w:r>
      <w:r w:rsidRPr="00706570">
        <w:rPr>
          <w:b/>
          <w:lang w:val="en-IE" w:eastAsia="en-GB"/>
        </w:rPr>
        <w:fldChar w:fldCharType="separate"/>
      </w:r>
      <w:r w:rsidR="00F82748">
        <w:rPr>
          <w:b/>
          <w:lang w:val="en-IE" w:eastAsia="en-GB"/>
        </w:rPr>
        <w:t>4.1</w:t>
      </w:r>
      <w:r w:rsidRPr="00706570">
        <w:rPr>
          <w:b/>
          <w:lang w:val="en-IE" w:eastAsia="en-GB"/>
        </w:rPr>
        <w:fldChar w:fldCharType="end"/>
      </w:r>
      <w:r>
        <w:rPr>
          <w:lang w:val="en-IE" w:eastAsia="en-GB"/>
        </w:rPr>
        <w:t xml:space="preserve"> is evident in the concept of redundancy. Where model-free methods often employ physical redundancy by comparing identical sensors in parallel to determine faults, model-based methods usually incorporate some level of analytical redundancy </w:t>
      </w:r>
      <w:r>
        <w:rPr>
          <w:lang w:val="en-IE" w:eastAsia="en-GB"/>
        </w:rPr>
        <w:fldChar w:fldCharType="begin" w:fldLock="1"/>
      </w:r>
      <w:r w:rsidR="00CF613B">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Pr>
          <w:lang w:val="en-IE" w:eastAsia="en-GB"/>
        </w:rPr>
        <w:fldChar w:fldCharType="separate"/>
      </w:r>
      <w:r w:rsidR="00815657" w:rsidRPr="00815657">
        <w:rPr>
          <w:noProof/>
          <w:lang w:val="en-IE" w:eastAsia="en-GB"/>
        </w:rPr>
        <w:t>(Gertler 1998)</w:t>
      </w:r>
      <w:r>
        <w:rPr>
          <w:lang w:val="en-IE" w:eastAsia="en-GB"/>
        </w:rPr>
        <w:fldChar w:fldCharType="end"/>
      </w:r>
      <w:r>
        <w:rPr>
          <w:lang w:val="en-IE" w:eastAsia="en-GB"/>
        </w:rPr>
        <w:t xml:space="preserve">. This analytical redundancy </w:t>
      </w:r>
      <w:r>
        <w:rPr>
          <w:lang w:val="en-IE" w:eastAsia="en-GB"/>
        </w:rPr>
        <w:lastRenderedPageBreak/>
        <w:t xml:space="preserve">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 This process is summarised in </w:t>
      </w:r>
      <w:r w:rsidRPr="00FB7413">
        <w:rPr>
          <w:b/>
          <w:lang w:val="en-IE" w:eastAsia="en-GB"/>
        </w:rPr>
        <w:fldChar w:fldCharType="begin"/>
      </w:r>
      <w:r w:rsidRPr="00FB7413">
        <w:rPr>
          <w:b/>
          <w:lang w:val="en-IE" w:eastAsia="en-GB"/>
        </w:rPr>
        <w:instrText xml:space="preserve"> REF _Ref426454316 \h </w:instrText>
      </w:r>
      <w:r>
        <w:rPr>
          <w:b/>
          <w:lang w:val="en-IE" w:eastAsia="en-GB"/>
        </w:rPr>
        <w:instrText xml:space="preserve"> \* MERGEFORMAT </w:instrText>
      </w:r>
      <w:r w:rsidRPr="00FB7413">
        <w:rPr>
          <w:b/>
          <w:lang w:val="en-IE" w:eastAsia="en-GB"/>
        </w:rPr>
      </w:r>
      <w:r w:rsidRPr="00FB7413">
        <w:rPr>
          <w:b/>
          <w:lang w:val="en-IE" w:eastAsia="en-GB"/>
        </w:rPr>
        <w:fldChar w:fldCharType="separate"/>
      </w:r>
      <w:r w:rsidR="00F82748" w:rsidRPr="00F82748">
        <w:rPr>
          <w:b/>
        </w:rPr>
        <w:t xml:space="preserve">Figure </w:t>
      </w:r>
      <w:r w:rsidR="00F82748" w:rsidRPr="00F82748">
        <w:rPr>
          <w:b/>
          <w:noProof/>
        </w:rPr>
        <w:t>11</w:t>
      </w:r>
      <w:r w:rsidRPr="00FB7413">
        <w:rPr>
          <w:b/>
          <w:lang w:val="en-IE" w:eastAsia="en-GB"/>
        </w:rPr>
        <w:fldChar w:fldCharType="end"/>
      </w:r>
      <w:r>
        <w:rPr>
          <w:b/>
          <w:lang w:val="en-IE" w:eastAsia="en-GB"/>
        </w:rPr>
        <w:t>.</w:t>
      </w:r>
    </w:p>
    <w:p w14:paraId="5EA08241" w14:textId="77777777" w:rsidR="004B5330" w:rsidRDefault="004B5330" w:rsidP="004B5330">
      <w:pPr>
        <w:keepNext/>
        <w:jc w:val="center"/>
      </w:pPr>
      <w:r>
        <w:rPr>
          <w:noProof/>
          <w:lang w:eastAsia="en-GB"/>
        </w:rPr>
        <w:drawing>
          <wp:inline distT="0" distB="0" distL="0" distR="0" wp14:anchorId="6E6826B2" wp14:editId="2CA16DFB">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4EB1E2AF" w14:textId="77777777" w:rsidR="004B5330" w:rsidRDefault="004B5330" w:rsidP="004B5330">
      <w:pPr>
        <w:pStyle w:val="Caption"/>
        <w:jc w:val="center"/>
        <w:rPr>
          <w:lang w:val="en-IE" w:eastAsia="en-GB"/>
        </w:rPr>
      </w:pPr>
      <w:bookmarkStart w:id="28" w:name="_Ref426454316"/>
      <w:r>
        <w:t xml:space="preserve">Figure </w:t>
      </w:r>
      <w:fldSimple w:instr=" SEQ Figure \* ARABIC ">
        <w:r w:rsidR="00F82748">
          <w:rPr>
            <w:noProof/>
          </w:rPr>
          <w:t>11</w:t>
        </w:r>
      </w:fldSimple>
      <w:bookmarkEnd w:id="28"/>
      <w:r>
        <w:t>: Typical Model-Based FDD Process</w:t>
      </w:r>
    </w:p>
    <w:p w14:paraId="19524312" w14:textId="77777777" w:rsidR="004B5330" w:rsidRDefault="004B5330" w:rsidP="004B5330">
      <w:pPr>
        <w:rPr>
          <w:lang w:val="en-IE" w:eastAsia="en-GB"/>
        </w:rPr>
      </w:pPr>
      <w:r>
        <w:rPr>
          <w:lang w:val="en-IE" w:eastAsia="en-GB"/>
        </w:rPr>
        <w:t>The analytical redundancy approaches to fault detection are summarised as follows:</w:t>
      </w:r>
    </w:p>
    <w:p w14:paraId="03E3C7CF" w14:textId="77777777" w:rsidR="004B5330" w:rsidRDefault="004B5330" w:rsidP="004B5330">
      <w:pPr>
        <w:pStyle w:val="ListParagraph"/>
        <w:numPr>
          <w:ilvl w:val="0"/>
          <w:numId w:val="19"/>
        </w:numPr>
        <w:rPr>
          <w:lang w:val="en-IE" w:eastAsia="en-GB"/>
        </w:rPr>
      </w:pPr>
      <w:r>
        <w:rPr>
          <w:lang w:val="en-IE" w:eastAsia="en-GB"/>
        </w:rPr>
        <w:t>Kalman Filters</w:t>
      </w:r>
    </w:p>
    <w:p w14:paraId="54750180" w14:textId="636F6534" w:rsidR="004B5330" w:rsidRPr="0070151A" w:rsidRDefault="004B5330" w:rsidP="004B5330">
      <w:pPr>
        <w:pStyle w:val="ListParagraph"/>
        <w:numPr>
          <w:ilvl w:val="1"/>
          <w:numId w:val="19"/>
        </w:numPr>
        <w:rPr>
          <w:lang w:val="en-IE" w:eastAsia="en-GB"/>
        </w:rPr>
      </w:pPr>
      <w:r w:rsidRPr="0070151A">
        <w:rPr>
          <w:lang w:val="en-IE" w:eastAsia="en-GB"/>
        </w:rPr>
        <w:t>A Kalman Filter can remove noise to assist in the prediction of a variable from a mathematical model. Since the prediction error of the Kalman filter will be zero in the case of no fault, the residual generated may be used as a fault detection residual. In addition, Kalman filters may be constructed for each potential fault state of a compressed air system, and if the prediction error of the filter is zero for any of the bank of filters, the fault in question may be diagnosed.</w:t>
      </w:r>
      <w:r>
        <w:rPr>
          <w:lang w:val="en-IE" w:eastAsia="en-GB"/>
        </w:rPr>
        <w:t xml:space="preserve"> </w:t>
      </w:r>
      <w:r w:rsidRPr="0070151A">
        <w:rPr>
          <w:lang w:val="en-IE" w:eastAsia="en-GB"/>
        </w:rPr>
        <w:t xml:space="preserve">Kalman filters have been used with some success to detect compressed air leakage by </w:t>
      </w:r>
      <w:r w:rsidRPr="0070151A">
        <w:rPr>
          <w:lang w:val="en-IE" w:eastAsia="en-GB"/>
        </w:rPr>
        <w:fldChar w:fldCharType="begin" w:fldLock="1"/>
      </w:r>
      <w:r w:rsidR="00CF613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Pr="0070151A">
        <w:rPr>
          <w:lang w:val="en-IE" w:eastAsia="en-GB"/>
        </w:rPr>
        <w:fldChar w:fldCharType="separate"/>
      </w:r>
      <w:r w:rsidR="00815657" w:rsidRPr="00815657">
        <w:rPr>
          <w:noProof/>
          <w:lang w:val="en-IE" w:eastAsia="en-GB"/>
        </w:rPr>
        <w:t>(Krichel &amp; Sawodny 2011)</w:t>
      </w:r>
      <w:r w:rsidRPr="0070151A">
        <w:rPr>
          <w:lang w:val="en-IE" w:eastAsia="en-GB"/>
        </w:rPr>
        <w:fldChar w:fldCharType="end"/>
      </w:r>
      <w:r>
        <w:rPr>
          <w:lang w:val="en-IE" w:eastAsia="en-GB"/>
        </w:rPr>
        <w:t>.</w:t>
      </w:r>
    </w:p>
    <w:p w14:paraId="27C77946" w14:textId="77777777" w:rsidR="004B5330" w:rsidRDefault="004B5330" w:rsidP="004B5330">
      <w:pPr>
        <w:pStyle w:val="ListParagraph"/>
        <w:numPr>
          <w:ilvl w:val="0"/>
          <w:numId w:val="19"/>
        </w:numPr>
        <w:rPr>
          <w:lang w:val="en-IE" w:eastAsia="en-GB"/>
        </w:rPr>
      </w:pPr>
      <w:r>
        <w:rPr>
          <w:lang w:val="en-IE" w:eastAsia="en-GB"/>
        </w:rPr>
        <w:t>Diagnostic Observers</w:t>
      </w:r>
    </w:p>
    <w:p w14:paraId="2A8429E1" w14:textId="6B0E129A" w:rsidR="004B5330" w:rsidRDefault="004B5330" w:rsidP="004B5330">
      <w:pPr>
        <w:pStyle w:val="ListParagraph"/>
        <w:numPr>
          <w:ilvl w:val="1"/>
          <w:numId w:val="19"/>
        </w:numPr>
        <w:rPr>
          <w:lang w:val="en-IE" w:eastAsia="en-GB"/>
        </w:rPr>
      </w:pPr>
      <w:r>
        <w:rPr>
          <w:lang w:val="en-IE" w:eastAsia="en-GB"/>
        </w:rPr>
        <w:t xml:space="preserve">Diagnostic observers can be used to diagnose faults by analysing a deviation from expected behaviour, and forming a diagnostic hypothesis as a change to the mathematical model of the compressed air system which removes the deviation from expected behaviour </w:t>
      </w:r>
      <w:r>
        <w:rPr>
          <w:lang w:val="en-IE" w:eastAsia="en-GB"/>
        </w:rPr>
        <w:fldChar w:fldCharType="begin" w:fldLock="1"/>
      </w:r>
      <w:r w:rsidR="00CF613B">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Pr>
          <w:lang w:val="en-IE" w:eastAsia="en-GB"/>
        </w:rPr>
        <w:fldChar w:fldCharType="separate"/>
      </w:r>
      <w:r w:rsidR="00815657" w:rsidRPr="00815657">
        <w:rPr>
          <w:noProof/>
          <w:lang w:val="en-IE" w:eastAsia="en-GB"/>
        </w:rPr>
        <w:t>(van Harmelen et al. 2008)</w:t>
      </w:r>
      <w:r>
        <w:rPr>
          <w:lang w:val="en-IE" w:eastAsia="en-GB"/>
        </w:rPr>
        <w:fldChar w:fldCharType="end"/>
      </w:r>
      <w:r>
        <w:rPr>
          <w:lang w:val="en-IE" w:eastAsia="en-GB"/>
        </w:rPr>
        <w:t>.</w:t>
      </w:r>
    </w:p>
    <w:p w14:paraId="2B47601A" w14:textId="77777777" w:rsidR="004B5330" w:rsidRDefault="004B5330" w:rsidP="004B5330">
      <w:pPr>
        <w:pStyle w:val="ListParagraph"/>
        <w:numPr>
          <w:ilvl w:val="0"/>
          <w:numId w:val="19"/>
        </w:numPr>
        <w:rPr>
          <w:lang w:val="en-IE" w:eastAsia="en-GB"/>
        </w:rPr>
      </w:pPr>
      <w:r>
        <w:rPr>
          <w:lang w:val="en-IE" w:eastAsia="en-GB"/>
        </w:rPr>
        <w:t>Parity (consistency) relations</w:t>
      </w:r>
    </w:p>
    <w:p w14:paraId="6C3E843C" w14:textId="04C0538C" w:rsidR="004B5330" w:rsidRPr="00903DAD" w:rsidRDefault="004B5330" w:rsidP="004B5330">
      <w:pPr>
        <w:pStyle w:val="ListParagraph"/>
        <w:numPr>
          <w:ilvl w:val="1"/>
          <w:numId w:val="19"/>
        </w:numPr>
        <w:rPr>
          <w:lang w:val="en-IE" w:eastAsia="en-GB"/>
        </w:rPr>
      </w:pPr>
      <w:r>
        <w:rPr>
          <w:lang w:val="en-IE" w:eastAsia="en-GB"/>
        </w:rPr>
        <w:t xml:space="preserve">Parity relations are a method for fault diagnosis which operate by manipulating compressed air model observables in order to generate the residuals associated with particular faults </w:t>
      </w:r>
      <w:r>
        <w:rPr>
          <w:lang w:val="en-IE" w:eastAsia="en-GB"/>
        </w:rPr>
        <w:fldChar w:fldCharType="begin" w:fldLock="1"/>
      </w:r>
      <w:r w:rsidR="00CF613B">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Pr>
          <w:lang w:val="en-IE" w:eastAsia="en-GB"/>
        </w:rPr>
        <w:fldChar w:fldCharType="separate"/>
      </w:r>
      <w:r w:rsidR="00815657" w:rsidRPr="00815657">
        <w:rPr>
          <w:noProof/>
          <w:lang w:val="en-IE" w:eastAsia="en-GB"/>
        </w:rPr>
        <w:t>(Kabbaj et al. 2003)</w:t>
      </w:r>
      <w:r>
        <w:rPr>
          <w:lang w:val="en-IE" w:eastAsia="en-GB"/>
        </w:rPr>
        <w:fldChar w:fldCharType="end"/>
      </w:r>
      <w:r>
        <w:rPr>
          <w:lang w:val="en-IE" w:eastAsia="en-GB"/>
        </w:rPr>
        <w:t>. These residuals may then be compared with measured residuals for fault diagnosis.</w:t>
      </w:r>
    </w:p>
    <w:p w14:paraId="3563D3E1" w14:textId="1E2FF29E" w:rsidR="004B5330" w:rsidRPr="00363389" w:rsidRDefault="004B5330" w:rsidP="004B5330">
      <w:pPr>
        <w:rPr>
          <w:lang w:val="en-IE" w:eastAsia="en-GB"/>
        </w:rPr>
      </w:pPr>
      <w:r w:rsidRPr="00903DAD">
        <w:rPr>
          <w:lang w:val="en-IE" w:eastAsia="en-GB"/>
        </w:rPr>
        <w:t>Parameter estimation</w:t>
      </w:r>
      <w:r>
        <w:rPr>
          <w:lang w:val="en-IE" w:eastAsia="en-GB"/>
        </w:rPr>
        <w:t xml:space="preserve"> operates differently to analytical redundancy methods in that a reference model is first created by identifying a fault-free condition of the compressed air plant </w:t>
      </w:r>
      <w:r>
        <w:rPr>
          <w:lang w:val="en-IE" w:eastAsia="en-GB"/>
        </w:rPr>
        <w:fldChar w:fldCharType="begin" w:fldLock="1"/>
      </w:r>
      <w:r w:rsidR="00CF613B">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Pr>
          <w:lang w:val="en-IE" w:eastAsia="en-GB"/>
        </w:rPr>
        <w:fldChar w:fldCharType="separate"/>
      </w:r>
      <w:r w:rsidR="00815657" w:rsidRPr="00815657">
        <w:rPr>
          <w:noProof/>
          <w:lang w:val="en-IE" w:eastAsia="en-GB"/>
        </w:rPr>
        <w:t>(Gertler 1998)</w:t>
      </w:r>
      <w:r>
        <w:rPr>
          <w:lang w:val="en-IE" w:eastAsia="en-GB"/>
        </w:rPr>
        <w:fldChar w:fldCharType="end"/>
      </w:r>
      <w:r>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1C42FBC" w14:textId="77777777" w:rsidR="004B5330" w:rsidRPr="00903DAD" w:rsidRDefault="004B5330" w:rsidP="004B5330">
      <w:pPr>
        <w:rPr>
          <w:lang w:val="en-IE" w:eastAsia="en-GB"/>
        </w:rPr>
      </w:pPr>
      <w:r>
        <w:rPr>
          <w:lang w:val="en-IE" w:eastAsia="en-GB"/>
        </w:rPr>
        <w:t xml:space="preserve">For the purpose of optimisation model-based methods can be used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w:t>
      </w:r>
      <w:r>
        <w:rPr>
          <w:lang w:val="en-IE" w:eastAsia="en-GB"/>
        </w:rPr>
        <w:lastRenderedPageBreak/>
        <w:t xml:space="preserve">operational characteristics. This is the method and goal which are reviewed in </w:t>
      </w:r>
      <w:r w:rsidRPr="00903DAD">
        <w:rPr>
          <w:b/>
          <w:lang w:val="en-IE" w:eastAsia="en-GB"/>
        </w:rPr>
        <w:t xml:space="preserve">Section </w:t>
      </w:r>
      <w:r w:rsidRPr="00903DAD">
        <w:rPr>
          <w:b/>
          <w:lang w:val="en-IE" w:eastAsia="en-GB"/>
        </w:rPr>
        <w:fldChar w:fldCharType="begin"/>
      </w:r>
      <w:r w:rsidRPr="00903DAD">
        <w:rPr>
          <w:b/>
          <w:lang w:val="en-IE" w:eastAsia="en-GB"/>
        </w:rPr>
        <w:instrText xml:space="preserve"> REF _Ref426464868 \w \h </w:instrText>
      </w:r>
      <w:r>
        <w:rPr>
          <w:b/>
          <w:lang w:val="en-IE" w:eastAsia="en-GB"/>
        </w:rPr>
        <w:instrText xml:space="preserve"> \* MERGEFORMAT </w:instrText>
      </w:r>
      <w:r w:rsidRPr="00903DAD">
        <w:rPr>
          <w:b/>
          <w:lang w:val="en-IE" w:eastAsia="en-GB"/>
        </w:rPr>
        <w:fldChar w:fldCharType="separate"/>
      </w:r>
      <w:r w:rsidR="00F82748">
        <w:rPr>
          <w:bCs/>
          <w:lang w:val="en-US" w:eastAsia="en-GB"/>
        </w:rPr>
        <w:t>Error! Reference source not found.</w:t>
      </w:r>
      <w:r w:rsidRPr="00903DAD">
        <w:rPr>
          <w:b/>
          <w:lang w:val="en-IE" w:eastAsia="en-GB"/>
        </w:rPr>
        <w:fldChar w:fldCharType="end"/>
      </w:r>
      <w:r>
        <w:rPr>
          <w:b/>
          <w:lang w:val="en-IE" w:eastAsia="en-GB"/>
        </w:rPr>
        <w:t xml:space="preserve"> </w:t>
      </w:r>
      <w:r>
        <w:rPr>
          <w:lang w:val="en-IE" w:eastAsia="en-GB"/>
        </w:rPr>
        <w:t>of this paper.</w:t>
      </w:r>
    </w:p>
    <w:p w14:paraId="1B0BACD2" w14:textId="77777777" w:rsidR="004B5330" w:rsidRDefault="004B5330" w:rsidP="004B5330">
      <w:pPr>
        <w:rPr>
          <w:lang w:val="en-IE" w:eastAsia="en-GB"/>
        </w:rPr>
      </w:pPr>
    </w:p>
    <w:p w14:paraId="2A931AB4" w14:textId="77777777" w:rsidR="00CF613B" w:rsidRDefault="00CF613B" w:rsidP="00CF613B">
      <w:pPr>
        <w:pStyle w:val="Heading2"/>
        <w:rPr>
          <w:lang w:val="en-IE" w:eastAsia="en-GB"/>
        </w:rPr>
      </w:pPr>
      <w:r>
        <w:rPr>
          <w:lang w:val="en-IE" w:eastAsia="en-GB"/>
        </w:rPr>
        <w:t>Probabilistic Methods</w:t>
      </w:r>
    </w:p>
    <w:p w14:paraId="687447C6" w14:textId="77777777" w:rsidR="00CF613B" w:rsidRDefault="00CF613B" w:rsidP="00CF613B">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4FF275B5" w14:textId="77777777" w:rsidR="00CF613B" w:rsidRDefault="00CF613B" w:rsidP="00CF613B">
      <w:pPr>
        <w:rPr>
          <w:lang w:val="en-IE" w:eastAsia="en-GB"/>
        </w:rPr>
      </w:pPr>
      <w:r>
        <w:rPr>
          <w:lang w:val="en-IE" w:eastAsia="en-GB"/>
        </w:rPr>
        <w:t>With these methods there is an element of probability, for example for a fault diagnosis application, there is typically a goal of identifying faults to some degree of accuracy.</w:t>
      </w:r>
    </w:p>
    <w:p w14:paraId="239A877C" w14:textId="539E0859" w:rsidR="00CF613B" w:rsidRDefault="00CF613B" w:rsidP="00CF613B">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Pr="00815657">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815657">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Pr="00815657">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equipment using Principal Component Analysis (PCA) has been achieved </w:t>
      </w: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Zanoli et al. 2010a)" }, "properties" : { "noteIndex" : 0 }, "schema" : "https://github.com/citation-style-language/schema/raw/master/csl-citation.json" }</w:instrText>
      </w:r>
      <w:r>
        <w:rPr>
          <w:lang w:val="en-IE" w:eastAsia="en-GB"/>
        </w:rPr>
        <w:fldChar w:fldCharType="separate"/>
      </w:r>
      <w:r w:rsidRPr="00815657">
        <w:rPr>
          <w:noProof/>
          <w:lang w:val="en-IE" w:eastAsia="en-GB"/>
        </w:rPr>
        <w:t>(Zanoli et al. 2010a)</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815657">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7A4C54A5" w14:textId="77777777" w:rsidR="00CF613B" w:rsidRDefault="00CF613B" w:rsidP="00CF613B">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6D3C9F47" w14:textId="77777777" w:rsidR="004B5330" w:rsidRDefault="004B5330">
      <w:pPr>
        <w:jc w:val="left"/>
        <w:rPr>
          <w:rFonts w:asciiTheme="minorHAnsi" w:hAnsiTheme="minorHAnsi"/>
        </w:rPr>
      </w:pPr>
    </w:p>
    <w:sectPr w:rsidR="004B53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Seán Hayes" w:date="2015-10-05T05:07:00Z" w:initials="SH">
    <w:p w14:paraId="3B457040" w14:textId="7FC2BF94" w:rsidR="00F82748" w:rsidRDefault="00F82748">
      <w:pPr>
        <w:pStyle w:val="CommentText"/>
      </w:pPr>
      <w:r>
        <w:rPr>
          <w:rStyle w:val="CommentReference"/>
        </w:rPr>
        <w:annotationRef/>
      </w:r>
      <w:r>
        <w:t>Will I remove this altoget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4570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BE0C5A" w14:textId="77777777" w:rsidR="00FC40AB" w:rsidRDefault="00FC40AB" w:rsidP="00782730">
      <w:pPr>
        <w:spacing w:after="0" w:line="240" w:lineRule="auto"/>
      </w:pPr>
      <w:r>
        <w:separator/>
      </w:r>
    </w:p>
  </w:endnote>
  <w:endnote w:type="continuationSeparator" w:id="0">
    <w:p w14:paraId="2870A723" w14:textId="77777777" w:rsidR="00FC40AB" w:rsidRDefault="00FC40AB"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6811240"/>
      <w:docPartObj>
        <w:docPartGallery w:val="Page Numbers (Bottom of Page)"/>
        <w:docPartUnique/>
      </w:docPartObj>
    </w:sdtPr>
    <w:sdtContent>
      <w:sdt>
        <w:sdtPr>
          <w:id w:val="1405954531"/>
          <w:docPartObj>
            <w:docPartGallery w:val="Page Numbers (Top of Page)"/>
            <w:docPartUnique/>
          </w:docPartObj>
        </w:sdtPr>
        <w:sdtContent>
          <w:p w14:paraId="3FC30218" w14:textId="67FD175A" w:rsidR="00F82748" w:rsidRDefault="00F82748">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0C0967">
              <w:rPr>
                <w:b/>
                <w:bCs/>
                <w:noProof/>
              </w:rPr>
              <w:t>3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C0967">
              <w:rPr>
                <w:b/>
                <w:bCs/>
                <w:noProof/>
              </w:rPr>
              <w:t>41</w:t>
            </w:r>
            <w:r>
              <w:rPr>
                <w:b/>
                <w:bCs/>
                <w:sz w:val="24"/>
                <w:szCs w:val="24"/>
              </w:rPr>
              <w:fldChar w:fldCharType="end"/>
            </w:r>
          </w:p>
        </w:sdtContent>
      </w:sdt>
    </w:sdtContent>
  </w:sdt>
  <w:p w14:paraId="51E594F7" w14:textId="77777777" w:rsidR="00F82748" w:rsidRDefault="00F827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27F93" w14:textId="77777777" w:rsidR="00FC40AB" w:rsidRDefault="00FC40AB" w:rsidP="00782730">
      <w:pPr>
        <w:spacing w:after="0" w:line="240" w:lineRule="auto"/>
      </w:pPr>
      <w:r>
        <w:separator/>
      </w:r>
    </w:p>
  </w:footnote>
  <w:footnote w:type="continuationSeparator" w:id="0">
    <w:p w14:paraId="1237DBC8" w14:textId="77777777" w:rsidR="00FC40AB" w:rsidRDefault="00FC40AB"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F82748" w:rsidRDefault="00F82748" w:rsidP="00B4653B">
    <w:pPr>
      <w:pStyle w:val="Header"/>
      <w:jc w:val="left"/>
    </w:pPr>
    <w:r>
      <w:rPr>
        <w:noProof/>
        <w:lang w:eastAsia="en-GB"/>
      </w:rPr>
      <w:drawing>
        <wp:inline distT="0" distB="0" distL="0" distR="0" wp14:anchorId="6BA34970" wp14:editId="24C473EB">
          <wp:extent cx="835348" cy="55245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Pr>
          <w:noProof/>
        </w:rPr>
        <w:t>Lit_Review_Revised 0A.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15:restartNumberingAfterBreak="0">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C511ED"/>
    <w:multiLevelType w:val="hybridMultilevel"/>
    <w:tmpl w:val="DB4EEB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986812"/>
    <w:multiLevelType w:val="hybridMultilevel"/>
    <w:tmpl w:val="9CAAD68E"/>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8" w15:restartNumberingAfterBreak="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 w15:restartNumberingAfterBreak="0">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D04F90"/>
    <w:multiLevelType w:val="hybridMultilevel"/>
    <w:tmpl w:val="1E40CB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B2546F"/>
    <w:multiLevelType w:val="hybridMultilevel"/>
    <w:tmpl w:val="F22889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64F0EEE"/>
    <w:multiLevelType w:val="hybridMultilevel"/>
    <w:tmpl w:val="F23EF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startOverride w:val="1"/>
    </w:lvlOverride>
  </w:num>
  <w:num w:numId="2">
    <w:abstractNumId w:val="14"/>
  </w:num>
  <w:num w:numId="3">
    <w:abstractNumId w:val="21"/>
  </w:num>
  <w:num w:numId="4">
    <w:abstractNumId w:val="1"/>
  </w:num>
  <w:num w:numId="5">
    <w:abstractNumId w:val="10"/>
  </w:num>
  <w:num w:numId="6">
    <w:abstractNumId w:val="20"/>
  </w:num>
  <w:num w:numId="7">
    <w:abstractNumId w:val="12"/>
  </w:num>
  <w:num w:numId="8">
    <w:abstractNumId w:val="22"/>
  </w:num>
  <w:num w:numId="9">
    <w:abstractNumId w:val="9"/>
  </w:num>
  <w:num w:numId="10">
    <w:abstractNumId w:val="28"/>
  </w:num>
  <w:num w:numId="11">
    <w:abstractNumId w:val="26"/>
  </w:num>
  <w:num w:numId="12">
    <w:abstractNumId w:val="15"/>
  </w:num>
  <w:num w:numId="13">
    <w:abstractNumId w:val="18"/>
  </w:num>
  <w:num w:numId="14">
    <w:abstractNumId w:val="0"/>
  </w:num>
  <w:num w:numId="15">
    <w:abstractNumId w:val="2"/>
  </w:num>
  <w:num w:numId="16">
    <w:abstractNumId w:val="6"/>
  </w:num>
  <w:num w:numId="17">
    <w:abstractNumId w:val="23"/>
  </w:num>
  <w:num w:numId="18">
    <w:abstractNumId w:val="16"/>
  </w:num>
  <w:num w:numId="19">
    <w:abstractNumId w:val="4"/>
  </w:num>
  <w:num w:numId="20">
    <w:abstractNumId w:val="27"/>
  </w:num>
  <w:num w:numId="21">
    <w:abstractNumId w:val="13"/>
  </w:num>
  <w:num w:numId="22">
    <w:abstractNumId w:val="3"/>
  </w:num>
  <w:num w:numId="23">
    <w:abstractNumId w:val="24"/>
  </w:num>
  <w:num w:numId="24">
    <w:abstractNumId w:val="17"/>
  </w:num>
  <w:num w:numId="25">
    <w:abstractNumId w:val="7"/>
  </w:num>
  <w:num w:numId="26">
    <w:abstractNumId w:val="19"/>
  </w:num>
  <w:num w:numId="27">
    <w:abstractNumId w:val="25"/>
  </w:num>
  <w:num w:numId="28">
    <w:abstractNumId w:val="5"/>
  </w:num>
  <w:num w:numId="29">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1450D"/>
    <w:rsid w:val="00027554"/>
    <w:rsid w:val="00040B66"/>
    <w:rsid w:val="00044FBF"/>
    <w:rsid w:val="00050523"/>
    <w:rsid w:val="0006297E"/>
    <w:rsid w:val="00092867"/>
    <w:rsid w:val="000A0032"/>
    <w:rsid w:val="000B160C"/>
    <w:rsid w:val="000B7842"/>
    <w:rsid w:val="000C0967"/>
    <w:rsid w:val="000D23A7"/>
    <w:rsid w:val="000D268B"/>
    <w:rsid w:val="000E27D4"/>
    <w:rsid w:val="000E780F"/>
    <w:rsid w:val="000F26E2"/>
    <w:rsid w:val="000F580A"/>
    <w:rsid w:val="000F591D"/>
    <w:rsid w:val="00104A57"/>
    <w:rsid w:val="00113724"/>
    <w:rsid w:val="00113E83"/>
    <w:rsid w:val="00114367"/>
    <w:rsid w:val="00120DC2"/>
    <w:rsid w:val="001218B6"/>
    <w:rsid w:val="001235CA"/>
    <w:rsid w:val="001336EE"/>
    <w:rsid w:val="001516FB"/>
    <w:rsid w:val="001530ED"/>
    <w:rsid w:val="00162D91"/>
    <w:rsid w:val="001650D4"/>
    <w:rsid w:val="00190204"/>
    <w:rsid w:val="00193FBA"/>
    <w:rsid w:val="001970BB"/>
    <w:rsid w:val="00197493"/>
    <w:rsid w:val="001C524C"/>
    <w:rsid w:val="001C7B82"/>
    <w:rsid w:val="001E343D"/>
    <w:rsid w:val="001E5F11"/>
    <w:rsid w:val="002064A5"/>
    <w:rsid w:val="00217A96"/>
    <w:rsid w:val="00220FA8"/>
    <w:rsid w:val="00225B87"/>
    <w:rsid w:val="00225BCD"/>
    <w:rsid w:val="00233613"/>
    <w:rsid w:val="00252B04"/>
    <w:rsid w:val="00275E28"/>
    <w:rsid w:val="00277E72"/>
    <w:rsid w:val="0028093E"/>
    <w:rsid w:val="002815C6"/>
    <w:rsid w:val="002A0EA0"/>
    <w:rsid w:val="002A67E9"/>
    <w:rsid w:val="002B0F1F"/>
    <w:rsid w:val="002C5AF1"/>
    <w:rsid w:val="002D631C"/>
    <w:rsid w:val="002E2F84"/>
    <w:rsid w:val="002F1BF1"/>
    <w:rsid w:val="002F4C3B"/>
    <w:rsid w:val="002F5A00"/>
    <w:rsid w:val="00307A0A"/>
    <w:rsid w:val="0031552F"/>
    <w:rsid w:val="003174AF"/>
    <w:rsid w:val="00325BC2"/>
    <w:rsid w:val="00327F2B"/>
    <w:rsid w:val="00330BB1"/>
    <w:rsid w:val="00363389"/>
    <w:rsid w:val="00372AFF"/>
    <w:rsid w:val="00373C11"/>
    <w:rsid w:val="003A7BAB"/>
    <w:rsid w:val="003D2313"/>
    <w:rsid w:val="003E0068"/>
    <w:rsid w:val="003F5ABB"/>
    <w:rsid w:val="00423B8E"/>
    <w:rsid w:val="0044481F"/>
    <w:rsid w:val="004452AC"/>
    <w:rsid w:val="004606FB"/>
    <w:rsid w:val="004626A5"/>
    <w:rsid w:val="00462FCC"/>
    <w:rsid w:val="00463543"/>
    <w:rsid w:val="00473DCD"/>
    <w:rsid w:val="00476EC6"/>
    <w:rsid w:val="0047709A"/>
    <w:rsid w:val="00477DFD"/>
    <w:rsid w:val="004845A8"/>
    <w:rsid w:val="00484727"/>
    <w:rsid w:val="004951A8"/>
    <w:rsid w:val="004A7658"/>
    <w:rsid w:val="004B5330"/>
    <w:rsid w:val="004B5860"/>
    <w:rsid w:val="004C7F18"/>
    <w:rsid w:val="004D1D95"/>
    <w:rsid w:val="004D4F22"/>
    <w:rsid w:val="00500B3E"/>
    <w:rsid w:val="00504A54"/>
    <w:rsid w:val="00520864"/>
    <w:rsid w:val="00526203"/>
    <w:rsid w:val="00532789"/>
    <w:rsid w:val="00536083"/>
    <w:rsid w:val="0055426F"/>
    <w:rsid w:val="00564EF2"/>
    <w:rsid w:val="00581F8B"/>
    <w:rsid w:val="00583479"/>
    <w:rsid w:val="00591718"/>
    <w:rsid w:val="005B6033"/>
    <w:rsid w:val="005D041D"/>
    <w:rsid w:val="005E11FE"/>
    <w:rsid w:val="005E29E0"/>
    <w:rsid w:val="005E2A3C"/>
    <w:rsid w:val="00612ED4"/>
    <w:rsid w:val="00616548"/>
    <w:rsid w:val="00623175"/>
    <w:rsid w:val="00636A9D"/>
    <w:rsid w:val="0064084C"/>
    <w:rsid w:val="0064275F"/>
    <w:rsid w:val="00645604"/>
    <w:rsid w:val="00646514"/>
    <w:rsid w:val="00646AE8"/>
    <w:rsid w:val="00647350"/>
    <w:rsid w:val="00653CC3"/>
    <w:rsid w:val="00654CA5"/>
    <w:rsid w:val="0066253D"/>
    <w:rsid w:val="00665F97"/>
    <w:rsid w:val="00685E38"/>
    <w:rsid w:val="006862CB"/>
    <w:rsid w:val="006A5C8E"/>
    <w:rsid w:val="006B43BD"/>
    <w:rsid w:val="006C4961"/>
    <w:rsid w:val="006E72AB"/>
    <w:rsid w:val="0070151A"/>
    <w:rsid w:val="00706570"/>
    <w:rsid w:val="00706E13"/>
    <w:rsid w:val="00710762"/>
    <w:rsid w:val="007215AC"/>
    <w:rsid w:val="00723A5A"/>
    <w:rsid w:val="00723F5D"/>
    <w:rsid w:val="00752FE4"/>
    <w:rsid w:val="00757DC3"/>
    <w:rsid w:val="00773FA2"/>
    <w:rsid w:val="00780710"/>
    <w:rsid w:val="00781271"/>
    <w:rsid w:val="00782730"/>
    <w:rsid w:val="00790457"/>
    <w:rsid w:val="007A45BE"/>
    <w:rsid w:val="007A4A12"/>
    <w:rsid w:val="007B449B"/>
    <w:rsid w:val="007C4063"/>
    <w:rsid w:val="007D0BC5"/>
    <w:rsid w:val="007D3E4B"/>
    <w:rsid w:val="007D5629"/>
    <w:rsid w:val="007E0E2C"/>
    <w:rsid w:val="007F1362"/>
    <w:rsid w:val="008031EA"/>
    <w:rsid w:val="00815657"/>
    <w:rsid w:val="00815C98"/>
    <w:rsid w:val="00821A4A"/>
    <w:rsid w:val="008335C7"/>
    <w:rsid w:val="0083639B"/>
    <w:rsid w:val="00842831"/>
    <w:rsid w:val="00846401"/>
    <w:rsid w:val="00857759"/>
    <w:rsid w:val="00867B4B"/>
    <w:rsid w:val="00873474"/>
    <w:rsid w:val="008816AB"/>
    <w:rsid w:val="008959EF"/>
    <w:rsid w:val="008D588C"/>
    <w:rsid w:val="008E52A3"/>
    <w:rsid w:val="008F087B"/>
    <w:rsid w:val="008F2651"/>
    <w:rsid w:val="008F5CF7"/>
    <w:rsid w:val="00903DAD"/>
    <w:rsid w:val="00904A7D"/>
    <w:rsid w:val="00904E03"/>
    <w:rsid w:val="00904E44"/>
    <w:rsid w:val="009138DE"/>
    <w:rsid w:val="00921D6B"/>
    <w:rsid w:val="009406C0"/>
    <w:rsid w:val="009448F6"/>
    <w:rsid w:val="00944A96"/>
    <w:rsid w:val="009467C3"/>
    <w:rsid w:val="00952B47"/>
    <w:rsid w:val="009667FE"/>
    <w:rsid w:val="00967B50"/>
    <w:rsid w:val="00972DD7"/>
    <w:rsid w:val="00973965"/>
    <w:rsid w:val="0097596A"/>
    <w:rsid w:val="00980B14"/>
    <w:rsid w:val="009829EB"/>
    <w:rsid w:val="009858E8"/>
    <w:rsid w:val="009A0DE5"/>
    <w:rsid w:val="009B3630"/>
    <w:rsid w:val="009B4C7A"/>
    <w:rsid w:val="009B796C"/>
    <w:rsid w:val="009C4F69"/>
    <w:rsid w:val="009E1070"/>
    <w:rsid w:val="009E6EA0"/>
    <w:rsid w:val="009F0C3B"/>
    <w:rsid w:val="00A2058D"/>
    <w:rsid w:val="00A321FD"/>
    <w:rsid w:val="00A43AC5"/>
    <w:rsid w:val="00A442A1"/>
    <w:rsid w:val="00A46DCE"/>
    <w:rsid w:val="00A4775C"/>
    <w:rsid w:val="00A62023"/>
    <w:rsid w:val="00A7303F"/>
    <w:rsid w:val="00A75D90"/>
    <w:rsid w:val="00A86CB4"/>
    <w:rsid w:val="00AA02ED"/>
    <w:rsid w:val="00AC27E0"/>
    <w:rsid w:val="00AE2475"/>
    <w:rsid w:val="00AE5DF5"/>
    <w:rsid w:val="00AF6648"/>
    <w:rsid w:val="00B05037"/>
    <w:rsid w:val="00B1360F"/>
    <w:rsid w:val="00B23F88"/>
    <w:rsid w:val="00B360DC"/>
    <w:rsid w:val="00B4653B"/>
    <w:rsid w:val="00B6313C"/>
    <w:rsid w:val="00BB17D6"/>
    <w:rsid w:val="00BC13E4"/>
    <w:rsid w:val="00BC5CF5"/>
    <w:rsid w:val="00BE4D54"/>
    <w:rsid w:val="00C0609C"/>
    <w:rsid w:val="00C2723C"/>
    <w:rsid w:val="00C33A9B"/>
    <w:rsid w:val="00C40FCD"/>
    <w:rsid w:val="00C52BCD"/>
    <w:rsid w:val="00C71142"/>
    <w:rsid w:val="00CB7697"/>
    <w:rsid w:val="00CC0A3F"/>
    <w:rsid w:val="00CD394A"/>
    <w:rsid w:val="00CE2A15"/>
    <w:rsid w:val="00CE58DA"/>
    <w:rsid w:val="00CF2D31"/>
    <w:rsid w:val="00CF4EA4"/>
    <w:rsid w:val="00CF613B"/>
    <w:rsid w:val="00D27C6C"/>
    <w:rsid w:val="00D345F9"/>
    <w:rsid w:val="00D34CF2"/>
    <w:rsid w:val="00D3513D"/>
    <w:rsid w:val="00D46AB9"/>
    <w:rsid w:val="00D509DC"/>
    <w:rsid w:val="00D60B32"/>
    <w:rsid w:val="00D61624"/>
    <w:rsid w:val="00D6285E"/>
    <w:rsid w:val="00D774A2"/>
    <w:rsid w:val="00D81AC0"/>
    <w:rsid w:val="00D81CB1"/>
    <w:rsid w:val="00D92D5F"/>
    <w:rsid w:val="00DE416D"/>
    <w:rsid w:val="00DE5D83"/>
    <w:rsid w:val="00DF12BC"/>
    <w:rsid w:val="00DF6289"/>
    <w:rsid w:val="00E01EAB"/>
    <w:rsid w:val="00E033E5"/>
    <w:rsid w:val="00E1499F"/>
    <w:rsid w:val="00E22B4E"/>
    <w:rsid w:val="00E24CF5"/>
    <w:rsid w:val="00E2560F"/>
    <w:rsid w:val="00E25DD1"/>
    <w:rsid w:val="00E30ED4"/>
    <w:rsid w:val="00E3259F"/>
    <w:rsid w:val="00E410BB"/>
    <w:rsid w:val="00E449DD"/>
    <w:rsid w:val="00E4652C"/>
    <w:rsid w:val="00E54AE2"/>
    <w:rsid w:val="00E626CC"/>
    <w:rsid w:val="00E63FC1"/>
    <w:rsid w:val="00E71E8A"/>
    <w:rsid w:val="00E752E0"/>
    <w:rsid w:val="00E77907"/>
    <w:rsid w:val="00E95672"/>
    <w:rsid w:val="00EA2E66"/>
    <w:rsid w:val="00EB19D0"/>
    <w:rsid w:val="00EE2C81"/>
    <w:rsid w:val="00EF3AB1"/>
    <w:rsid w:val="00EF4053"/>
    <w:rsid w:val="00F01D1A"/>
    <w:rsid w:val="00F05DB2"/>
    <w:rsid w:val="00F0669F"/>
    <w:rsid w:val="00F07198"/>
    <w:rsid w:val="00F21FFE"/>
    <w:rsid w:val="00F3357F"/>
    <w:rsid w:val="00F36892"/>
    <w:rsid w:val="00F401FF"/>
    <w:rsid w:val="00F51AD1"/>
    <w:rsid w:val="00F61905"/>
    <w:rsid w:val="00F82748"/>
    <w:rsid w:val="00F86077"/>
    <w:rsid w:val="00F90982"/>
    <w:rsid w:val="00F95DBD"/>
    <w:rsid w:val="00FA3C11"/>
    <w:rsid w:val="00FA7638"/>
    <w:rsid w:val="00FB7413"/>
    <w:rsid w:val="00FC40AB"/>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1388385">
      <w:bodyDiv w:val="1"/>
      <w:marLeft w:val="0"/>
      <w:marRight w:val="0"/>
      <w:marTop w:val="0"/>
      <w:marBottom w:val="0"/>
      <w:divBdr>
        <w:top w:val="none" w:sz="0" w:space="0" w:color="auto"/>
        <w:left w:val="none" w:sz="0" w:space="0" w:color="auto"/>
        <w:bottom w:val="none" w:sz="0" w:space="0" w:color="auto"/>
        <w:right w:val="none" w:sz="0" w:space="0" w:color="auto"/>
      </w:divBdr>
      <w:divsChild>
        <w:div w:id="54203134">
          <w:marLeft w:val="0"/>
          <w:marRight w:val="0"/>
          <w:marTop w:val="0"/>
          <w:marBottom w:val="0"/>
          <w:divBdr>
            <w:top w:val="none" w:sz="0" w:space="0" w:color="auto"/>
            <w:left w:val="none" w:sz="0" w:space="0" w:color="auto"/>
            <w:bottom w:val="none" w:sz="0" w:space="0" w:color="auto"/>
            <w:right w:val="none" w:sz="0" w:space="0" w:color="auto"/>
          </w:divBdr>
          <w:divsChild>
            <w:div w:id="322855697">
              <w:marLeft w:val="0"/>
              <w:marRight w:val="0"/>
              <w:marTop w:val="0"/>
              <w:marBottom w:val="0"/>
              <w:divBdr>
                <w:top w:val="none" w:sz="0" w:space="0" w:color="auto"/>
                <w:left w:val="none" w:sz="0" w:space="0" w:color="auto"/>
                <w:bottom w:val="none" w:sz="0" w:space="0" w:color="auto"/>
                <w:right w:val="none" w:sz="0" w:space="0" w:color="auto"/>
              </w:divBdr>
              <w:divsChild>
                <w:div w:id="29041698">
                  <w:marLeft w:val="0"/>
                  <w:marRight w:val="0"/>
                  <w:marTop w:val="0"/>
                  <w:marBottom w:val="0"/>
                  <w:divBdr>
                    <w:top w:val="none" w:sz="0" w:space="0" w:color="auto"/>
                    <w:left w:val="none" w:sz="0" w:space="0" w:color="auto"/>
                    <w:bottom w:val="none" w:sz="0" w:space="0" w:color="auto"/>
                    <w:right w:val="none" w:sz="0" w:space="0" w:color="auto"/>
                  </w:divBdr>
                  <w:divsChild>
                    <w:div w:id="744111874">
                      <w:marLeft w:val="0"/>
                      <w:marRight w:val="0"/>
                      <w:marTop w:val="0"/>
                      <w:marBottom w:val="0"/>
                      <w:divBdr>
                        <w:top w:val="none" w:sz="0" w:space="0" w:color="auto"/>
                        <w:left w:val="none" w:sz="0" w:space="0" w:color="auto"/>
                        <w:bottom w:val="none" w:sz="0" w:space="0" w:color="auto"/>
                        <w:right w:val="none" w:sz="0" w:space="0" w:color="auto"/>
                      </w:divBdr>
                      <w:divsChild>
                        <w:div w:id="350687172">
                          <w:marLeft w:val="0"/>
                          <w:marRight w:val="0"/>
                          <w:marTop w:val="0"/>
                          <w:marBottom w:val="0"/>
                          <w:divBdr>
                            <w:top w:val="none" w:sz="0" w:space="0" w:color="auto"/>
                            <w:left w:val="none" w:sz="0" w:space="0" w:color="auto"/>
                            <w:bottom w:val="none" w:sz="0" w:space="0" w:color="auto"/>
                            <w:right w:val="none" w:sz="0" w:space="0" w:color="auto"/>
                          </w:divBdr>
                          <w:divsChild>
                            <w:div w:id="1658535918">
                              <w:marLeft w:val="0"/>
                              <w:marRight w:val="0"/>
                              <w:marTop w:val="0"/>
                              <w:marBottom w:val="0"/>
                              <w:divBdr>
                                <w:top w:val="none" w:sz="0" w:space="0" w:color="auto"/>
                                <w:left w:val="none" w:sz="0" w:space="0" w:color="auto"/>
                                <w:bottom w:val="none" w:sz="0" w:space="0" w:color="auto"/>
                                <w:right w:val="none" w:sz="0" w:space="0" w:color="auto"/>
                              </w:divBdr>
                              <w:divsChild>
                                <w:div w:id="297954870">
                                  <w:marLeft w:val="0"/>
                                  <w:marRight w:val="0"/>
                                  <w:marTop w:val="0"/>
                                  <w:marBottom w:val="0"/>
                                  <w:divBdr>
                                    <w:top w:val="none" w:sz="0" w:space="0" w:color="auto"/>
                                    <w:left w:val="none" w:sz="0" w:space="0" w:color="auto"/>
                                    <w:bottom w:val="none" w:sz="0" w:space="0" w:color="auto"/>
                                    <w:right w:val="none" w:sz="0" w:space="0" w:color="auto"/>
                                  </w:divBdr>
                                  <w:divsChild>
                                    <w:div w:id="1193883747">
                                      <w:marLeft w:val="0"/>
                                      <w:marRight w:val="0"/>
                                      <w:marTop w:val="0"/>
                                      <w:marBottom w:val="0"/>
                                      <w:divBdr>
                                        <w:top w:val="none" w:sz="0" w:space="0" w:color="auto"/>
                                        <w:left w:val="none" w:sz="0" w:space="0" w:color="auto"/>
                                        <w:bottom w:val="none" w:sz="0" w:space="0" w:color="auto"/>
                                        <w:right w:val="none" w:sz="0" w:space="0" w:color="auto"/>
                                      </w:divBdr>
                                      <w:divsChild>
                                        <w:div w:id="1328745505">
                                          <w:marLeft w:val="0"/>
                                          <w:marRight w:val="0"/>
                                          <w:marTop w:val="0"/>
                                          <w:marBottom w:val="0"/>
                                          <w:divBdr>
                                            <w:top w:val="none" w:sz="0" w:space="0" w:color="auto"/>
                                            <w:left w:val="none" w:sz="0" w:space="0" w:color="auto"/>
                                            <w:bottom w:val="none" w:sz="0" w:space="0" w:color="auto"/>
                                            <w:right w:val="none" w:sz="0" w:space="0" w:color="auto"/>
                                          </w:divBdr>
                                          <w:divsChild>
                                            <w:div w:id="818108789">
                                              <w:marLeft w:val="0"/>
                                              <w:marRight w:val="0"/>
                                              <w:marTop w:val="0"/>
                                              <w:marBottom w:val="0"/>
                                              <w:divBdr>
                                                <w:top w:val="none" w:sz="0" w:space="0" w:color="auto"/>
                                                <w:left w:val="none" w:sz="0" w:space="0" w:color="auto"/>
                                                <w:bottom w:val="none" w:sz="0" w:space="0" w:color="auto"/>
                                                <w:right w:val="none" w:sz="0" w:space="0" w:color="auto"/>
                                              </w:divBdr>
                                              <w:divsChild>
                                                <w:div w:id="91790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diagramColors" Target="diagrams/colors1.xm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2.png"/><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custT="1"/>
      <dgm:spPr/>
      <dgm:t>
        <a:bodyPr/>
        <a:lstStyle/>
        <a:p>
          <a:pPr algn="ctr"/>
          <a:r>
            <a:rPr lang="en-GB" sz="1100"/>
            <a:t>Goal</a:t>
          </a:r>
        </a:p>
      </dgm:t>
    </dgm:pt>
    <dgm:pt modelId="{22DFE579-75CB-432C-B431-5CE34DBCAA88}" type="parTrans" cxnId="{417FC9C3-8662-4376-B3AE-87AC80EC96E3}">
      <dgm:prSet/>
      <dgm:spPr/>
      <dgm:t>
        <a:bodyPr/>
        <a:lstStyle/>
        <a:p>
          <a:pPr algn="ctr"/>
          <a:endParaRPr lang="en-GB" sz="1100"/>
        </a:p>
      </dgm:t>
    </dgm:pt>
    <dgm:pt modelId="{44973F20-F006-4C4B-8886-AB83F9569E07}" type="sibTrans" cxnId="{417FC9C3-8662-4376-B3AE-87AC80EC96E3}">
      <dgm:prSet/>
      <dgm:spPr/>
      <dgm:t>
        <a:bodyPr/>
        <a:lstStyle/>
        <a:p>
          <a:pPr algn="ctr"/>
          <a:endParaRPr lang="en-GB" sz="1100"/>
        </a:p>
      </dgm:t>
    </dgm:pt>
    <dgm:pt modelId="{5415D17C-4CCC-4F80-9F9D-F5E5C9C6FB7B}">
      <dgm:prSet phldrT="[Text]" custT="1"/>
      <dgm:spPr/>
      <dgm:t>
        <a:bodyPr/>
        <a:lstStyle/>
        <a:p>
          <a:pPr algn="ctr"/>
          <a:r>
            <a:rPr lang="en-GB" sz="1100"/>
            <a:t>Factors</a:t>
          </a:r>
        </a:p>
      </dgm:t>
    </dgm:pt>
    <dgm:pt modelId="{12406948-B6CA-4876-8877-3916E1C5C84D}" type="parTrans" cxnId="{8C33C65D-9A19-4A3F-8429-34191C769AA1}">
      <dgm:prSet/>
      <dgm:spPr/>
      <dgm:t>
        <a:bodyPr/>
        <a:lstStyle/>
        <a:p>
          <a:pPr algn="ctr"/>
          <a:endParaRPr lang="en-GB" sz="1100"/>
        </a:p>
      </dgm:t>
    </dgm:pt>
    <dgm:pt modelId="{84F4C37C-14A5-41B0-B0D8-17C92536E884}" type="sibTrans" cxnId="{8C33C65D-9A19-4A3F-8429-34191C769AA1}">
      <dgm:prSet/>
      <dgm:spPr/>
      <dgm:t>
        <a:bodyPr/>
        <a:lstStyle/>
        <a:p>
          <a:pPr algn="ctr"/>
          <a:endParaRPr lang="en-GB" sz="1100"/>
        </a:p>
      </dgm:t>
    </dgm:pt>
    <dgm:pt modelId="{DC5A6F3C-7A88-4D10-AB17-096D8B167795}">
      <dgm:prSet phldrT="[Text]" custT="1"/>
      <dgm:spPr/>
      <dgm:t>
        <a:bodyPr/>
        <a:lstStyle/>
        <a:p>
          <a:pPr algn="ctr"/>
          <a:r>
            <a:rPr lang="en-GB" sz="1100"/>
            <a:t>Cost</a:t>
          </a:r>
        </a:p>
      </dgm:t>
    </dgm:pt>
    <dgm:pt modelId="{8D3D2ADD-9CB9-4EFD-8FCC-8A0601BAC869}" type="parTrans" cxnId="{FFE4979D-E4FE-4B41-A5F3-7017C655074D}">
      <dgm:prSet/>
      <dgm:spPr/>
      <dgm:t>
        <a:bodyPr/>
        <a:lstStyle/>
        <a:p>
          <a:pPr algn="ctr"/>
          <a:endParaRPr lang="en-GB" sz="1100"/>
        </a:p>
      </dgm:t>
    </dgm:pt>
    <dgm:pt modelId="{6EB789D6-9CD2-4A59-9101-11D27DCD0921}" type="sibTrans" cxnId="{FFE4979D-E4FE-4B41-A5F3-7017C655074D}">
      <dgm:prSet/>
      <dgm:spPr/>
      <dgm:t>
        <a:bodyPr/>
        <a:lstStyle/>
        <a:p>
          <a:pPr algn="ctr"/>
          <a:endParaRPr lang="en-GB" sz="1100"/>
        </a:p>
      </dgm:t>
    </dgm:pt>
    <dgm:pt modelId="{02E0BE9A-540E-4043-B1FC-C73361D5145F}">
      <dgm:prSet phldrT="[Text]" custT="1"/>
      <dgm:spPr/>
      <dgm:t>
        <a:bodyPr/>
        <a:lstStyle/>
        <a:p>
          <a:pPr algn="ctr"/>
          <a:r>
            <a:rPr lang="en-GB" sz="1100"/>
            <a:t>Choices</a:t>
          </a:r>
        </a:p>
      </dgm:t>
    </dgm:pt>
    <dgm:pt modelId="{90749524-95EF-4C7F-8FA6-FE542F6CE70F}" type="parTrans" cxnId="{FD101DFD-640C-4DE5-A5B4-B34E352BDEC2}">
      <dgm:prSet/>
      <dgm:spPr/>
      <dgm:t>
        <a:bodyPr/>
        <a:lstStyle/>
        <a:p>
          <a:pPr algn="ctr"/>
          <a:endParaRPr lang="en-GB" sz="1100"/>
        </a:p>
      </dgm:t>
    </dgm:pt>
    <dgm:pt modelId="{AAE6C183-0052-490C-969A-6AD441F36287}" type="sibTrans" cxnId="{FD101DFD-640C-4DE5-A5B4-B34E352BDEC2}">
      <dgm:prSet/>
      <dgm:spPr/>
      <dgm:t>
        <a:bodyPr/>
        <a:lstStyle/>
        <a:p>
          <a:pPr algn="ctr"/>
          <a:endParaRPr lang="en-GB" sz="1100"/>
        </a:p>
      </dgm:t>
    </dgm:pt>
    <dgm:pt modelId="{2B5D1F0D-0235-4678-B1E7-81E17D983C9F}">
      <dgm:prSet phldrT="[Text]" custT="1"/>
      <dgm:spPr/>
      <dgm:t>
        <a:bodyPr/>
        <a:lstStyle/>
        <a:p>
          <a:pPr algn="ctr"/>
          <a:r>
            <a:rPr lang="en-GB" sz="1100"/>
            <a:t>BMW</a:t>
          </a:r>
        </a:p>
      </dgm:t>
    </dgm:pt>
    <dgm:pt modelId="{EF021883-6748-41AF-AA33-4B9DE7B2B75D}" type="parTrans" cxnId="{521A268F-1F51-46C0-9932-3D5C03C9F704}">
      <dgm:prSet/>
      <dgm:spPr/>
      <dgm:t>
        <a:bodyPr/>
        <a:lstStyle/>
        <a:p>
          <a:pPr algn="ctr"/>
          <a:endParaRPr lang="en-GB" sz="1100"/>
        </a:p>
      </dgm:t>
    </dgm:pt>
    <dgm:pt modelId="{4F9DD2FC-7193-488C-B4AE-FEE6FD775406}" type="sibTrans" cxnId="{521A268F-1F51-46C0-9932-3D5C03C9F704}">
      <dgm:prSet/>
      <dgm:spPr/>
      <dgm:t>
        <a:bodyPr/>
        <a:lstStyle/>
        <a:p>
          <a:pPr algn="ctr"/>
          <a:endParaRPr lang="en-GB" sz="1100"/>
        </a:p>
      </dgm:t>
    </dgm:pt>
    <dgm:pt modelId="{144C8493-1172-4D62-AED2-E0F265820AA1}">
      <dgm:prSet phldrT="[Text]" custT="1"/>
      <dgm:spPr/>
      <dgm:t>
        <a:bodyPr/>
        <a:lstStyle/>
        <a:p>
          <a:pPr algn="ctr"/>
          <a:r>
            <a:rPr lang="en-GB" sz="1100"/>
            <a:t>Ford</a:t>
          </a:r>
        </a:p>
      </dgm:t>
    </dgm:pt>
    <dgm:pt modelId="{9FF5BDB4-6852-43E1-9D71-0CA3FAEDFC67}" type="parTrans" cxnId="{6A464DAB-A489-45B0-9D72-1D3F0FE13465}">
      <dgm:prSet/>
      <dgm:spPr/>
      <dgm:t>
        <a:bodyPr/>
        <a:lstStyle/>
        <a:p>
          <a:pPr algn="ctr"/>
          <a:endParaRPr lang="en-GB" sz="1100"/>
        </a:p>
      </dgm:t>
    </dgm:pt>
    <dgm:pt modelId="{BF7CB0E9-3404-4ACC-807E-AEEB329C7016}" type="sibTrans" cxnId="{6A464DAB-A489-45B0-9D72-1D3F0FE13465}">
      <dgm:prSet/>
      <dgm:spPr/>
      <dgm:t>
        <a:bodyPr/>
        <a:lstStyle/>
        <a:p>
          <a:pPr algn="ctr"/>
          <a:endParaRPr lang="en-GB" sz="1100"/>
        </a:p>
      </dgm:t>
    </dgm:pt>
    <dgm:pt modelId="{3BD6DCE9-7064-4C60-A332-7BEECC50607A}">
      <dgm:prSet phldrT="[Text]" custT="1"/>
      <dgm:spPr/>
      <dgm:t>
        <a:bodyPr/>
        <a:lstStyle/>
        <a:p>
          <a:pPr algn="ctr"/>
          <a:r>
            <a:rPr lang="en-GB" sz="1100"/>
            <a:t>Which Car to Buy?</a:t>
          </a:r>
        </a:p>
      </dgm:t>
    </dgm:pt>
    <dgm:pt modelId="{680BEF4E-A882-496E-AFE1-6FE930EEFAE6}" type="parTrans" cxnId="{C4A08506-B889-40EC-B078-CC3E3E58889A}">
      <dgm:prSet/>
      <dgm:spPr/>
      <dgm:t>
        <a:bodyPr/>
        <a:lstStyle/>
        <a:p>
          <a:pPr algn="ctr"/>
          <a:endParaRPr lang="en-GB" sz="1100"/>
        </a:p>
      </dgm:t>
    </dgm:pt>
    <dgm:pt modelId="{C3D2D6A6-8E71-4916-999E-FE3ED093A14D}" type="sibTrans" cxnId="{C4A08506-B889-40EC-B078-CC3E3E58889A}">
      <dgm:prSet/>
      <dgm:spPr/>
      <dgm:t>
        <a:bodyPr/>
        <a:lstStyle/>
        <a:p>
          <a:pPr algn="ctr"/>
          <a:endParaRPr lang="en-GB" sz="1100"/>
        </a:p>
      </dgm:t>
    </dgm:pt>
    <dgm:pt modelId="{E56AA353-24CB-44AF-8D52-DAF83D42E3C1}">
      <dgm:prSet phldrT="[Text]" custT="1"/>
      <dgm:spPr/>
      <dgm:t>
        <a:bodyPr/>
        <a:lstStyle/>
        <a:p>
          <a:pPr algn="ctr"/>
          <a:r>
            <a:rPr lang="en-GB" sz="1100"/>
            <a:t>Volkswagen</a:t>
          </a:r>
        </a:p>
      </dgm:t>
    </dgm:pt>
    <dgm:pt modelId="{4F3BAADE-8E9D-4D47-97F3-DB782A795931}" type="parTrans" cxnId="{7D48FAD8-7E23-4767-AA42-5D2CB4E95C66}">
      <dgm:prSet/>
      <dgm:spPr/>
      <dgm:t>
        <a:bodyPr/>
        <a:lstStyle/>
        <a:p>
          <a:pPr algn="ctr"/>
          <a:endParaRPr lang="en-GB" sz="1100"/>
        </a:p>
      </dgm:t>
    </dgm:pt>
    <dgm:pt modelId="{F213256F-94EE-4649-86F3-F7387645BF6D}" type="sibTrans" cxnId="{7D48FAD8-7E23-4767-AA42-5D2CB4E95C66}">
      <dgm:prSet/>
      <dgm:spPr/>
      <dgm:t>
        <a:bodyPr/>
        <a:lstStyle/>
        <a:p>
          <a:pPr algn="ctr"/>
          <a:endParaRPr lang="en-GB" sz="1100"/>
        </a:p>
      </dgm:t>
    </dgm:pt>
    <dgm:pt modelId="{C2E07E23-C278-4D79-9E47-D5A91D607113}">
      <dgm:prSet phldrT="[Text]" custT="1"/>
      <dgm:spPr/>
      <dgm:t>
        <a:bodyPr/>
        <a:lstStyle/>
        <a:p>
          <a:pPr algn="ctr"/>
          <a:r>
            <a:rPr lang="en-GB" sz="1100"/>
            <a:t>Reliability</a:t>
          </a:r>
        </a:p>
      </dgm:t>
    </dgm:pt>
    <dgm:pt modelId="{59FB51E2-032E-45AD-886E-091A356B2841}" type="parTrans" cxnId="{F15D8685-D8F3-4E23-99B0-721D873D3F81}">
      <dgm:prSet/>
      <dgm:spPr/>
      <dgm:t>
        <a:bodyPr/>
        <a:lstStyle/>
        <a:p>
          <a:pPr algn="ctr"/>
          <a:endParaRPr lang="en-GB" sz="1100"/>
        </a:p>
      </dgm:t>
    </dgm:pt>
    <dgm:pt modelId="{B201C0DE-853B-4A2F-85D7-9179FDD85FE8}" type="sibTrans" cxnId="{F15D8685-D8F3-4E23-99B0-721D873D3F81}">
      <dgm:prSet/>
      <dgm:spPr/>
      <dgm:t>
        <a:bodyPr/>
        <a:lstStyle/>
        <a:p>
          <a:pPr algn="ctr"/>
          <a:endParaRPr lang="en-GB" sz="1100"/>
        </a:p>
      </dgm:t>
    </dgm:pt>
    <dgm:pt modelId="{1A1625CA-B615-4487-8A9B-AE45DCEE9802}">
      <dgm:prSet phldrT="[Text]" custT="1"/>
      <dgm:spPr/>
      <dgm:t>
        <a:bodyPr/>
        <a:lstStyle/>
        <a:p>
          <a:pPr algn="ctr"/>
          <a:r>
            <a:rPr lang="en-GB" sz="1100"/>
            <a:t>Efficiency</a:t>
          </a:r>
        </a:p>
      </dgm:t>
    </dgm:pt>
    <dgm:pt modelId="{CC1EDAF3-A4B1-40D6-85A6-9ED5F01E9CC0}" type="parTrans" cxnId="{201D8B5D-628C-444A-A8A4-C3FEEACFE822}">
      <dgm:prSet/>
      <dgm:spPr/>
      <dgm:t>
        <a:bodyPr/>
        <a:lstStyle/>
        <a:p>
          <a:pPr algn="ctr"/>
          <a:endParaRPr lang="en-GB" sz="1100"/>
        </a:p>
      </dgm:t>
    </dgm:pt>
    <dgm:pt modelId="{01ABA7B9-6D4B-42BA-BBC2-1AA65F4553BB}" type="sibTrans" cxnId="{201D8B5D-628C-444A-A8A4-C3FEEACFE822}">
      <dgm:prSet/>
      <dgm:spPr/>
      <dgm:t>
        <a:bodyPr/>
        <a:lstStyle/>
        <a:p>
          <a:pPr algn="ctr"/>
          <a:endParaRPr lang="en-GB" sz="1100"/>
        </a:p>
      </dgm:t>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E168C2EB-9F75-4C74-972D-E85F8A16584A}" type="presOf" srcId="{E56AA353-24CB-44AF-8D52-DAF83D42E3C1}" destId="{4A5ED33B-E73C-47F0-BC65-BC5EED62A10C}"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6E566ED7-82F8-4162-B761-DE9B899CE7EF}" type="presOf" srcId="{4BCA2DF0-CFB2-485E-93E5-E9EA9C7DC954}" destId="{F6431973-2AFA-42A3-A034-2766731D1906}" srcOrd="1" destOrd="0" presId="urn:microsoft.com/office/officeart/2005/8/layout/process4"/>
    <dgm:cxn modelId="{DEC732DF-9C3D-441B-BB72-A30469E99466}" type="presOf" srcId="{5415D17C-4CCC-4F80-9F9D-F5E5C9C6FB7B}" destId="{C677D2B7-5D4F-45DB-ADDA-EAD8412B25BA}" srcOrd="0" destOrd="0" presId="urn:microsoft.com/office/officeart/2005/8/layout/process4"/>
    <dgm:cxn modelId="{B61FF3D7-1DA6-4D54-BF80-0793CECB70EB}" type="presOf" srcId="{02E0BE9A-540E-4043-B1FC-C73361D5145F}" destId="{A9943816-D0AC-447F-AA44-46AB11B29B20}" srcOrd="1" destOrd="0" presId="urn:microsoft.com/office/officeart/2005/8/layout/process4"/>
    <dgm:cxn modelId="{CC7F2968-B263-4B39-8B23-5B8AB8CD0E39}" type="presOf" srcId="{3BD6DCE9-7064-4C60-A332-7BEECC50607A}" destId="{CA8D2F76-255E-46E8-80A3-D65CB0764C6A}" srcOrd="0" destOrd="0" presId="urn:microsoft.com/office/officeart/2005/8/layout/process4"/>
    <dgm:cxn modelId="{D4CEFC3A-CB9A-4C73-BBE3-3DB22013C7DD}" type="presOf" srcId="{144C8493-1172-4D62-AED2-E0F265820AA1}" destId="{5D47D719-1DA6-4CFC-A66E-3CB038F35569}" srcOrd="0" destOrd="0" presId="urn:microsoft.com/office/officeart/2005/8/layout/process4"/>
    <dgm:cxn modelId="{4AB0B34B-EDD3-4292-8B3A-AF55EF0A13CA}" type="presOf" srcId="{2B5D1F0D-0235-4678-B1E7-81E17D983C9F}" destId="{86B9C039-5221-40AD-8ABB-11DCE249B994}" srcOrd="0" destOrd="0" presId="urn:microsoft.com/office/officeart/2005/8/layout/process4"/>
    <dgm:cxn modelId="{141198A3-61FB-4969-AFAF-056156EE88A1}" type="presOf" srcId="{C2E07E23-C278-4D79-9E47-D5A91D607113}" destId="{12D43CEA-9B22-4E1B-B19C-55E0ECC0E883}"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C4A08506-B889-40EC-B078-CC3E3E58889A}" srcId="{4BCA2DF0-CFB2-485E-93E5-E9EA9C7DC954}" destId="{3BD6DCE9-7064-4C60-A332-7BEECC50607A}" srcOrd="0" destOrd="0" parTransId="{680BEF4E-A882-496E-AFE1-6FE930EEFAE6}" sibTransId="{C3D2D6A6-8E71-4916-999E-FE3ED093A14D}"/>
    <dgm:cxn modelId="{10785BEB-E4C6-4059-8A2A-57DE9F9C5675}" type="presOf" srcId="{DC5A6F3C-7A88-4D10-AB17-096D8B167795}" destId="{2D46F4CB-5096-46B8-89BF-E941935FD17E}"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85A03CD3-46B6-47F7-8703-5C9AAD8D53C9}" type="presOf" srcId="{4BCA2DF0-CFB2-485E-93E5-E9EA9C7DC954}" destId="{248AC0E4-360B-45F3-AA93-86FC8F8E8BA7}" srcOrd="0" destOrd="0" presId="urn:microsoft.com/office/officeart/2005/8/layout/process4"/>
    <dgm:cxn modelId="{37D4DA82-0266-4735-9EE4-CEFC11DA93A0}" type="presOf" srcId="{1A1625CA-B615-4487-8A9B-AE45DCEE9802}" destId="{151ED985-F8E5-4E4D-8B42-15BF8015AAA5}"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9D989231-A287-46FC-B569-E91853AE25EF}" type="presOf" srcId="{5415D17C-4CCC-4F80-9F9D-F5E5C9C6FB7B}" destId="{521085B6-E113-4977-ADA9-003B9045A7D2}" srcOrd="1"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C68433BF-1E24-4FC5-8740-179E3A8E9717}" type="presOf" srcId="{02E0BE9A-540E-4043-B1FC-C73361D5145F}" destId="{0D13B9A2-B5F4-4417-8FFD-09B4443BAF5D}" srcOrd="0" destOrd="0" presId="urn:microsoft.com/office/officeart/2005/8/layout/process4"/>
    <dgm:cxn modelId="{B7EAE1E8-650E-49F0-A93D-6AB05E50DDBD}" type="presOf" srcId="{E54031E3-B55A-4E44-A5D7-BB0998DA4360}" destId="{D7B3E5BE-D1C5-4EF6-9086-8B7C55FE4994}" srcOrd="0"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C737ED86-394A-4707-ADDB-9609D25253A0}" type="presParOf" srcId="{D7B3E5BE-D1C5-4EF6-9086-8B7C55FE4994}" destId="{7A22BA97-01E5-4C70-BF6C-41FAB5E5C36B}" srcOrd="0" destOrd="0" presId="urn:microsoft.com/office/officeart/2005/8/layout/process4"/>
    <dgm:cxn modelId="{FF237DEA-0DD8-4412-8B30-C1E68D90975C}" type="presParOf" srcId="{7A22BA97-01E5-4C70-BF6C-41FAB5E5C36B}" destId="{0D13B9A2-B5F4-4417-8FFD-09B4443BAF5D}" srcOrd="0" destOrd="0" presId="urn:microsoft.com/office/officeart/2005/8/layout/process4"/>
    <dgm:cxn modelId="{F20AAFBB-251C-4276-84C2-190BF3A7DFA6}" type="presParOf" srcId="{7A22BA97-01E5-4C70-BF6C-41FAB5E5C36B}" destId="{A9943816-D0AC-447F-AA44-46AB11B29B20}" srcOrd="1" destOrd="0" presId="urn:microsoft.com/office/officeart/2005/8/layout/process4"/>
    <dgm:cxn modelId="{7E075DD4-6A9D-4D6F-A334-679BA68B12F8}" type="presParOf" srcId="{7A22BA97-01E5-4C70-BF6C-41FAB5E5C36B}" destId="{E363CDAA-F536-44D2-9E9F-E247D3F58340}" srcOrd="2" destOrd="0" presId="urn:microsoft.com/office/officeart/2005/8/layout/process4"/>
    <dgm:cxn modelId="{F5B968D8-FE17-412C-8EA7-27A933307A49}" type="presParOf" srcId="{E363CDAA-F536-44D2-9E9F-E247D3F58340}" destId="{86B9C039-5221-40AD-8ABB-11DCE249B994}" srcOrd="0" destOrd="0" presId="urn:microsoft.com/office/officeart/2005/8/layout/process4"/>
    <dgm:cxn modelId="{F33DA19D-75A7-430F-BDEA-B87C2AA8BA0A}" type="presParOf" srcId="{E363CDAA-F536-44D2-9E9F-E247D3F58340}" destId="{5D47D719-1DA6-4CFC-A66E-3CB038F35569}" srcOrd="1" destOrd="0" presId="urn:microsoft.com/office/officeart/2005/8/layout/process4"/>
    <dgm:cxn modelId="{F2A76B7D-2CBB-45F8-83C8-1D7ECEC497AF}" type="presParOf" srcId="{E363CDAA-F536-44D2-9E9F-E247D3F58340}" destId="{4A5ED33B-E73C-47F0-BC65-BC5EED62A10C}" srcOrd="2" destOrd="0" presId="urn:microsoft.com/office/officeart/2005/8/layout/process4"/>
    <dgm:cxn modelId="{ECAB6584-A9AD-4FF1-A280-76BE3E53881E}" type="presParOf" srcId="{D7B3E5BE-D1C5-4EF6-9086-8B7C55FE4994}" destId="{E93560B6-008E-43CD-91FC-27CFC42866E2}" srcOrd="1" destOrd="0" presId="urn:microsoft.com/office/officeart/2005/8/layout/process4"/>
    <dgm:cxn modelId="{A6CDD9AC-FEA4-4120-AEFE-358DD39BF2EF}" type="presParOf" srcId="{D7B3E5BE-D1C5-4EF6-9086-8B7C55FE4994}" destId="{80BE11E3-12A0-40E4-8551-9A74B4C4C59D}" srcOrd="2" destOrd="0" presId="urn:microsoft.com/office/officeart/2005/8/layout/process4"/>
    <dgm:cxn modelId="{8FB940FD-9727-4BF3-A6F5-10AFA7A912E1}" type="presParOf" srcId="{80BE11E3-12A0-40E4-8551-9A74B4C4C59D}" destId="{C677D2B7-5D4F-45DB-ADDA-EAD8412B25BA}" srcOrd="0" destOrd="0" presId="urn:microsoft.com/office/officeart/2005/8/layout/process4"/>
    <dgm:cxn modelId="{A4B7656D-7E19-46BD-9009-7F9F15FF4DBB}" type="presParOf" srcId="{80BE11E3-12A0-40E4-8551-9A74B4C4C59D}" destId="{521085B6-E113-4977-ADA9-003B9045A7D2}" srcOrd="1" destOrd="0" presId="urn:microsoft.com/office/officeart/2005/8/layout/process4"/>
    <dgm:cxn modelId="{80C169DA-BCC0-4352-8F51-D2097998DB16}" type="presParOf" srcId="{80BE11E3-12A0-40E4-8551-9A74B4C4C59D}" destId="{4E9EAACA-71B3-414E-A6C3-8DAAE161C36D}" srcOrd="2" destOrd="0" presId="urn:microsoft.com/office/officeart/2005/8/layout/process4"/>
    <dgm:cxn modelId="{5CB9DC33-4329-4A14-9BE1-9792ECDBA414}" type="presParOf" srcId="{4E9EAACA-71B3-414E-A6C3-8DAAE161C36D}" destId="{2D46F4CB-5096-46B8-89BF-E941935FD17E}" srcOrd="0" destOrd="0" presId="urn:microsoft.com/office/officeart/2005/8/layout/process4"/>
    <dgm:cxn modelId="{06A81703-3CF8-47E2-A949-82592298DEE8}" type="presParOf" srcId="{4E9EAACA-71B3-414E-A6C3-8DAAE161C36D}" destId="{12D43CEA-9B22-4E1B-B19C-55E0ECC0E883}" srcOrd="1" destOrd="0" presId="urn:microsoft.com/office/officeart/2005/8/layout/process4"/>
    <dgm:cxn modelId="{3F72372F-000D-43FB-AB7F-F075284865F2}" type="presParOf" srcId="{4E9EAACA-71B3-414E-A6C3-8DAAE161C36D}" destId="{151ED985-F8E5-4E4D-8B42-15BF8015AAA5}" srcOrd="2" destOrd="0" presId="urn:microsoft.com/office/officeart/2005/8/layout/process4"/>
    <dgm:cxn modelId="{8D673E9B-48FF-4314-AFDD-160252AD4629}" type="presParOf" srcId="{D7B3E5BE-D1C5-4EF6-9086-8B7C55FE4994}" destId="{7157C225-4301-4CAB-9AD0-B14FB75EE5CA}" srcOrd="3" destOrd="0" presId="urn:microsoft.com/office/officeart/2005/8/layout/process4"/>
    <dgm:cxn modelId="{909158CE-BC08-46F9-8E14-38A27925ED49}" type="presParOf" srcId="{D7B3E5BE-D1C5-4EF6-9086-8B7C55FE4994}" destId="{804C277F-3E5E-4927-8922-B07BDC6322EE}" srcOrd="4" destOrd="0" presId="urn:microsoft.com/office/officeart/2005/8/layout/process4"/>
    <dgm:cxn modelId="{B6DB4FCE-945F-4C93-A784-2A96C8A513D1}" type="presParOf" srcId="{804C277F-3E5E-4927-8922-B07BDC6322EE}" destId="{248AC0E4-360B-45F3-AA93-86FC8F8E8BA7}" srcOrd="0" destOrd="0" presId="urn:microsoft.com/office/officeart/2005/8/layout/process4"/>
    <dgm:cxn modelId="{1BE5E5CF-25ED-4DB6-8FB4-358217C3FE51}" type="presParOf" srcId="{804C277F-3E5E-4927-8922-B07BDC6322EE}" destId="{F6431973-2AFA-42A3-A034-2766731D1906}" srcOrd="1" destOrd="0" presId="urn:microsoft.com/office/officeart/2005/8/layout/process4"/>
    <dgm:cxn modelId="{4B554A57-01A9-4DF4-9665-CAD2B4E26F90}" type="presParOf" srcId="{804C277F-3E5E-4927-8922-B07BDC6322EE}" destId="{4B8BC676-87ED-4FAC-B394-615CC6FEDC46}" srcOrd="2" destOrd="0" presId="urn:microsoft.com/office/officeart/2005/8/layout/process4"/>
    <dgm:cxn modelId="{50579C78-F3AB-448A-B6BF-A295C06294A1}"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974033"/>
          <a:ext cx="3623094" cy="3196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Choices</a:t>
          </a:r>
        </a:p>
      </dsp:txBody>
      <dsp:txXfrm>
        <a:off x="0" y="974033"/>
        <a:ext cx="3623094" cy="172637"/>
      </dsp:txXfrm>
    </dsp:sp>
    <dsp:sp modelId="{86B9C039-5221-40AD-8ABB-11DCE249B994}">
      <dsp:nvSpPr>
        <dsp:cNvPr id="0" name=""/>
        <dsp:cNvSpPr/>
      </dsp:nvSpPr>
      <dsp:spPr>
        <a:xfrm>
          <a:off x="1769"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BMW</a:t>
          </a:r>
        </a:p>
      </dsp:txBody>
      <dsp:txXfrm>
        <a:off x="1769" y="1140277"/>
        <a:ext cx="1206518" cy="147061"/>
      </dsp:txXfrm>
    </dsp:sp>
    <dsp:sp modelId="{5D47D719-1DA6-4CFC-A66E-3CB038F35569}">
      <dsp:nvSpPr>
        <dsp:cNvPr id="0" name=""/>
        <dsp:cNvSpPr/>
      </dsp:nvSpPr>
      <dsp:spPr>
        <a:xfrm>
          <a:off x="1208287"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Ford</a:t>
          </a:r>
        </a:p>
      </dsp:txBody>
      <dsp:txXfrm>
        <a:off x="1208287" y="1140277"/>
        <a:ext cx="1206518" cy="147061"/>
      </dsp:txXfrm>
    </dsp:sp>
    <dsp:sp modelId="{4A5ED33B-E73C-47F0-BC65-BC5EED62A10C}">
      <dsp:nvSpPr>
        <dsp:cNvPr id="0" name=""/>
        <dsp:cNvSpPr/>
      </dsp:nvSpPr>
      <dsp:spPr>
        <a:xfrm>
          <a:off x="2414806"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Volkswagen</a:t>
          </a:r>
        </a:p>
      </dsp:txBody>
      <dsp:txXfrm>
        <a:off x="2414806" y="1140277"/>
        <a:ext cx="1206518" cy="147061"/>
      </dsp:txXfrm>
    </dsp:sp>
    <dsp:sp modelId="{521085B6-E113-4977-ADA9-003B9045A7D2}">
      <dsp:nvSpPr>
        <dsp:cNvPr id="0" name=""/>
        <dsp:cNvSpPr/>
      </dsp:nvSpPr>
      <dsp:spPr>
        <a:xfrm rot="10800000">
          <a:off x="0" y="487131"/>
          <a:ext cx="3623094" cy="49169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Factors</a:t>
          </a:r>
        </a:p>
      </dsp:txBody>
      <dsp:txXfrm rot="-10800000">
        <a:off x="0" y="487131"/>
        <a:ext cx="3623094" cy="172585"/>
      </dsp:txXfrm>
    </dsp:sp>
    <dsp:sp modelId="{2D46F4CB-5096-46B8-89BF-E941935FD17E}">
      <dsp:nvSpPr>
        <dsp:cNvPr id="0" name=""/>
        <dsp:cNvSpPr/>
      </dsp:nvSpPr>
      <dsp:spPr>
        <a:xfrm>
          <a:off x="1769"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Cost</a:t>
          </a:r>
        </a:p>
      </dsp:txBody>
      <dsp:txXfrm>
        <a:off x="1769" y="659717"/>
        <a:ext cx="1206518" cy="147017"/>
      </dsp:txXfrm>
    </dsp:sp>
    <dsp:sp modelId="{12D43CEA-9B22-4E1B-B19C-55E0ECC0E883}">
      <dsp:nvSpPr>
        <dsp:cNvPr id="0" name=""/>
        <dsp:cNvSpPr/>
      </dsp:nvSpPr>
      <dsp:spPr>
        <a:xfrm>
          <a:off x="1208287"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Reliability</a:t>
          </a:r>
        </a:p>
      </dsp:txBody>
      <dsp:txXfrm>
        <a:off x="1208287" y="659717"/>
        <a:ext cx="1206518" cy="147017"/>
      </dsp:txXfrm>
    </dsp:sp>
    <dsp:sp modelId="{151ED985-F8E5-4E4D-8B42-15BF8015AAA5}">
      <dsp:nvSpPr>
        <dsp:cNvPr id="0" name=""/>
        <dsp:cNvSpPr/>
      </dsp:nvSpPr>
      <dsp:spPr>
        <a:xfrm>
          <a:off x="2414806"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Efficiency</a:t>
          </a:r>
        </a:p>
      </dsp:txBody>
      <dsp:txXfrm>
        <a:off x="2414806" y="659717"/>
        <a:ext cx="1206518" cy="147017"/>
      </dsp:txXfrm>
    </dsp:sp>
    <dsp:sp modelId="{F6431973-2AFA-42A3-A034-2766731D1906}">
      <dsp:nvSpPr>
        <dsp:cNvPr id="0" name=""/>
        <dsp:cNvSpPr/>
      </dsp:nvSpPr>
      <dsp:spPr>
        <a:xfrm rot="10800000">
          <a:off x="0" y="228"/>
          <a:ext cx="3623094" cy="49169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Goal</a:t>
          </a:r>
        </a:p>
      </dsp:txBody>
      <dsp:txXfrm rot="-10800000">
        <a:off x="0" y="228"/>
        <a:ext cx="3623094" cy="172585"/>
      </dsp:txXfrm>
    </dsp:sp>
    <dsp:sp modelId="{CA8D2F76-255E-46E8-80A3-D65CB0764C6A}">
      <dsp:nvSpPr>
        <dsp:cNvPr id="0" name=""/>
        <dsp:cNvSpPr/>
      </dsp:nvSpPr>
      <dsp:spPr>
        <a:xfrm>
          <a:off x="0" y="172814"/>
          <a:ext cx="3623094"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Which Car to Buy?</a:t>
          </a:r>
        </a:p>
      </dsp:txBody>
      <dsp:txXfrm>
        <a:off x="0" y="172814"/>
        <a:ext cx="3623094" cy="14701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119F"/>
    <w:rsid w:val="000E1846"/>
    <w:rsid w:val="0027119F"/>
    <w:rsid w:val="00574FC4"/>
    <w:rsid w:val="006F5B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5B6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98D61-F07E-45D7-B7FE-F9D6964EC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41</Pages>
  <Words>36823</Words>
  <Characters>209892</Characters>
  <Application>Microsoft Office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46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23</cp:revision>
  <cp:lastPrinted>2015-10-04T17:40:00Z</cp:lastPrinted>
  <dcterms:created xsi:type="dcterms:W3CDTF">2015-10-04T18:06:00Z</dcterms:created>
  <dcterms:modified xsi:type="dcterms:W3CDTF">2015-10-05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